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A2848" w14:textId="78A9D5AA" w:rsidR="00936C2A" w:rsidRPr="008E4232" w:rsidRDefault="00D77C7B" w:rsidP="00D77C7B">
      <w:pPr>
        <w:spacing w:after="120" w:line="360" w:lineRule="auto"/>
        <w:rPr>
          <w:rFonts w:cstheme="minorHAnsi"/>
          <w:b/>
        </w:rPr>
      </w:pPr>
      <w:r>
        <w:rPr>
          <w:rFonts w:cstheme="minorHAnsi"/>
          <w:b/>
        </w:rPr>
        <w:t>H</w:t>
      </w:r>
      <w:r w:rsidR="00997DDA">
        <w:rPr>
          <w:rFonts w:cstheme="minorHAnsi"/>
          <w:b/>
        </w:rPr>
        <w:t>epatitis B vaccination</w:t>
      </w:r>
      <w:r w:rsidR="00E41D2C">
        <w:rPr>
          <w:rFonts w:cstheme="minorHAnsi"/>
          <w:b/>
        </w:rPr>
        <w:t xml:space="preserve"> impact</w:t>
      </w:r>
      <w:r w:rsidR="00997DDA">
        <w:rPr>
          <w:rFonts w:cstheme="minorHAnsi"/>
          <w:b/>
        </w:rPr>
        <w:t xml:space="preserve"> and the </w:t>
      </w:r>
      <w:r w:rsidR="008E4232">
        <w:rPr>
          <w:rFonts w:cstheme="minorHAnsi"/>
          <w:b/>
        </w:rPr>
        <w:t xml:space="preserve">unmet </w:t>
      </w:r>
      <w:r w:rsidR="00922E66" w:rsidRPr="008E4232">
        <w:rPr>
          <w:rFonts w:cstheme="minorHAnsi"/>
          <w:b/>
        </w:rPr>
        <w:t xml:space="preserve">need for </w:t>
      </w:r>
      <w:r>
        <w:rPr>
          <w:rFonts w:cstheme="minorHAnsi"/>
          <w:b/>
        </w:rPr>
        <w:t xml:space="preserve">antiviral </w:t>
      </w:r>
      <w:r w:rsidR="00922E66" w:rsidRPr="008E4232">
        <w:rPr>
          <w:rFonts w:cstheme="minorHAnsi"/>
          <w:b/>
        </w:rPr>
        <w:t>treatment in Blantyre, Malawi</w:t>
      </w:r>
    </w:p>
    <w:p w14:paraId="4389EFFE" w14:textId="77777777" w:rsidR="00922E66" w:rsidRDefault="00922E66" w:rsidP="00D77C7B">
      <w:pPr>
        <w:spacing w:after="120" w:line="360" w:lineRule="auto"/>
        <w:rPr>
          <w:rFonts w:cstheme="minorHAnsi"/>
          <w:b/>
        </w:rPr>
      </w:pPr>
    </w:p>
    <w:p w14:paraId="36F71301" w14:textId="4F19C653" w:rsidR="00F53741" w:rsidRPr="003732C5" w:rsidRDefault="00F53741" w:rsidP="00D77C7B">
      <w:pPr>
        <w:spacing w:after="120" w:line="360" w:lineRule="auto"/>
        <w:rPr>
          <w:rFonts w:cstheme="minorHAnsi"/>
        </w:rPr>
      </w:pPr>
      <w:r w:rsidRPr="003732C5">
        <w:rPr>
          <w:rFonts w:cstheme="minorHAnsi"/>
        </w:rPr>
        <w:t>Alexander J. Stockdale</w:t>
      </w:r>
      <w:r w:rsidRPr="003732C5">
        <w:rPr>
          <w:rFonts w:cstheme="minorHAnsi"/>
          <w:vertAlign w:val="superscript"/>
        </w:rPr>
        <w:t>1,2</w:t>
      </w:r>
      <w:r w:rsidRPr="003732C5">
        <w:rPr>
          <w:rFonts w:cstheme="minorHAnsi"/>
        </w:rPr>
        <w:t xml:space="preserve">, </w:t>
      </w:r>
      <w:r>
        <w:rPr>
          <w:rFonts w:cstheme="minorHAnsi"/>
        </w:rPr>
        <w:t>James E. Meiring</w:t>
      </w:r>
      <w:r w:rsidRPr="00EC059A">
        <w:rPr>
          <w:rFonts w:cstheme="minorHAnsi"/>
          <w:vertAlign w:val="superscript"/>
        </w:rPr>
        <w:t>1,</w:t>
      </w:r>
      <w:r>
        <w:rPr>
          <w:rFonts w:cstheme="minorHAnsi"/>
          <w:vertAlign w:val="superscript"/>
        </w:rPr>
        <w:t>3</w:t>
      </w:r>
      <w:r>
        <w:rPr>
          <w:rFonts w:cstheme="minorHAnsi"/>
        </w:rPr>
        <w:t xml:space="preserve">, </w:t>
      </w:r>
      <w:r w:rsidRPr="003732C5">
        <w:rPr>
          <w:rFonts w:cstheme="minorHAnsi"/>
        </w:rPr>
        <w:t>Isaac T. Shawa</w:t>
      </w:r>
      <w:r w:rsidRPr="003732C5">
        <w:rPr>
          <w:rFonts w:cstheme="minorHAnsi"/>
          <w:vertAlign w:val="superscript"/>
        </w:rPr>
        <w:t>1,</w:t>
      </w:r>
      <w:r>
        <w:rPr>
          <w:rFonts w:cstheme="minorHAnsi"/>
          <w:vertAlign w:val="superscript"/>
        </w:rPr>
        <w:t>4</w:t>
      </w:r>
      <w:r w:rsidRPr="003732C5">
        <w:rPr>
          <w:rFonts w:cstheme="minorHAnsi"/>
        </w:rPr>
        <w:t xml:space="preserve">, </w:t>
      </w:r>
      <w:r>
        <w:rPr>
          <w:rFonts w:cstheme="minorHAnsi"/>
        </w:rPr>
        <w:t>Deus Thindwa</w:t>
      </w:r>
      <w:r w:rsidRPr="00EC059A">
        <w:rPr>
          <w:rFonts w:cstheme="minorHAnsi"/>
          <w:vertAlign w:val="superscript"/>
        </w:rPr>
        <w:t>1</w:t>
      </w:r>
      <w:r>
        <w:rPr>
          <w:rFonts w:cstheme="minorHAnsi"/>
          <w:vertAlign w:val="superscript"/>
        </w:rPr>
        <w:t>,</w:t>
      </w:r>
      <w:r w:rsidRPr="00EC059A">
        <w:rPr>
          <w:rFonts w:cstheme="minorHAnsi"/>
          <w:vertAlign w:val="superscript"/>
        </w:rPr>
        <w:t>5</w:t>
      </w:r>
      <w:r>
        <w:rPr>
          <w:rFonts w:cstheme="minorHAnsi"/>
        </w:rPr>
        <w:t xml:space="preserve">, </w:t>
      </w:r>
      <w:r w:rsidRPr="003732C5">
        <w:rPr>
          <w:rFonts w:cstheme="minorHAnsi"/>
        </w:rPr>
        <w:t>Niza M. Silungwe</w:t>
      </w:r>
      <w:r w:rsidRPr="003732C5">
        <w:rPr>
          <w:rFonts w:cstheme="minorHAnsi"/>
          <w:vertAlign w:val="superscript"/>
        </w:rPr>
        <w:t>1</w:t>
      </w:r>
      <w:r w:rsidRPr="003732C5">
        <w:rPr>
          <w:rFonts w:cstheme="minorHAnsi"/>
        </w:rPr>
        <w:t xml:space="preserve">, </w:t>
      </w:r>
      <w:r>
        <w:rPr>
          <w:rFonts w:cstheme="minorHAnsi"/>
        </w:rPr>
        <w:t>Maurice Mbewe</w:t>
      </w:r>
      <w:r w:rsidRPr="00EC059A">
        <w:rPr>
          <w:rFonts w:cstheme="minorHAnsi"/>
          <w:vertAlign w:val="superscript"/>
        </w:rPr>
        <w:t>1</w:t>
      </w:r>
      <w:r>
        <w:rPr>
          <w:rFonts w:cstheme="minorHAnsi"/>
        </w:rPr>
        <w:t xml:space="preserve">, </w:t>
      </w:r>
      <w:r w:rsidRPr="003732C5">
        <w:rPr>
          <w:rFonts w:cstheme="minorHAnsi"/>
        </w:rPr>
        <w:t>Rabson Kachala</w:t>
      </w:r>
      <w:r w:rsidRPr="00EC059A">
        <w:rPr>
          <w:rFonts w:cstheme="minorHAnsi"/>
          <w:vertAlign w:val="superscript"/>
        </w:rPr>
        <w:t>6</w:t>
      </w:r>
      <w:r w:rsidRPr="003732C5">
        <w:rPr>
          <w:rFonts w:cstheme="minorHAnsi"/>
        </w:rPr>
        <w:t>, Benno Kreuel</w:t>
      </w:r>
      <w:r>
        <w:rPr>
          <w:rFonts w:cstheme="minorHAnsi"/>
        </w:rPr>
        <w:t>s</w:t>
      </w:r>
      <w:r w:rsidRPr="00EC059A">
        <w:rPr>
          <w:rFonts w:cstheme="minorHAnsi"/>
          <w:vertAlign w:val="superscript"/>
        </w:rPr>
        <w:t>7,8</w:t>
      </w:r>
      <w:r w:rsidR="00004C72">
        <w:rPr>
          <w:rFonts w:cstheme="minorHAnsi"/>
          <w:vertAlign w:val="superscript"/>
        </w:rPr>
        <w:t>,9</w:t>
      </w:r>
      <w:r w:rsidRPr="003732C5">
        <w:rPr>
          <w:rFonts w:cstheme="minorHAnsi"/>
        </w:rPr>
        <w:t>, Pratiksha Patel</w:t>
      </w:r>
      <w:r w:rsidRPr="003732C5">
        <w:rPr>
          <w:rFonts w:cstheme="minorHAnsi"/>
          <w:vertAlign w:val="superscript"/>
        </w:rPr>
        <w:t>1</w:t>
      </w:r>
      <w:r w:rsidRPr="003732C5">
        <w:rPr>
          <w:rFonts w:cstheme="minorHAnsi"/>
        </w:rPr>
        <w:t>, Priyanka Patel</w:t>
      </w:r>
      <w:r w:rsidRPr="003732C5">
        <w:rPr>
          <w:rFonts w:cstheme="minorHAnsi"/>
          <w:vertAlign w:val="superscript"/>
        </w:rPr>
        <w:t>1</w:t>
      </w:r>
      <w:r w:rsidRPr="003732C5">
        <w:rPr>
          <w:rFonts w:cstheme="minorHAnsi"/>
        </w:rPr>
        <w:t>,</w:t>
      </w:r>
      <w:r>
        <w:rPr>
          <w:rFonts w:cstheme="minorHAnsi"/>
        </w:rPr>
        <w:t xml:space="preserve"> </w:t>
      </w:r>
      <w:r w:rsidR="008C03BF">
        <w:rPr>
          <w:rFonts w:cstheme="minorHAnsi"/>
        </w:rPr>
        <w:t>Marc Y. R. Henrion</w:t>
      </w:r>
      <w:r w:rsidR="008C03BF" w:rsidRPr="008C03BF">
        <w:rPr>
          <w:rFonts w:cstheme="minorHAnsi"/>
          <w:vertAlign w:val="superscript"/>
        </w:rPr>
        <w:t>1,</w:t>
      </w:r>
      <w:r w:rsidR="00004C72">
        <w:rPr>
          <w:rFonts w:cstheme="minorHAnsi"/>
          <w:vertAlign w:val="superscript"/>
        </w:rPr>
        <w:t>10</w:t>
      </w:r>
      <w:r w:rsidR="008C03BF">
        <w:rPr>
          <w:rFonts w:cstheme="minorHAnsi"/>
        </w:rPr>
        <w:t>,</w:t>
      </w:r>
      <w:r w:rsidRPr="003732C5">
        <w:rPr>
          <w:rFonts w:cstheme="minorHAnsi"/>
        </w:rPr>
        <w:t xml:space="preserve"> </w:t>
      </w:r>
      <w:r w:rsidR="00F07CC0">
        <w:rPr>
          <w:rFonts w:cstheme="minorHAnsi"/>
        </w:rPr>
        <w:t>Naor Bar</w:t>
      </w:r>
      <w:r w:rsidR="00004C72">
        <w:rPr>
          <w:rFonts w:cstheme="minorHAnsi"/>
        </w:rPr>
        <w:t>-</w:t>
      </w:r>
      <w:r w:rsidR="00F07CC0">
        <w:rPr>
          <w:rFonts w:cstheme="minorHAnsi"/>
        </w:rPr>
        <w:t>Zeev</w:t>
      </w:r>
      <w:r w:rsidR="00F07CC0" w:rsidRPr="00F07CC0">
        <w:rPr>
          <w:rFonts w:cstheme="minorHAnsi"/>
          <w:vertAlign w:val="superscript"/>
        </w:rPr>
        <w:t>1</w:t>
      </w:r>
      <w:r w:rsidR="00004C72">
        <w:rPr>
          <w:rFonts w:cstheme="minorHAnsi"/>
          <w:vertAlign w:val="superscript"/>
        </w:rPr>
        <w:t>1</w:t>
      </w:r>
      <w:r w:rsidR="00F07CC0">
        <w:rPr>
          <w:rFonts w:cstheme="minorHAnsi"/>
        </w:rPr>
        <w:t xml:space="preserve">, </w:t>
      </w:r>
      <w:r w:rsidR="00A52CC6">
        <w:rPr>
          <w:rFonts w:cstheme="minorHAnsi"/>
        </w:rPr>
        <w:t>Todd D. Swarthout</w:t>
      </w:r>
      <w:r w:rsidR="00E50495" w:rsidRPr="00E50495">
        <w:rPr>
          <w:rFonts w:cstheme="minorHAnsi"/>
          <w:vertAlign w:val="superscript"/>
        </w:rPr>
        <w:t>1,</w:t>
      </w:r>
      <w:r w:rsidR="00A52CC6" w:rsidRPr="003A4B19">
        <w:rPr>
          <w:rFonts w:cstheme="minorHAnsi"/>
          <w:vertAlign w:val="superscript"/>
        </w:rPr>
        <w:t>1</w:t>
      </w:r>
      <w:r w:rsidR="00A52CC6">
        <w:rPr>
          <w:rFonts w:cstheme="minorHAnsi"/>
          <w:vertAlign w:val="superscript"/>
        </w:rPr>
        <w:t>2</w:t>
      </w:r>
      <w:r w:rsidR="00A52CC6" w:rsidRPr="00A52CC6">
        <w:rPr>
          <w:rFonts w:cstheme="minorHAnsi"/>
        </w:rPr>
        <w:t>,</w:t>
      </w:r>
      <w:r w:rsidR="00A52CC6">
        <w:rPr>
          <w:rFonts w:cstheme="minorHAnsi"/>
          <w:vertAlign w:val="superscript"/>
        </w:rPr>
        <w:t xml:space="preserve"> </w:t>
      </w:r>
      <w:r w:rsidR="00004C72">
        <w:rPr>
          <w:rFonts w:cstheme="minorHAnsi"/>
        </w:rPr>
        <w:t xml:space="preserve">Robert </w:t>
      </w:r>
      <w:r w:rsidR="00D44A01">
        <w:rPr>
          <w:rFonts w:cstheme="minorHAnsi"/>
        </w:rPr>
        <w:t xml:space="preserve">S. </w:t>
      </w:r>
      <w:r w:rsidR="00004C72">
        <w:rPr>
          <w:rFonts w:cstheme="minorHAnsi"/>
        </w:rPr>
        <w:t>Heyderman</w:t>
      </w:r>
      <w:r w:rsidR="00004C72" w:rsidRPr="00004C72">
        <w:rPr>
          <w:rFonts w:cstheme="minorHAnsi"/>
          <w:vertAlign w:val="superscript"/>
        </w:rPr>
        <w:t>1</w:t>
      </w:r>
      <w:r w:rsidR="00004C72">
        <w:rPr>
          <w:rFonts w:cstheme="minorHAnsi"/>
          <w:vertAlign w:val="superscript"/>
        </w:rPr>
        <w:t>2</w:t>
      </w:r>
      <w:r w:rsidR="00004C72">
        <w:rPr>
          <w:rFonts w:cstheme="minorHAnsi"/>
        </w:rPr>
        <w:t>,</w:t>
      </w:r>
      <w:r w:rsidR="003A4B19">
        <w:rPr>
          <w:rFonts w:cstheme="minorHAnsi"/>
        </w:rPr>
        <w:t xml:space="preserve"> </w:t>
      </w:r>
      <w:r>
        <w:rPr>
          <w:rFonts w:cstheme="minorHAnsi"/>
        </w:rPr>
        <w:t>Stephen B. Gordon</w:t>
      </w:r>
      <w:r w:rsidRPr="00F53741">
        <w:rPr>
          <w:rFonts w:cstheme="minorHAnsi"/>
          <w:vertAlign w:val="superscript"/>
        </w:rPr>
        <w:t>1</w:t>
      </w:r>
      <w:r>
        <w:rPr>
          <w:rFonts w:cstheme="minorHAnsi"/>
          <w:vertAlign w:val="superscript"/>
        </w:rPr>
        <w:t>,</w:t>
      </w:r>
      <w:r w:rsidR="00004C72">
        <w:rPr>
          <w:rFonts w:cstheme="minorHAnsi"/>
          <w:vertAlign w:val="superscript"/>
        </w:rPr>
        <w:t>10</w:t>
      </w:r>
      <w:r>
        <w:rPr>
          <w:rFonts w:cstheme="minorHAnsi"/>
        </w:rPr>
        <w:t xml:space="preserve">, </w:t>
      </w:r>
      <w:r w:rsidRPr="00F61AA3">
        <w:rPr>
          <w:rFonts w:cstheme="minorHAnsi"/>
        </w:rPr>
        <w:t>Anna Maria Geretti</w:t>
      </w:r>
      <w:r w:rsidR="00704751" w:rsidRPr="00704751">
        <w:rPr>
          <w:rFonts w:cstheme="minorHAnsi"/>
          <w:vertAlign w:val="superscript"/>
        </w:rPr>
        <w:t>13</w:t>
      </w:r>
      <w:r w:rsidRPr="003732C5">
        <w:rPr>
          <w:rFonts w:cstheme="minorHAnsi"/>
        </w:rPr>
        <w:t>, Melita A. Gordon</w:t>
      </w:r>
      <w:r w:rsidRPr="003732C5">
        <w:rPr>
          <w:rFonts w:cstheme="minorHAnsi"/>
          <w:vertAlign w:val="superscript"/>
        </w:rPr>
        <w:t>1,2</w:t>
      </w:r>
    </w:p>
    <w:p w14:paraId="7D7A2DAB" w14:textId="77777777" w:rsidR="00346BDD" w:rsidRPr="003732C5" w:rsidRDefault="00346BDD" w:rsidP="00D77C7B">
      <w:pPr>
        <w:spacing w:after="120" w:line="360" w:lineRule="auto"/>
        <w:rPr>
          <w:rFonts w:cstheme="minorHAnsi"/>
          <w:b/>
        </w:rPr>
      </w:pPr>
    </w:p>
    <w:p w14:paraId="1AA76981" w14:textId="77777777" w:rsidR="00F53741" w:rsidRPr="003732C5" w:rsidRDefault="00F53741" w:rsidP="00D77C7B">
      <w:pPr>
        <w:spacing w:after="120" w:line="360" w:lineRule="auto"/>
        <w:rPr>
          <w:rFonts w:cstheme="minorHAnsi"/>
          <w:b/>
        </w:rPr>
      </w:pPr>
      <w:r w:rsidRPr="003732C5">
        <w:rPr>
          <w:rFonts w:cstheme="minorHAnsi"/>
          <w:b/>
        </w:rPr>
        <w:t>Affiliations:</w:t>
      </w:r>
    </w:p>
    <w:p w14:paraId="23874458" w14:textId="391E6763" w:rsidR="00F53741" w:rsidRPr="003732C5" w:rsidRDefault="00F53741" w:rsidP="00D77C7B">
      <w:pPr>
        <w:spacing w:after="120" w:line="360" w:lineRule="auto"/>
        <w:rPr>
          <w:rFonts w:cstheme="minorHAnsi"/>
        </w:rPr>
      </w:pPr>
      <w:r w:rsidRPr="003732C5">
        <w:rPr>
          <w:rFonts w:cstheme="minorHAnsi"/>
        </w:rPr>
        <w:t>1 Malawi-Liverpool-</w:t>
      </w:r>
      <w:proofErr w:type="spellStart"/>
      <w:r w:rsidRPr="003732C5">
        <w:rPr>
          <w:rFonts w:cstheme="minorHAnsi"/>
        </w:rPr>
        <w:t>Wellcome</w:t>
      </w:r>
      <w:proofErr w:type="spellEnd"/>
      <w:r w:rsidRPr="003732C5">
        <w:rPr>
          <w:rFonts w:cstheme="minorHAnsi"/>
        </w:rPr>
        <w:t xml:space="preserve"> Trust Programme, Blantyre, Malawi</w:t>
      </w:r>
    </w:p>
    <w:p w14:paraId="1755AC94" w14:textId="5D058DD1" w:rsidR="00F53741" w:rsidRDefault="00F53741" w:rsidP="00D77C7B">
      <w:pPr>
        <w:spacing w:after="120" w:line="360" w:lineRule="auto"/>
        <w:rPr>
          <w:rFonts w:cstheme="minorHAnsi"/>
        </w:rPr>
      </w:pPr>
      <w:r w:rsidRPr="003732C5">
        <w:rPr>
          <w:rFonts w:cstheme="minorHAnsi"/>
        </w:rPr>
        <w:t>2 Institute of Infection</w:t>
      </w:r>
      <w:r w:rsidR="00D77C7B">
        <w:rPr>
          <w:rFonts w:cstheme="minorHAnsi"/>
        </w:rPr>
        <w:t>, Veterinary and Ecological Sciences</w:t>
      </w:r>
      <w:r w:rsidRPr="003732C5">
        <w:rPr>
          <w:rFonts w:cstheme="minorHAnsi"/>
        </w:rPr>
        <w:t xml:space="preserve">, University of Liverpool, </w:t>
      </w:r>
      <w:r>
        <w:rPr>
          <w:rFonts w:cstheme="minorHAnsi"/>
        </w:rPr>
        <w:t xml:space="preserve">Liverpool, </w:t>
      </w:r>
      <w:r w:rsidRPr="003732C5">
        <w:rPr>
          <w:rFonts w:cstheme="minorHAnsi"/>
        </w:rPr>
        <w:t>United Kingdom</w:t>
      </w:r>
    </w:p>
    <w:p w14:paraId="4CCA5D9E" w14:textId="77777777" w:rsidR="00F53741" w:rsidRPr="003732C5" w:rsidRDefault="00F53741" w:rsidP="00D77C7B">
      <w:pPr>
        <w:spacing w:after="120" w:line="360" w:lineRule="auto"/>
        <w:rPr>
          <w:rFonts w:cstheme="minorHAnsi"/>
        </w:rPr>
      </w:pPr>
      <w:r>
        <w:rPr>
          <w:rFonts w:cstheme="minorHAnsi"/>
        </w:rPr>
        <w:t>3 Oxford Vaccine Group, Department of Paediatrics, University of Oxford, Oxford, United Kingdom</w:t>
      </w:r>
    </w:p>
    <w:p w14:paraId="0A76448D" w14:textId="462EF3B7" w:rsidR="00F53741" w:rsidRDefault="00F53741" w:rsidP="00D77C7B">
      <w:pPr>
        <w:spacing w:after="120" w:line="360" w:lineRule="auto"/>
        <w:rPr>
          <w:rFonts w:cstheme="minorHAnsi"/>
        </w:rPr>
      </w:pPr>
      <w:r>
        <w:rPr>
          <w:rFonts w:cstheme="minorHAnsi"/>
        </w:rPr>
        <w:t>4</w:t>
      </w:r>
      <w:r w:rsidRPr="003732C5">
        <w:rPr>
          <w:rFonts w:cstheme="minorHAnsi"/>
        </w:rPr>
        <w:t xml:space="preserve"> </w:t>
      </w:r>
      <w:r w:rsidR="00F07CC0" w:rsidRPr="003732C5">
        <w:rPr>
          <w:rFonts w:cstheme="minorHAnsi"/>
        </w:rPr>
        <w:t xml:space="preserve">University of Malawi College of Medicine, </w:t>
      </w:r>
      <w:r w:rsidR="00F07CC0" w:rsidRPr="003732C5">
        <w:t xml:space="preserve">Faculty of Biomedical Science and Health </w:t>
      </w:r>
      <w:proofErr w:type="gramStart"/>
      <w:r w:rsidR="00F07CC0" w:rsidRPr="003732C5">
        <w:t>Professions</w:t>
      </w:r>
      <w:r w:rsidR="00F07CC0" w:rsidRPr="003732C5">
        <w:rPr>
          <w:rFonts w:cstheme="minorHAnsi"/>
        </w:rPr>
        <w:t xml:space="preserve">  Blantyre</w:t>
      </w:r>
      <w:proofErr w:type="gramEnd"/>
      <w:r w:rsidR="00F07CC0" w:rsidRPr="003732C5">
        <w:rPr>
          <w:rFonts w:cstheme="minorHAnsi"/>
        </w:rPr>
        <w:t>, Malawi</w:t>
      </w:r>
      <w:r w:rsidR="00F07CC0">
        <w:rPr>
          <w:rFonts w:cstheme="minorHAnsi"/>
        </w:rPr>
        <w:t xml:space="preserve"> </w:t>
      </w:r>
    </w:p>
    <w:p w14:paraId="76309A01" w14:textId="12488F45" w:rsidR="00F53741" w:rsidRPr="003732C5" w:rsidRDefault="00F53741" w:rsidP="00D77C7B">
      <w:pPr>
        <w:spacing w:after="120" w:line="360" w:lineRule="auto"/>
        <w:rPr>
          <w:rFonts w:cstheme="minorHAnsi"/>
        </w:rPr>
      </w:pPr>
      <w:r>
        <w:rPr>
          <w:rFonts w:cstheme="minorHAnsi"/>
        </w:rPr>
        <w:t xml:space="preserve">5 </w:t>
      </w:r>
      <w:r w:rsidR="00F07CC0">
        <w:rPr>
          <w:rFonts w:cstheme="minorHAnsi"/>
        </w:rPr>
        <w:t>Department of Infectious Disease Epidemiology, London School of Hygiene and Tropical Medicine, London, United Kingdom</w:t>
      </w:r>
    </w:p>
    <w:p w14:paraId="41910ED3" w14:textId="77777777" w:rsidR="00F53741" w:rsidRDefault="00F53741" w:rsidP="00D77C7B">
      <w:pPr>
        <w:spacing w:after="120" w:line="360" w:lineRule="auto"/>
        <w:rPr>
          <w:rFonts w:cstheme="minorHAnsi"/>
        </w:rPr>
      </w:pPr>
      <w:r>
        <w:rPr>
          <w:rFonts w:cstheme="minorHAnsi"/>
        </w:rPr>
        <w:t>6</w:t>
      </w:r>
      <w:r w:rsidRPr="003732C5">
        <w:rPr>
          <w:rFonts w:cstheme="minorHAnsi"/>
        </w:rPr>
        <w:t xml:space="preserve"> Malawi Ministry of Health, Capitol Hill, Lilongwe, Malawi</w:t>
      </w:r>
    </w:p>
    <w:p w14:paraId="74F2953B" w14:textId="77777777" w:rsidR="00F53741" w:rsidRPr="003732C5" w:rsidRDefault="00F53741" w:rsidP="00D77C7B">
      <w:pPr>
        <w:spacing w:after="120" w:line="360" w:lineRule="auto"/>
        <w:rPr>
          <w:rFonts w:cstheme="minorHAnsi"/>
        </w:rPr>
      </w:pPr>
      <w:r>
        <w:rPr>
          <w:rFonts w:cstheme="minorHAnsi"/>
        </w:rPr>
        <w:t>7 University of Malawi College of Medicine, Faculty of Medicine, Blantyre, Malawi</w:t>
      </w:r>
    </w:p>
    <w:p w14:paraId="6F572A02" w14:textId="548EE7AC" w:rsidR="00004C72" w:rsidRDefault="00F53741" w:rsidP="00D77C7B">
      <w:pPr>
        <w:spacing w:after="120" w:line="360" w:lineRule="auto"/>
      </w:pPr>
      <w:r>
        <w:t>8</w:t>
      </w:r>
      <w:r w:rsidRPr="003732C5">
        <w:t xml:space="preserve"> </w:t>
      </w:r>
      <w:r>
        <w:t xml:space="preserve">Department of Tropical Medicine, Bernhard </w:t>
      </w:r>
      <w:proofErr w:type="spellStart"/>
      <w:r>
        <w:t>Nocht</w:t>
      </w:r>
      <w:proofErr w:type="spellEnd"/>
      <w:r>
        <w:t xml:space="preserve"> Institute for Tropical Medicine</w:t>
      </w:r>
      <w:r w:rsidR="0010366E">
        <w:t xml:space="preserve"> and</w:t>
      </w:r>
      <w:r>
        <w:t xml:space="preserve"> </w:t>
      </w:r>
    </w:p>
    <w:p w14:paraId="1953FDCF" w14:textId="06085792" w:rsidR="00F53741" w:rsidRDefault="00004C72" w:rsidP="00D77C7B">
      <w:pPr>
        <w:spacing w:after="120" w:line="360" w:lineRule="auto"/>
      </w:pPr>
      <w:r>
        <w:t xml:space="preserve">9 </w:t>
      </w:r>
      <w:r w:rsidR="00F53741">
        <w:t>1</w:t>
      </w:r>
      <w:r w:rsidR="00F53741" w:rsidRPr="00A369FB">
        <w:rPr>
          <w:vertAlign w:val="superscript"/>
        </w:rPr>
        <w:t>st</w:t>
      </w:r>
      <w:r w:rsidR="00F53741">
        <w:t xml:space="preserve"> Department of Medicine, University Medical Centre, </w:t>
      </w:r>
      <w:r w:rsidR="00F53741" w:rsidRPr="003732C5">
        <w:t xml:space="preserve">Hamburg-Eppendorf, Hamburg, </w:t>
      </w:r>
      <w:proofErr w:type="gramStart"/>
      <w:r w:rsidR="00F53741" w:rsidRPr="003732C5">
        <w:t>Germany;</w:t>
      </w:r>
      <w:proofErr w:type="gramEnd"/>
      <w:r w:rsidR="00F53741" w:rsidRPr="003732C5">
        <w:t xml:space="preserve"> </w:t>
      </w:r>
    </w:p>
    <w:p w14:paraId="48D93516" w14:textId="44DBB29B" w:rsidR="00F53741" w:rsidRDefault="00004C72" w:rsidP="00D77C7B">
      <w:pPr>
        <w:spacing w:after="120" w:line="360" w:lineRule="auto"/>
      </w:pPr>
      <w:r>
        <w:t xml:space="preserve">10 </w:t>
      </w:r>
      <w:r w:rsidR="00F53741">
        <w:t>Liverpool School of Tropical Medicine, Liverpool, United Kingdom</w:t>
      </w:r>
    </w:p>
    <w:p w14:paraId="00F00AC1" w14:textId="47386D4C" w:rsidR="00F07CC0" w:rsidRPr="003732C5" w:rsidRDefault="00F07CC0" w:rsidP="00D77C7B">
      <w:pPr>
        <w:spacing w:after="120" w:line="360" w:lineRule="auto"/>
        <w:rPr>
          <w:rFonts w:cstheme="minorHAnsi"/>
        </w:rPr>
      </w:pPr>
      <w:r>
        <w:t>1</w:t>
      </w:r>
      <w:r w:rsidR="00004C72">
        <w:t>1</w:t>
      </w:r>
      <w:r>
        <w:t xml:space="preserve"> </w:t>
      </w:r>
      <w:r w:rsidR="00B27058">
        <w:t xml:space="preserve">International Vaccine Access </w:t>
      </w:r>
      <w:proofErr w:type="spellStart"/>
      <w:r w:rsidR="00B27058">
        <w:t>Center</w:t>
      </w:r>
      <w:proofErr w:type="spellEnd"/>
      <w:r w:rsidR="00B27058">
        <w:t xml:space="preserve">, </w:t>
      </w:r>
      <w:r>
        <w:t>Johns Hopkins Bloomberg School of Public Health, Baltimore, Maryland, United States of America</w:t>
      </w:r>
    </w:p>
    <w:p w14:paraId="1C518AD3" w14:textId="5BD83ABB" w:rsidR="00F53741" w:rsidRDefault="00004C72" w:rsidP="00D77C7B">
      <w:pPr>
        <w:spacing w:line="360" w:lineRule="auto"/>
        <w:rPr>
          <w:rFonts w:cstheme="minorHAnsi"/>
          <w:bCs/>
        </w:rPr>
      </w:pPr>
      <w:r w:rsidRPr="00004C72">
        <w:rPr>
          <w:rFonts w:cstheme="minorHAnsi"/>
          <w:bCs/>
        </w:rPr>
        <w:t>1</w:t>
      </w:r>
      <w:r>
        <w:rPr>
          <w:rFonts w:cstheme="minorHAnsi"/>
          <w:bCs/>
        </w:rPr>
        <w:t xml:space="preserve">2 </w:t>
      </w:r>
      <w:r w:rsidR="00E50495">
        <w:rPr>
          <w:rFonts w:cstheme="minorHAnsi"/>
          <w:bCs/>
        </w:rPr>
        <w:t xml:space="preserve">NIHR Global Health Research Unit on Mucosal Pathogens, </w:t>
      </w:r>
      <w:r w:rsidR="00ED7E52">
        <w:rPr>
          <w:rFonts w:cstheme="minorHAnsi"/>
          <w:bCs/>
        </w:rPr>
        <w:t xml:space="preserve">Research Department of Infection, Division of Infection and Immunity, </w:t>
      </w:r>
      <w:r>
        <w:rPr>
          <w:rFonts w:cstheme="minorHAnsi"/>
          <w:bCs/>
        </w:rPr>
        <w:t>University College London, London, United Kingdom</w:t>
      </w:r>
    </w:p>
    <w:p w14:paraId="11520EFF" w14:textId="365CB6FD" w:rsidR="00704751" w:rsidRDefault="00704751" w:rsidP="00D77C7B">
      <w:pPr>
        <w:spacing w:line="360" w:lineRule="auto"/>
        <w:rPr>
          <w:rFonts w:cstheme="minorHAnsi"/>
          <w:bCs/>
        </w:rPr>
      </w:pPr>
      <w:r>
        <w:rPr>
          <w:rFonts w:cstheme="minorHAnsi"/>
          <w:bCs/>
        </w:rPr>
        <w:t xml:space="preserve">13 Department of Infectious Diseases, Fondazione PTV, Faculty of Medicine, University of Rome Tor </w:t>
      </w:r>
      <w:proofErr w:type="spellStart"/>
      <w:r>
        <w:rPr>
          <w:rFonts w:cstheme="minorHAnsi"/>
          <w:bCs/>
        </w:rPr>
        <w:t>Vergata</w:t>
      </w:r>
      <w:proofErr w:type="spellEnd"/>
      <w:r>
        <w:rPr>
          <w:rFonts w:cstheme="minorHAnsi"/>
          <w:bCs/>
        </w:rPr>
        <w:t>, Rome, Italy</w:t>
      </w:r>
    </w:p>
    <w:p w14:paraId="77E91AF7" w14:textId="5E712059" w:rsidR="000E6DA3" w:rsidRDefault="000E6DA3" w:rsidP="00D77C7B">
      <w:pPr>
        <w:spacing w:line="360" w:lineRule="auto"/>
        <w:rPr>
          <w:rFonts w:cstheme="minorHAnsi"/>
          <w:b/>
        </w:rPr>
      </w:pPr>
    </w:p>
    <w:p w14:paraId="34F2D8F0" w14:textId="63794A86" w:rsidR="00D77C7B" w:rsidRDefault="00D77C7B" w:rsidP="00D77C7B">
      <w:pPr>
        <w:spacing w:line="360" w:lineRule="auto"/>
        <w:rPr>
          <w:rFonts w:cstheme="minorHAnsi"/>
          <w:b/>
        </w:rPr>
      </w:pPr>
    </w:p>
    <w:p w14:paraId="13C8EFC7" w14:textId="027DE953" w:rsidR="00D77C7B" w:rsidRDefault="00D77C7B" w:rsidP="00D77C7B">
      <w:pPr>
        <w:spacing w:line="360" w:lineRule="auto"/>
        <w:rPr>
          <w:rFonts w:cstheme="minorHAnsi"/>
          <w:bCs/>
        </w:rPr>
      </w:pPr>
      <w:r>
        <w:rPr>
          <w:rFonts w:cstheme="minorHAnsi"/>
          <w:b/>
        </w:rPr>
        <w:lastRenderedPageBreak/>
        <w:t xml:space="preserve">Running title: </w:t>
      </w:r>
      <w:r w:rsidRPr="00D77C7B">
        <w:rPr>
          <w:rFonts w:cstheme="minorHAnsi"/>
          <w:bCs/>
        </w:rPr>
        <w:t>Hepatitis B in Blantyre, Malawi</w:t>
      </w:r>
    </w:p>
    <w:p w14:paraId="336CCB07" w14:textId="33000176" w:rsidR="0083403A" w:rsidRPr="0083403A" w:rsidRDefault="0083403A" w:rsidP="00D77C7B">
      <w:pPr>
        <w:spacing w:line="360" w:lineRule="auto"/>
        <w:rPr>
          <w:rFonts w:cstheme="minorHAnsi"/>
          <w:b/>
        </w:rPr>
      </w:pPr>
      <w:r w:rsidRPr="0083403A">
        <w:rPr>
          <w:rFonts w:cstheme="minorHAnsi"/>
          <w:b/>
        </w:rPr>
        <w:t>Summary</w:t>
      </w:r>
      <w:r>
        <w:rPr>
          <w:rFonts w:cstheme="minorHAnsi"/>
          <w:b/>
        </w:rPr>
        <w:t xml:space="preserve"> (40 words): </w:t>
      </w:r>
      <w:r w:rsidRPr="0083403A">
        <w:rPr>
          <w:rFonts w:cstheme="minorHAnsi"/>
          <w:bCs/>
        </w:rPr>
        <w:t>In</w:t>
      </w:r>
      <w:r>
        <w:rPr>
          <w:rFonts w:cstheme="minorHAnsi"/>
          <w:bCs/>
        </w:rPr>
        <w:t xml:space="preserve"> a large census-based community serosurvey in Blantyre, Malawi adult HBsAg prevalence was 5.1%, and 0.3% among vaccine-eligible children. Estimated vaccine impact was 95.8% (95% CI 70.3-99.4). Up to 9% of HBsAg-positive adults had an unmet need for antiviral treatment.</w:t>
      </w:r>
    </w:p>
    <w:p w14:paraId="607AEA4D" w14:textId="41546F42" w:rsidR="0089708C" w:rsidRPr="00201832" w:rsidRDefault="0089708C" w:rsidP="00D77C7B">
      <w:pPr>
        <w:spacing w:line="360" w:lineRule="auto"/>
        <w:rPr>
          <w:rFonts w:cstheme="minorHAnsi"/>
          <w:b/>
        </w:rPr>
      </w:pPr>
      <w:r>
        <w:rPr>
          <w:rFonts w:cstheme="minorHAnsi"/>
          <w:b/>
        </w:rPr>
        <w:t xml:space="preserve">Electronic word count: </w:t>
      </w:r>
      <w:r w:rsidR="00D77C7B">
        <w:rPr>
          <w:rFonts w:cstheme="minorHAnsi"/>
          <w:b/>
        </w:rPr>
        <w:t xml:space="preserve"> </w:t>
      </w:r>
      <w:r w:rsidRPr="006632B9">
        <w:rPr>
          <w:rFonts w:cstheme="minorHAnsi"/>
          <w:bCs/>
        </w:rPr>
        <w:t>3</w:t>
      </w:r>
      <w:r w:rsidR="00CF3969">
        <w:rPr>
          <w:rFonts w:cstheme="minorHAnsi"/>
          <w:bCs/>
        </w:rPr>
        <w:t>402</w:t>
      </w:r>
    </w:p>
    <w:p w14:paraId="667B7CF6" w14:textId="5C2D808F" w:rsidR="0089708C" w:rsidRDefault="0089708C" w:rsidP="00D77C7B">
      <w:pPr>
        <w:spacing w:line="360" w:lineRule="auto"/>
        <w:rPr>
          <w:rFonts w:cstheme="minorHAnsi"/>
          <w:b/>
        </w:rPr>
      </w:pPr>
      <w:r>
        <w:rPr>
          <w:rFonts w:cstheme="minorHAnsi"/>
          <w:b/>
        </w:rPr>
        <w:t xml:space="preserve">Number of figures and tables: </w:t>
      </w:r>
      <w:r w:rsidR="00437E4A">
        <w:rPr>
          <w:rFonts w:cstheme="minorHAnsi"/>
          <w:bCs/>
        </w:rPr>
        <w:t>4</w:t>
      </w:r>
      <w:r w:rsidRPr="00477B19">
        <w:rPr>
          <w:rFonts w:cstheme="minorHAnsi"/>
          <w:bCs/>
        </w:rPr>
        <w:t xml:space="preserve"> figures, 3 tables </w:t>
      </w:r>
    </w:p>
    <w:p w14:paraId="42A7A797" w14:textId="58A9D277" w:rsidR="0089708C" w:rsidRDefault="0089708C" w:rsidP="00D77C7B">
      <w:pPr>
        <w:spacing w:line="360" w:lineRule="auto"/>
        <w:rPr>
          <w:rFonts w:cstheme="minorHAnsi"/>
          <w:b/>
        </w:rPr>
      </w:pPr>
      <w:r>
        <w:rPr>
          <w:rFonts w:cstheme="minorHAnsi"/>
          <w:b/>
        </w:rPr>
        <w:t>Conflict of Interest Statement</w:t>
      </w:r>
    </w:p>
    <w:p w14:paraId="34D52C37" w14:textId="0E4BBE06" w:rsidR="0089708C" w:rsidRDefault="0089708C" w:rsidP="00D77C7B">
      <w:pPr>
        <w:spacing w:line="360" w:lineRule="auto"/>
        <w:jc w:val="both"/>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Bar-Zeev reports grants from Merck-Sharp-Dohme, </w:t>
      </w:r>
      <w:r w:rsidR="00E50495">
        <w:rPr>
          <w:rFonts w:ascii="Myriad Pro" w:hAnsi="Myriad Pro" w:cs="Myriad Pro"/>
          <w:sz w:val="20"/>
          <w:szCs w:val="20"/>
        </w:rPr>
        <w:t xml:space="preserve">Johnson &amp; </w:t>
      </w:r>
      <w:proofErr w:type="gramStart"/>
      <w:r w:rsidR="00E50495">
        <w:rPr>
          <w:rFonts w:ascii="Myriad Pro" w:hAnsi="Myriad Pro" w:cs="Myriad Pro"/>
          <w:sz w:val="20"/>
          <w:szCs w:val="20"/>
        </w:rPr>
        <w:t>Johnson</w:t>
      </w:r>
      <w:proofErr w:type="gramEnd"/>
      <w:r w:rsidR="00E50495">
        <w:rPr>
          <w:rFonts w:ascii="Myriad Pro" w:hAnsi="Myriad Pro" w:cs="Myriad Pro"/>
          <w:sz w:val="20"/>
          <w:szCs w:val="20"/>
        </w:rPr>
        <w:t xml:space="preserve"> and Serum Institute of India, </w:t>
      </w:r>
      <w:r>
        <w:rPr>
          <w:rFonts w:ascii="Myriad Pro" w:hAnsi="Myriad Pro" w:cs="Myriad Pro"/>
          <w:sz w:val="20"/>
          <w:szCs w:val="20"/>
        </w:rPr>
        <w:t xml:space="preserve">outside the submitted work. Prof. Geretti reports grants and personal fees from Roche Pharma Research &amp; Early Development, grants and personal fees from </w:t>
      </w:r>
      <w:proofErr w:type="spellStart"/>
      <w:r>
        <w:rPr>
          <w:rFonts w:ascii="Myriad Pro" w:hAnsi="Myriad Pro" w:cs="Myriad Pro"/>
          <w:sz w:val="20"/>
          <w:szCs w:val="20"/>
        </w:rPr>
        <w:t>ViiV</w:t>
      </w:r>
      <w:proofErr w:type="spellEnd"/>
      <w:r>
        <w:rPr>
          <w:rFonts w:ascii="Myriad Pro" w:hAnsi="Myriad Pro" w:cs="Myriad Pro"/>
          <w:sz w:val="20"/>
          <w:szCs w:val="20"/>
        </w:rPr>
        <w:t xml:space="preserve"> Healthcare, personal fees from Janssen, grants and personal fees from Gilead</w:t>
      </w:r>
      <w:r w:rsidR="00804F38">
        <w:rPr>
          <w:rFonts w:ascii="Myriad Pro" w:hAnsi="Myriad Pro" w:cs="Myriad Pro"/>
          <w:sz w:val="20"/>
          <w:szCs w:val="20"/>
        </w:rPr>
        <w:t>, consulting fees for GSK</w:t>
      </w:r>
      <w:r>
        <w:rPr>
          <w:rFonts w:ascii="Myriad Pro" w:hAnsi="Myriad Pro" w:cs="Myriad Pro"/>
          <w:sz w:val="20"/>
          <w:szCs w:val="20"/>
        </w:rPr>
        <w:t>, outside the submitted work. The remaining authors report no competing interests.</w:t>
      </w:r>
    </w:p>
    <w:p w14:paraId="710E0415" w14:textId="0C541F78" w:rsidR="0089708C" w:rsidRDefault="002C6592" w:rsidP="00D77C7B">
      <w:pPr>
        <w:spacing w:line="360" w:lineRule="auto"/>
        <w:rPr>
          <w:rFonts w:cstheme="minorHAnsi"/>
          <w:b/>
        </w:rPr>
      </w:pPr>
      <w:r>
        <w:rPr>
          <w:rFonts w:cstheme="minorHAnsi"/>
          <w:b/>
        </w:rPr>
        <w:t>Funding</w:t>
      </w:r>
      <w:r w:rsidR="0089708C">
        <w:rPr>
          <w:rFonts w:cstheme="minorHAnsi"/>
          <w:b/>
        </w:rPr>
        <w:t xml:space="preserve"> Statement</w:t>
      </w:r>
    </w:p>
    <w:p w14:paraId="19EB0F39" w14:textId="412FF5AD" w:rsidR="00D72F84" w:rsidRDefault="0089708C" w:rsidP="00D77C7B">
      <w:pPr>
        <w:spacing w:line="360" w:lineRule="auto"/>
        <w:jc w:val="both"/>
      </w:pPr>
      <w:r>
        <w:t xml:space="preserve">AJS was supported by a </w:t>
      </w:r>
      <w:proofErr w:type="spellStart"/>
      <w:r>
        <w:t>Wellcome</w:t>
      </w:r>
      <w:proofErr w:type="spellEnd"/>
      <w:r>
        <w:t xml:space="preserve"> Trust Clinical PhD Fellowship Grant (</w:t>
      </w:r>
      <w:r w:rsidRPr="002B0DC3">
        <w:t>109130/Z/15/Z</w:t>
      </w:r>
      <w:r>
        <w:t xml:space="preserve">). The </w:t>
      </w:r>
      <w:r w:rsidRPr="002B0DC3">
        <w:t xml:space="preserve">STRATAA study </w:t>
      </w:r>
      <w:r>
        <w:t>was</w:t>
      </w:r>
      <w:r w:rsidRPr="002B0DC3">
        <w:t xml:space="preserve"> </w:t>
      </w:r>
      <w:r>
        <w:t xml:space="preserve">funded by </w:t>
      </w:r>
      <w:r w:rsidRPr="002B0DC3">
        <w:t xml:space="preserve">a </w:t>
      </w:r>
      <w:proofErr w:type="spellStart"/>
      <w:r w:rsidRPr="002B0DC3">
        <w:t>Wellcome</w:t>
      </w:r>
      <w:proofErr w:type="spellEnd"/>
      <w:r w:rsidRPr="002B0DC3">
        <w:t xml:space="preserve"> Trust Strategic Award (no. 106158/Z/14/Z) and the Bill and Melinda Gates Foundation (no. 617 OPP1141321). The Malawi-Liverpool-</w:t>
      </w:r>
      <w:proofErr w:type="spellStart"/>
      <w:r w:rsidRPr="002B0DC3">
        <w:t>Wellcome</w:t>
      </w:r>
      <w:proofErr w:type="spellEnd"/>
      <w:r>
        <w:t xml:space="preserve"> Trust Clinical Research</w:t>
      </w:r>
      <w:r w:rsidRPr="002B0DC3">
        <w:t xml:space="preserve"> Programme </w:t>
      </w:r>
      <w:r>
        <w:t>is</w:t>
      </w:r>
      <w:r w:rsidRPr="002B0DC3">
        <w:t xml:space="preserve"> supported by </w:t>
      </w:r>
      <w:r>
        <w:t>a</w:t>
      </w:r>
      <w:r w:rsidRPr="002B0DC3">
        <w:t xml:space="preserve"> </w:t>
      </w:r>
      <w:proofErr w:type="spellStart"/>
      <w:r w:rsidRPr="002B0DC3">
        <w:t>Wellcome</w:t>
      </w:r>
      <w:proofErr w:type="spellEnd"/>
      <w:r w:rsidRPr="002B0DC3">
        <w:t xml:space="preserve"> Trust Major Overseas Programme </w:t>
      </w:r>
      <w:r>
        <w:t>C</w:t>
      </w:r>
      <w:r w:rsidRPr="002B0DC3">
        <w:t xml:space="preserve">ore </w:t>
      </w:r>
      <w:r>
        <w:t>A</w:t>
      </w:r>
      <w:r w:rsidRPr="002B0DC3">
        <w:t>ward</w:t>
      </w:r>
      <w:r>
        <w:t xml:space="preserve">. </w:t>
      </w:r>
      <w:r w:rsidR="005231AB" w:rsidRPr="00443CB2">
        <w:t xml:space="preserve">This research was </w:t>
      </w:r>
      <w:r w:rsidR="005231AB">
        <w:t xml:space="preserve">funded </w:t>
      </w:r>
      <w:r w:rsidR="005231AB" w:rsidRPr="00443CB2">
        <w:t xml:space="preserve">by the </w:t>
      </w:r>
      <w:proofErr w:type="spellStart"/>
      <w:r w:rsidR="005231AB" w:rsidRPr="00443CB2">
        <w:t>Wellcome</w:t>
      </w:r>
      <w:proofErr w:type="spellEnd"/>
      <w:r w:rsidR="005231AB" w:rsidRPr="00443CB2">
        <w:t xml:space="preserve"> Trust</w:t>
      </w:r>
      <w:r w:rsidR="005231AB">
        <w:t xml:space="preserve">. </w:t>
      </w:r>
      <w:proofErr w:type="gramStart"/>
      <w:r w:rsidR="005231AB" w:rsidRPr="00443CB2">
        <w:t>For the purpose of</w:t>
      </w:r>
      <w:proofErr w:type="gramEnd"/>
      <w:r w:rsidR="005231AB" w:rsidRPr="00443CB2">
        <w:t xml:space="preserve"> open access, the author has applied a CC BY public copyright licence to any Author Accepted Manuscript version arising from this submission.</w:t>
      </w:r>
      <w:r w:rsidR="005231AB">
        <w:t xml:space="preserve"> </w:t>
      </w:r>
      <w:r w:rsidRPr="001E6A1B">
        <w:t>The funders did not have any role in the conduct of the study, writing of the manuscript or decision to submit for publication</w:t>
      </w:r>
      <w:r>
        <w:t>.</w:t>
      </w:r>
      <w:r w:rsidR="00D72F84">
        <w:t xml:space="preserve"> </w:t>
      </w:r>
    </w:p>
    <w:p w14:paraId="67F0D7DE" w14:textId="55BB0E77" w:rsidR="002C6592" w:rsidRPr="002C6592" w:rsidRDefault="002C6592" w:rsidP="00D77C7B">
      <w:pPr>
        <w:spacing w:line="360" w:lineRule="auto"/>
        <w:jc w:val="both"/>
        <w:rPr>
          <w:b/>
          <w:bCs/>
        </w:rPr>
      </w:pPr>
      <w:r w:rsidRPr="002C6592">
        <w:rPr>
          <w:b/>
          <w:bCs/>
        </w:rPr>
        <w:t>Conference presentations</w:t>
      </w:r>
    </w:p>
    <w:p w14:paraId="5C867336" w14:textId="635A6585" w:rsidR="002C6592" w:rsidRDefault="002C6592" w:rsidP="00D77C7B">
      <w:pPr>
        <w:spacing w:line="360" w:lineRule="auto"/>
        <w:jc w:val="both"/>
      </w:pPr>
      <w:r>
        <w:t xml:space="preserve">Data from this study has been presented at the International Liver Congress from the European Association for the Study of the Liver 2020 (Digital) and the </w:t>
      </w:r>
      <w:r w:rsidRPr="001978DB">
        <w:t>11th European Congress on Tropical Medicine and International Health, Liverpool, U</w:t>
      </w:r>
      <w:r>
        <w:t>nited Kingdom, 2019</w:t>
      </w:r>
    </w:p>
    <w:p w14:paraId="2949A5ED" w14:textId="33FF3D19" w:rsidR="002C6592" w:rsidRDefault="002C6592" w:rsidP="002C6592">
      <w:pPr>
        <w:spacing w:line="360" w:lineRule="auto"/>
        <w:rPr>
          <w:rFonts w:cstheme="minorHAnsi"/>
          <w:b/>
        </w:rPr>
      </w:pPr>
      <w:r>
        <w:rPr>
          <w:rFonts w:cstheme="minorHAnsi"/>
          <w:b/>
        </w:rPr>
        <w:t xml:space="preserve">Corresponding author contact </w:t>
      </w:r>
    </w:p>
    <w:p w14:paraId="4BE56A16" w14:textId="77777777" w:rsidR="002C6592" w:rsidRDefault="002C6592" w:rsidP="002C6592">
      <w:pPr>
        <w:spacing w:line="360" w:lineRule="auto"/>
        <w:rPr>
          <w:rFonts w:cstheme="minorHAnsi"/>
          <w:bCs/>
        </w:rPr>
      </w:pPr>
      <w:r w:rsidRPr="00674EA5">
        <w:rPr>
          <w:rFonts w:cstheme="minorHAnsi"/>
          <w:bCs/>
        </w:rPr>
        <w:t>Dr Alexander J. Stockdale</w:t>
      </w:r>
      <w:r>
        <w:rPr>
          <w:rFonts w:cstheme="minorHAnsi"/>
          <w:bCs/>
        </w:rPr>
        <w:t>,</w:t>
      </w:r>
      <w:r w:rsidRPr="00674EA5">
        <w:rPr>
          <w:rFonts w:cstheme="minorHAnsi"/>
          <w:bCs/>
        </w:rPr>
        <w:t xml:space="preserve"> Institute of Infection</w:t>
      </w:r>
      <w:r>
        <w:rPr>
          <w:rFonts w:cstheme="minorHAnsi"/>
          <w:bCs/>
        </w:rPr>
        <w:t>, Veterinary and Ecological Sciences</w:t>
      </w:r>
      <w:r w:rsidRPr="00674EA5">
        <w:rPr>
          <w:rFonts w:cstheme="minorHAnsi"/>
          <w:bCs/>
        </w:rPr>
        <w:t>, University of Liverpool, Ronald Ross Building, 8 West Derby Street, Liverpool, L69 7BE, United Kingdo</w:t>
      </w:r>
      <w:r>
        <w:rPr>
          <w:rFonts w:cstheme="minorHAnsi"/>
          <w:bCs/>
        </w:rPr>
        <w:t>m</w:t>
      </w:r>
    </w:p>
    <w:p w14:paraId="3A1B4FCE" w14:textId="7FA0710C" w:rsidR="0089708C" w:rsidRDefault="002C6592" w:rsidP="00D77C7B">
      <w:pPr>
        <w:spacing w:line="360" w:lineRule="auto"/>
        <w:rPr>
          <w:rFonts w:cstheme="minorHAnsi"/>
          <w:b/>
        </w:rPr>
      </w:pPr>
      <w:r w:rsidRPr="002C6592">
        <w:rPr>
          <w:rFonts w:cstheme="minorHAnsi"/>
          <w:bCs/>
        </w:rPr>
        <w:t>Telephone: +44 151 795 9667; Email</w:t>
      </w:r>
      <w:r w:rsidRPr="00674EA5">
        <w:rPr>
          <w:rFonts w:cstheme="minorHAnsi"/>
          <w:b/>
        </w:rPr>
        <w:t>:</w:t>
      </w:r>
      <w:r w:rsidRPr="00674EA5">
        <w:rPr>
          <w:rFonts w:cstheme="minorHAnsi"/>
          <w:bCs/>
        </w:rPr>
        <w:t xml:space="preserve"> </w:t>
      </w:r>
      <w:hyperlink r:id="rId6" w:history="1">
        <w:r w:rsidRPr="00674EA5">
          <w:rPr>
            <w:rStyle w:val="Hyperlink"/>
            <w:rFonts w:cstheme="minorHAnsi"/>
            <w:bCs/>
          </w:rPr>
          <w:t>a.stockdale@liverpool.ac.uk</w:t>
        </w:r>
      </w:hyperlink>
      <w:r w:rsidR="0089708C">
        <w:rPr>
          <w:rFonts w:cstheme="minorHAnsi"/>
          <w:b/>
        </w:rPr>
        <w:br w:type="page"/>
      </w:r>
    </w:p>
    <w:p w14:paraId="491DDBE2" w14:textId="225752C6" w:rsidR="00B02A11" w:rsidRDefault="00B02A11" w:rsidP="00D77C7B">
      <w:pPr>
        <w:spacing w:line="360" w:lineRule="auto"/>
        <w:rPr>
          <w:rFonts w:cstheme="minorHAnsi"/>
          <w:b/>
        </w:rPr>
      </w:pPr>
      <w:r>
        <w:rPr>
          <w:rFonts w:cstheme="minorHAnsi"/>
          <w:b/>
        </w:rPr>
        <w:lastRenderedPageBreak/>
        <w:t>Alternate corresponding author</w:t>
      </w:r>
    </w:p>
    <w:p w14:paraId="0B0F4C1A" w14:textId="381E7B4B" w:rsidR="00B02A11" w:rsidRPr="0039173E" w:rsidRDefault="00B02A11" w:rsidP="00D77C7B">
      <w:pPr>
        <w:spacing w:line="360" w:lineRule="auto"/>
        <w:rPr>
          <w:rFonts w:cstheme="minorHAnsi"/>
          <w:bCs/>
        </w:rPr>
      </w:pPr>
      <w:r w:rsidRPr="0039173E">
        <w:rPr>
          <w:rFonts w:cstheme="minorHAnsi"/>
          <w:bCs/>
        </w:rPr>
        <w:t xml:space="preserve">Prof Melita Gordon, Malawi Liverpool </w:t>
      </w:r>
      <w:proofErr w:type="spellStart"/>
      <w:r w:rsidRPr="0039173E">
        <w:rPr>
          <w:rFonts w:cstheme="minorHAnsi"/>
          <w:bCs/>
        </w:rPr>
        <w:t>Wellcome</w:t>
      </w:r>
      <w:proofErr w:type="spellEnd"/>
      <w:r w:rsidRPr="0039173E">
        <w:rPr>
          <w:rFonts w:cstheme="minorHAnsi"/>
          <w:bCs/>
        </w:rPr>
        <w:t xml:space="preserve"> Trust Programme, </w:t>
      </w:r>
      <w:proofErr w:type="spellStart"/>
      <w:r w:rsidRPr="0039173E">
        <w:rPr>
          <w:rFonts w:cstheme="minorHAnsi"/>
          <w:bCs/>
        </w:rPr>
        <w:t>Chichiri</w:t>
      </w:r>
      <w:proofErr w:type="spellEnd"/>
      <w:r w:rsidRPr="0039173E">
        <w:rPr>
          <w:rFonts w:cstheme="minorHAnsi"/>
          <w:bCs/>
        </w:rPr>
        <w:t xml:space="preserve"> 3, PO Box 30096, Blantyre, Malawi</w:t>
      </w:r>
    </w:p>
    <w:p w14:paraId="046CCFE8" w14:textId="5ECCA4EB" w:rsidR="00B02A11" w:rsidRPr="00B02A11" w:rsidRDefault="00B02A11" w:rsidP="00D77C7B">
      <w:pPr>
        <w:spacing w:line="360" w:lineRule="auto"/>
        <w:rPr>
          <w:rFonts w:cstheme="minorHAnsi"/>
          <w:bCs/>
        </w:rPr>
      </w:pPr>
      <w:r w:rsidRPr="0039173E">
        <w:rPr>
          <w:rFonts w:cstheme="minorHAnsi"/>
          <w:bCs/>
        </w:rPr>
        <w:t>Telephone:</w:t>
      </w:r>
      <w:r>
        <w:rPr>
          <w:rFonts w:cstheme="minorHAnsi"/>
          <w:bCs/>
        </w:rPr>
        <w:t xml:space="preserve"> +265 99 256 303,</w:t>
      </w:r>
      <w:r w:rsidRPr="0039173E">
        <w:rPr>
          <w:rFonts w:cstheme="minorHAnsi"/>
          <w:bCs/>
        </w:rPr>
        <w:t xml:space="preserve"> Email: </w:t>
      </w:r>
      <w:hyperlink r:id="rId7" w:history="1">
        <w:r w:rsidRPr="0039173E">
          <w:rPr>
            <w:rStyle w:val="Hyperlink"/>
            <w:bCs/>
          </w:rPr>
          <w:t>magordon@liverpool.ac.uk</w:t>
        </w:r>
      </w:hyperlink>
      <w:r>
        <w:rPr>
          <w:rFonts w:cstheme="minorHAnsi"/>
          <w:bCs/>
        </w:rPr>
        <w:t xml:space="preserve"> </w:t>
      </w:r>
    </w:p>
    <w:p w14:paraId="7EF41D0D" w14:textId="77777777" w:rsidR="004F6C8E" w:rsidRDefault="004F6C8E">
      <w:pPr>
        <w:rPr>
          <w:rFonts w:cstheme="minorHAnsi"/>
          <w:b/>
        </w:rPr>
      </w:pPr>
      <w:r>
        <w:rPr>
          <w:rFonts w:cstheme="minorHAnsi"/>
          <w:b/>
        </w:rPr>
        <w:br w:type="page"/>
      </w:r>
    </w:p>
    <w:p w14:paraId="2120683A" w14:textId="45CDB060" w:rsidR="0096372B" w:rsidRPr="00CA3E86" w:rsidRDefault="00142FA2" w:rsidP="00D77C7B">
      <w:pPr>
        <w:spacing w:line="360" w:lineRule="auto"/>
        <w:rPr>
          <w:rFonts w:cstheme="minorHAnsi"/>
          <w:b/>
        </w:rPr>
      </w:pPr>
      <w:bookmarkStart w:id="0" w:name="_Hlk82600245"/>
      <w:r>
        <w:rPr>
          <w:rFonts w:cstheme="minorHAnsi"/>
          <w:b/>
        </w:rPr>
        <w:lastRenderedPageBreak/>
        <w:t>ABSTRACT</w:t>
      </w:r>
    </w:p>
    <w:p w14:paraId="734B366F" w14:textId="5DC6E5BB" w:rsidR="0096372B" w:rsidRPr="00CA3E86" w:rsidRDefault="0089708C" w:rsidP="00D77C7B">
      <w:pPr>
        <w:spacing w:line="360" w:lineRule="auto"/>
        <w:rPr>
          <w:rFonts w:cstheme="minorHAnsi"/>
          <w:b/>
        </w:rPr>
      </w:pPr>
      <w:r>
        <w:rPr>
          <w:rFonts w:cstheme="minorHAnsi"/>
          <w:b/>
        </w:rPr>
        <w:t xml:space="preserve">Background </w:t>
      </w:r>
    </w:p>
    <w:p w14:paraId="27743776" w14:textId="2039C70E" w:rsidR="0096372B" w:rsidRDefault="0096372B" w:rsidP="00D77C7B">
      <w:pPr>
        <w:spacing w:line="360" w:lineRule="auto"/>
        <w:jc w:val="both"/>
        <w:rPr>
          <w:rFonts w:cstheme="minorHAnsi"/>
          <w:bCs/>
        </w:rPr>
      </w:pPr>
      <w:r>
        <w:rPr>
          <w:rFonts w:cstheme="minorHAnsi"/>
          <w:bCs/>
        </w:rPr>
        <w:t>H</w:t>
      </w:r>
      <w:r w:rsidRPr="004E75F1">
        <w:rPr>
          <w:rFonts w:cstheme="minorHAnsi"/>
          <w:bCs/>
        </w:rPr>
        <w:t>epatitis B</w:t>
      </w:r>
      <w:r>
        <w:rPr>
          <w:rFonts w:cstheme="minorHAnsi"/>
          <w:bCs/>
        </w:rPr>
        <w:t xml:space="preserve"> is the leading cause of cirrhosis and </w:t>
      </w:r>
      <w:r w:rsidR="002C6592">
        <w:rPr>
          <w:rFonts w:cstheme="minorHAnsi"/>
          <w:bCs/>
        </w:rPr>
        <w:t>liver cancer</w:t>
      </w:r>
      <w:r>
        <w:rPr>
          <w:rFonts w:cstheme="minorHAnsi"/>
          <w:bCs/>
        </w:rPr>
        <w:t xml:space="preserve"> in sub-Saharan Africa. </w:t>
      </w:r>
      <w:r w:rsidR="0089708C">
        <w:rPr>
          <w:rFonts w:cstheme="minorHAnsi"/>
          <w:bCs/>
        </w:rPr>
        <w:t>To reduc</w:t>
      </w:r>
      <w:r w:rsidR="002C6592">
        <w:rPr>
          <w:rFonts w:cstheme="minorHAnsi"/>
          <w:bCs/>
        </w:rPr>
        <w:t>e</w:t>
      </w:r>
      <w:r w:rsidR="0089708C">
        <w:rPr>
          <w:rFonts w:cstheme="minorHAnsi"/>
          <w:bCs/>
        </w:rPr>
        <w:t xml:space="preserve"> hepatitis-associated mortality, antiviral treatment programmes are needed. </w:t>
      </w:r>
      <w:r w:rsidR="00D25CED">
        <w:rPr>
          <w:rFonts w:cstheme="minorHAnsi"/>
          <w:bCs/>
        </w:rPr>
        <w:t>We e</w:t>
      </w:r>
      <w:r w:rsidR="004F3844">
        <w:rPr>
          <w:rFonts w:cstheme="minorHAnsi"/>
          <w:bCs/>
        </w:rPr>
        <w:t>stimat</w:t>
      </w:r>
      <w:r w:rsidR="00D25CED">
        <w:rPr>
          <w:rFonts w:cstheme="minorHAnsi"/>
          <w:bCs/>
        </w:rPr>
        <w:t>ed</w:t>
      </w:r>
      <w:r w:rsidR="004F3844">
        <w:rPr>
          <w:rFonts w:cstheme="minorHAnsi"/>
          <w:bCs/>
        </w:rPr>
        <w:t xml:space="preserve"> </w:t>
      </w:r>
      <w:r w:rsidR="00BF3D4E">
        <w:rPr>
          <w:rFonts w:cstheme="minorHAnsi"/>
          <w:bCs/>
        </w:rPr>
        <w:t xml:space="preserve">prevalence, </w:t>
      </w:r>
      <w:r w:rsidR="008E066C">
        <w:rPr>
          <w:rFonts w:cstheme="minorHAnsi"/>
          <w:bCs/>
        </w:rPr>
        <w:t xml:space="preserve">vaccine impact </w:t>
      </w:r>
      <w:r w:rsidR="00A7183C">
        <w:rPr>
          <w:rFonts w:cstheme="minorHAnsi"/>
          <w:bCs/>
        </w:rPr>
        <w:t>and need for antiviral treatment</w:t>
      </w:r>
      <w:r w:rsidR="004F3844">
        <w:rPr>
          <w:rFonts w:cstheme="minorHAnsi"/>
          <w:bCs/>
        </w:rPr>
        <w:t xml:space="preserve"> </w:t>
      </w:r>
      <w:r w:rsidR="00024B1A">
        <w:rPr>
          <w:rFonts w:cstheme="minorHAnsi"/>
          <w:bCs/>
        </w:rPr>
        <w:t xml:space="preserve">in Blantyre, Malawi </w:t>
      </w:r>
      <w:r>
        <w:rPr>
          <w:rFonts w:cstheme="minorHAnsi"/>
          <w:bCs/>
        </w:rPr>
        <w:t>to inform an effective</w:t>
      </w:r>
      <w:r w:rsidR="002C6592">
        <w:rPr>
          <w:rFonts w:cstheme="minorHAnsi"/>
          <w:bCs/>
        </w:rPr>
        <w:t xml:space="preserve"> </w:t>
      </w:r>
      <w:r>
        <w:rPr>
          <w:rFonts w:cstheme="minorHAnsi"/>
          <w:bCs/>
        </w:rPr>
        <w:t>public health response</w:t>
      </w:r>
      <w:r w:rsidR="004B2E3F">
        <w:rPr>
          <w:rFonts w:cstheme="minorHAnsi"/>
          <w:bCs/>
        </w:rPr>
        <w:t xml:space="preserve">. </w:t>
      </w:r>
      <w:r w:rsidR="00D25CED">
        <w:rPr>
          <w:rFonts w:cstheme="minorHAnsi"/>
          <w:bCs/>
        </w:rPr>
        <w:t xml:space="preserve"> </w:t>
      </w:r>
    </w:p>
    <w:p w14:paraId="30807C84" w14:textId="0CB4CB17" w:rsidR="0096372B" w:rsidRDefault="0089708C" w:rsidP="00D77C7B">
      <w:pPr>
        <w:spacing w:line="360" w:lineRule="auto"/>
        <w:jc w:val="both"/>
        <w:rPr>
          <w:rFonts w:cstheme="minorHAnsi"/>
          <w:b/>
        </w:rPr>
      </w:pPr>
      <w:r>
        <w:rPr>
          <w:rFonts w:cstheme="minorHAnsi"/>
          <w:b/>
        </w:rPr>
        <w:t>Methods</w:t>
      </w:r>
    </w:p>
    <w:p w14:paraId="4C3594D7" w14:textId="1DEBDC1F" w:rsidR="0096372B" w:rsidRPr="004E75F1" w:rsidRDefault="008E066C" w:rsidP="00D77C7B">
      <w:pPr>
        <w:spacing w:line="360" w:lineRule="auto"/>
        <w:jc w:val="both"/>
        <w:rPr>
          <w:rFonts w:cstheme="minorHAnsi"/>
          <w:bCs/>
        </w:rPr>
      </w:pPr>
      <w:r>
        <w:rPr>
          <w:rFonts w:cstheme="minorHAnsi"/>
          <w:bCs/>
        </w:rPr>
        <w:t xml:space="preserve">We conducted a </w:t>
      </w:r>
      <w:r w:rsidR="005239E6">
        <w:rPr>
          <w:rFonts w:cstheme="minorHAnsi"/>
          <w:bCs/>
        </w:rPr>
        <w:t>household</w:t>
      </w:r>
      <w:r w:rsidR="00184006">
        <w:rPr>
          <w:rFonts w:cstheme="minorHAnsi"/>
          <w:bCs/>
        </w:rPr>
        <w:t xml:space="preserve"> </w:t>
      </w:r>
      <w:r>
        <w:rPr>
          <w:rFonts w:cstheme="minorHAnsi"/>
          <w:bCs/>
        </w:rPr>
        <w:t>s</w:t>
      </w:r>
      <w:r w:rsidR="002C6592">
        <w:rPr>
          <w:rFonts w:cstheme="minorHAnsi"/>
          <w:bCs/>
        </w:rPr>
        <w:t>tudy</w:t>
      </w:r>
      <w:r>
        <w:rPr>
          <w:rFonts w:cstheme="minorHAnsi"/>
          <w:bCs/>
        </w:rPr>
        <w:t xml:space="preserve"> in Blantyre in 2016-2018. </w:t>
      </w:r>
      <w:r w:rsidR="004B2E3F">
        <w:rPr>
          <w:rFonts w:cstheme="minorHAnsi"/>
          <w:bCs/>
        </w:rPr>
        <w:t xml:space="preserve">We selected individuals </w:t>
      </w:r>
      <w:r w:rsidR="00D106CA">
        <w:rPr>
          <w:rFonts w:cstheme="minorHAnsi"/>
          <w:bCs/>
        </w:rPr>
        <w:t xml:space="preserve">from a census </w:t>
      </w:r>
      <w:r w:rsidR="003354D6">
        <w:rPr>
          <w:rFonts w:cstheme="minorHAnsi"/>
          <w:bCs/>
        </w:rPr>
        <w:t>using</w:t>
      </w:r>
      <w:r w:rsidR="004B2E3F">
        <w:rPr>
          <w:rFonts w:cstheme="minorHAnsi"/>
          <w:bCs/>
        </w:rPr>
        <w:t xml:space="preserve"> </w:t>
      </w:r>
      <w:r w:rsidR="0069679B">
        <w:rPr>
          <w:rFonts w:cstheme="minorHAnsi"/>
          <w:bCs/>
        </w:rPr>
        <w:t xml:space="preserve">random </w:t>
      </w:r>
      <w:r w:rsidR="00642436">
        <w:rPr>
          <w:rFonts w:cstheme="minorHAnsi"/>
          <w:bCs/>
        </w:rPr>
        <w:t>sampling</w:t>
      </w:r>
      <w:r w:rsidR="00BA79F3">
        <w:rPr>
          <w:rFonts w:cstheme="minorHAnsi"/>
          <w:bCs/>
        </w:rPr>
        <w:t xml:space="preserve"> and</w:t>
      </w:r>
      <w:r w:rsidR="004B2E3F">
        <w:rPr>
          <w:rFonts w:cstheme="minorHAnsi"/>
          <w:bCs/>
        </w:rPr>
        <w:t xml:space="preserve"> </w:t>
      </w:r>
      <w:r w:rsidR="005239E6">
        <w:rPr>
          <w:rFonts w:cstheme="minorHAnsi"/>
          <w:bCs/>
        </w:rPr>
        <w:t>estimated</w:t>
      </w:r>
      <w:r w:rsidR="00105466">
        <w:rPr>
          <w:rFonts w:cstheme="minorHAnsi"/>
          <w:bCs/>
        </w:rPr>
        <w:t xml:space="preserve"> </w:t>
      </w:r>
      <w:r w:rsidR="00BA79F3">
        <w:rPr>
          <w:rFonts w:cstheme="minorHAnsi"/>
          <w:bCs/>
        </w:rPr>
        <w:t>age</w:t>
      </w:r>
      <w:r w:rsidR="00334C10">
        <w:rPr>
          <w:rFonts w:cstheme="minorHAnsi"/>
          <w:bCs/>
        </w:rPr>
        <w:t>-</w:t>
      </w:r>
      <w:r w:rsidR="00205658">
        <w:rPr>
          <w:rFonts w:cstheme="minorHAnsi"/>
          <w:bCs/>
        </w:rPr>
        <w:t>s</w:t>
      </w:r>
      <w:r w:rsidR="00BA79F3">
        <w:rPr>
          <w:rFonts w:cstheme="minorHAnsi"/>
          <w:bCs/>
        </w:rPr>
        <w:t>ex</w:t>
      </w:r>
      <w:r w:rsidR="006F154D">
        <w:rPr>
          <w:rFonts w:cstheme="minorHAnsi"/>
          <w:bCs/>
        </w:rPr>
        <w:t>-</w:t>
      </w:r>
      <w:r w:rsidR="00BA79F3">
        <w:rPr>
          <w:rFonts w:cstheme="minorHAnsi"/>
          <w:bCs/>
        </w:rPr>
        <w:t>st</w:t>
      </w:r>
      <w:r w:rsidR="00DD0DD2">
        <w:rPr>
          <w:rFonts w:cstheme="minorHAnsi"/>
          <w:bCs/>
        </w:rPr>
        <w:t>andardised</w:t>
      </w:r>
      <w:r w:rsidR="00BA79F3">
        <w:rPr>
          <w:rFonts w:cstheme="minorHAnsi"/>
          <w:bCs/>
        </w:rPr>
        <w:t xml:space="preserve"> </w:t>
      </w:r>
      <w:r w:rsidR="004B2E3F">
        <w:rPr>
          <w:rFonts w:cstheme="minorHAnsi"/>
          <w:bCs/>
        </w:rPr>
        <w:t>HB</w:t>
      </w:r>
      <w:r w:rsidR="00A7183C">
        <w:rPr>
          <w:rFonts w:cstheme="minorHAnsi"/>
          <w:bCs/>
        </w:rPr>
        <w:t>sA</w:t>
      </w:r>
      <w:r w:rsidR="004C17AC">
        <w:rPr>
          <w:rFonts w:cstheme="minorHAnsi"/>
          <w:bCs/>
        </w:rPr>
        <w:t>g</w:t>
      </w:r>
      <w:r w:rsidR="00A7183C">
        <w:rPr>
          <w:rFonts w:cstheme="minorHAnsi"/>
          <w:bCs/>
        </w:rPr>
        <w:t xml:space="preserve"> sero</w:t>
      </w:r>
      <w:r w:rsidR="004B2E3F">
        <w:rPr>
          <w:rFonts w:cstheme="minorHAnsi"/>
          <w:bCs/>
        </w:rPr>
        <w:t>prevalence</w:t>
      </w:r>
      <w:r>
        <w:rPr>
          <w:rFonts w:cstheme="minorHAnsi"/>
          <w:bCs/>
        </w:rPr>
        <w:t xml:space="preserve">. Impact of infant hepatitis B </w:t>
      </w:r>
      <w:r w:rsidR="00BF3D4E">
        <w:rPr>
          <w:rFonts w:cstheme="minorHAnsi"/>
          <w:bCs/>
        </w:rPr>
        <w:t>v</w:t>
      </w:r>
      <w:r w:rsidR="00105466">
        <w:rPr>
          <w:rFonts w:cstheme="minorHAnsi"/>
          <w:bCs/>
        </w:rPr>
        <w:t>accin</w:t>
      </w:r>
      <w:r w:rsidR="00211D0D">
        <w:rPr>
          <w:rFonts w:cstheme="minorHAnsi"/>
          <w:bCs/>
        </w:rPr>
        <w:t>ation</w:t>
      </w:r>
      <w:r>
        <w:rPr>
          <w:rFonts w:cstheme="minorHAnsi"/>
          <w:bCs/>
        </w:rPr>
        <w:t>, which began in 2002,</w:t>
      </w:r>
      <w:r w:rsidR="00105466">
        <w:rPr>
          <w:rFonts w:cstheme="minorHAnsi"/>
          <w:bCs/>
        </w:rPr>
        <w:t xml:space="preserve"> </w:t>
      </w:r>
      <w:r>
        <w:rPr>
          <w:rFonts w:cstheme="minorHAnsi"/>
          <w:bCs/>
        </w:rPr>
        <w:t>was estimated</w:t>
      </w:r>
      <w:r w:rsidR="00105466">
        <w:rPr>
          <w:rFonts w:cstheme="minorHAnsi"/>
          <w:bCs/>
        </w:rPr>
        <w:t xml:space="preserve"> </w:t>
      </w:r>
      <w:r>
        <w:rPr>
          <w:rFonts w:cstheme="minorHAnsi"/>
          <w:bCs/>
        </w:rPr>
        <w:t xml:space="preserve">by binomial log-linear regression </w:t>
      </w:r>
      <w:r w:rsidR="00105466">
        <w:rPr>
          <w:rFonts w:cstheme="minorHAnsi"/>
          <w:bCs/>
        </w:rPr>
        <w:t>comparing individuals born before and after vaccine implementatio</w:t>
      </w:r>
      <w:r>
        <w:rPr>
          <w:rFonts w:cstheme="minorHAnsi"/>
          <w:bCs/>
        </w:rPr>
        <w:t>n</w:t>
      </w:r>
      <w:r w:rsidR="00105466">
        <w:rPr>
          <w:rFonts w:cstheme="minorHAnsi"/>
          <w:bCs/>
        </w:rPr>
        <w:t xml:space="preserve">. </w:t>
      </w:r>
      <w:r w:rsidR="00211D0D">
        <w:rPr>
          <w:rFonts w:cstheme="minorHAnsi"/>
          <w:bCs/>
        </w:rPr>
        <w:t xml:space="preserve">In HBsAg-positive adults, </w:t>
      </w:r>
      <w:r w:rsidR="00105466">
        <w:rPr>
          <w:rFonts w:cstheme="minorHAnsi"/>
          <w:bCs/>
        </w:rPr>
        <w:t xml:space="preserve">eligibility for antiviral </w:t>
      </w:r>
      <w:r w:rsidR="001453B8">
        <w:rPr>
          <w:rFonts w:cstheme="minorHAnsi"/>
          <w:bCs/>
        </w:rPr>
        <w:t>therapy</w:t>
      </w:r>
      <w:r w:rsidR="00211D0D">
        <w:rPr>
          <w:rFonts w:cstheme="minorHAnsi"/>
          <w:bCs/>
        </w:rPr>
        <w:t xml:space="preserve"> </w:t>
      </w:r>
      <w:r w:rsidR="002C6592">
        <w:rPr>
          <w:rFonts w:cstheme="minorHAnsi"/>
          <w:bCs/>
        </w:rPr>
        <w:t>w</w:t>
      </w:r>
      <w:r w:rsidR="00211D0D">
        <w:rPr>
          <w:rFonts w:cstheme="minorHAnsi"/>
          <w:bCs/>
        </w:rPr>
        <w:t xml:space="preserve">as </w:t>
      </w:r>
      <w:r w:rsidR="002C6592">
        <w:rPr>
          <w:rFonts w:cstheme="minorHAnsi"/>
          <w:bCs/>
        </w:rPr>
        <w:t>assessed.</w:t>
      </w:r>
    </w:p>
    <w:p w14:paraId="3E9BE17C" w14:textId="7632060E" w:rsidR="0096372B" w:rsidRDefault="00FA4D43" w:rsidP="00D77C7B">
      <w:pPr>
        <w:spacing w:line="360" w:lineRule="auto"/>
        <w:jc w:val="both"/>
        <w:rPr>
          <w:rFonts w:cstheme="minorHAnsi"/>
          <w:b/>
        </w:rPr>
      </w:pPr>
      <w:r>
        <w:rPr>
          <w:rFonts w:cstheme="minorHAnsi"/>
          <w:b/>
        </w:rPr>
        <w:t>Results</w:t>
      </w:r>
    </w:p>
    <w:p w14:paraId="7D2622AB" w14:textId="40CB8098" w:rsidR="0096372B" w:rsidRPr="000833C5" w:rsidRDefault="008B7340" w:rsidP="00D77C7B">
      <w:pPr>
        <w:spacing w:line="360" w:lineRule="auto"/>
        <w:jc w:val="both"/>
        <w:rPr>
          <w:rFonts w:cstheme="minorHAnsi"/>
          <w:bCs/>
        </w:rPr>
      </w:pPr>
      <w:r>
        <w:rPr>
          <w:rFonts w:cstheme="minorHAnsi"/>
          <w:bCs/>
        </w:rPr>
        <w:t>Of</w:t>
      </w:r>
      <w:r w:rsidR="0096372B" w:rsidRPr="000833C5">
        <w:rPr>
          <w:rFonts w:cstheme="minorHAnsi"/>
          <w:bCs/>
        </w:rPr>
        <w:t xml:space="preserve"> </w:t>
      </w:r>
      <w:r w:rsidR="0096372B">
        <w:rPr>
          <w:rFonts w:cstheme="minorHAnsi"/>
          <w:bCs/>
        </w:rPr>
        <w:t>97</w:t>
      </w:r>
      <w:r w:rsidR="000B6292">
        <w:rPr>
          <w:rFonts w:cstheme="minorHAnsi"/>
          <w:bCs/>
        </w:rPr>
        <w:t>,</w:t>
      </w:r>
      <w:r w:rsidR="0096372B">
        <w:rPr>
          <w:rFonts w:cstheme="minorHAnsi"/>
          <w:bCs/>
        </w:rPr>
        <w:t xml:space="preserve">386 </w:t>
      </w:r>
      <w:r w:rsidR="004B2E3F">
        <w:rPr>
          <w:rFonts w:cstheme="minorHAnsi"/>
          <w:bCs/>
        </w:rPr>
        <w:t xml:space="preserve">censused </w:t>
      </w:r>
      <w:r w:rsidR="0096372B">
        <w:rPr>
          <w:rFonts w:cstheme="minorHAnsi"/>
          <w:bCs/>
        </w:rPr>
        <w:t>individuals</w:t>
      </w:r>
      <w:r w:rsidR="004B2E3F">
        <w:rPr>
          <w:rFonts w:cstheme="minorHAnsi"/>
          <w:bCs/>
        </w:rPr>
        <w:t>,</w:t>
      </w:r>
      <w:r w:rsidR="0096372B">
        <w:rPr>
          <w:rFonts w:cstheme="minorHAnsi"/>
          <w:bCs/>
        </w:rPr>
        <w:t xml:space="preserve"> 6</w:t>
      </w:r>
      <w:r w:rsidR="000B6292">
        <w:rPr>
          <w:rFonts w:cstheme="minorHAnsi"/>
          <w:bCs/>
        </w:rPr>
        <w:t>,</w:t>
      </w:r>
      <w:r w:rsidR="0096372B">
        <w:rPr>
          <w:rFonts w:cstheme="minorHAnsi"/>
          <w:bCs/>
        </w:rPr>
        <w:t xml:space="preserve">073 </w:t>
      </w:r>
      <w:r w:rsidR="004742A3">
        <w:rPr>
          <w:rFonts w:cstheme="minorHAnsi"/>
          <w:bCs/>
        </w:rPr>
        <w:t xml:space="preserve">(median age 18 years; 56.7% female) </w:t>
      </w:r>
      <w:r w:rsidR="0096372B">
        <w:rPr>
          <w:rFonts w:cstheme="minorHAnsi"/>
          <w:bCs/>
        </w:rPr>
        <w:t>were sampled</w:t>
      </w:r>
      <w:r w:rsidR="00340FB4">
        <w:rPr>
          <w:rFonts w:cstheme="minorHAnsi"/>
          <w:bCs/>
        </w:rPr>
        <w:t>.</w:t>
      </w:r>
      <w:r w:rsidR="00642436">
        <w:rPr>
          <w:rFonts w:cstheme="minorHAnsi"/>
          <w:bCs/>
        </w:rPr>
        <w:t xml:space="preserve"> </w:t>
      </w:r>
      <w:r w:rsidR="004742A3">
        <w:rPr>
          <w:rFonts w:cstheme="minorHAnsi"/>
          <w:bCs/>
        </w:rPr>
        <w:t>HBsAg s</w:t>
      </w:r>
      <w:r w:rsidR="003354D6">
        <w:rPr>
          <w:rFonts w:cstheme="minorHAnsi"/>
          <w:bCs/>
        </w:rPr>
        <w:t>ero</w:t>
      </w:r>
      <w:r w:rsidR="0096372B">
        <w:rPr>
          <w:rFonts w:cstheme="minorHAnsi"/>
          <w:bCs/>
        </w:rPr>
        <w:t xml:space="preserve">prevalence was </w:t>
      </w:r>
      <w:r w:rsidR="00624CFB">
        <w:rPr>
          <w:rFonts w:cstheme="minorHAnsi"/>
          <w:bCs/>
        </w:rPr>
        <w:t>5</w:t>
      </w:r>
      <w:r w:rsidR="00FA4D43">
        <w:rPr>
          <w:rFonts w:cstheme="minorHAnsi"/>
          <w:bCs/>
        </w:rPr>
        <w:t>.</w:t>
      </w:r>
      <w:r w:rsidR="00624CFB">
        <w:rPr>
          <w:rFonts w:cstheme="minorHAnsi"/>
          <w:bCs/>
        </w:rPr>
        <w:t>1</w:t>
      </w:r>
      <w:r w:rsidR="0096372B">
        <w:rPr>
          <w:rFonts w:cstheme="minorHAnsi"/>
          <w:bCs/>
        </w:rPr>
        <w:t xml:space="preserve">% (95% CI </w:t>
      </w:r>
      <w:r w:rsidR="00624CFB">
        <w:rPr>
          <w:rFonts w:cstheme="minorHAnsi"/>
          <w:bCs/>
        </w:rPr>
        <w:t>4</w:t>
      </w:r>
      <w:r w:rsidR="00FA4D43">
        <w:rPr>
          <w:rFonts w:cstheme="minorHAnsi"/>
          <w:bCs/>
        </w:rPr>
        <w:t>.</w:t>
      </w:r>
      <w:r w:rsidR="00624CFB">
        <w:rPr>
          <w:rFonts w:cstheme="minorHAnsi"/>
          <w:bCs/>
        </w:rPr>
        <w:t>3</w:t>
      </w:r>
      <w:r w:rsidR="0096372B">
        <w:rPr>
          <w:rFonts w:cstheme="minorHAnsi"/>
          <w:bCs/>
        </w:rPr>
        <w:t>–</w:t>
      </w:r>
      <w:r w:rsidR="00624CFB">
        <w:rPr>
          <w:rFonts w:cstheme="minorHAnsi"/>
          <w:bCs/>
        </w:rPr>
        <w:t>6</w:t>
      </w:r>
      <w:r w:rsidR="00FA4D43">
        <w:rPr>
          <w:rFonts w:cstheme="minorHAnsi"/>
          <w:bCs/>
        </w:rPr>
        <w:t>.</w:t>
      </w:r>
      <w:r w:rsidR="00624CFB">
        <w:rPr>
          <w:rFonts w:cstheme="minorHAnsi"/>
          <w:bCs/>
        </w:rPr>
        <w:t>1</w:t>
      </w:r>
      <w:r w:rsidR="0096372B">
        <w:rPr>
          <w:rFonts w:cstheme="minorHAnsi"/>
          <w:bCs/>
        </w:rPr>
        <w:t xml:space="preserve">) among adults and </w:t>
      </w:r>
      <w:r w:rsidR="00624CFB">
        <w:rPr>
          <w:rFonts w:cstheme="minorHAnsi"/>
          <w:bCs/>
        </w:rPr>
        <w:t>0</w:t>
      </w:r>
      <w:r w:rsidR="00FA4D43">
        <w:rPr>
          <w:rFonts w:cstheme="minorHAnsi"/>
          <w:bCs/>
        </w:rPr>
        <w:t>.</w:t>
      </w:r>
      <w:r w:rsidR="00624CFB">
        <w:rPr>
          <w:rFonts w:cstheme="minorHAnsi"/>
          <w:bCs/>
        </w:rPr>
        <w:t>3</w:t>
      </w:r>
      <w:r w:rsidR="0096372B">
        <w:rPr>
          <w:rFonts w:cstheme="minorHAnsi"/>
          <w:bCs/>
        </w:rPr>
        <w:t>% (</w:t>
      </w:r>
      <w:r w:rsidR="00624CFB">
        <w:rPr>
          <w:rFonts w:cstheme="minorHAnsi"/>
          <w:bCs/>
        </w:rPr>
        <w:t>0</w:t>
      </w:r>
      <w:r w:rsidR="00FA4D43">
        <w:rPr>
          <w:rFonts w:cstheme="minorHAnsi"/>
          <w:bCs/>
        </w:rPr>
        <w:t>.</w:t>
      </w:r>
      <w:r w:rsidR="00624CFB">
        <w:rPr>
          <w:rFonts w:cstheme="minorHAnsi"/>
          <w:bCs/>
        </w:rPr>
        <w:t>1</w:t>
      </w:r>
      <w:r w:rsidR="0096372B">
        <w:rPr>
          <w:rFonts w:cstheme="minorHAnsi"/>
          <w:bCs/>
        </w:rPr>
        <w:t>–</w:t>
      </w:r>
      <w:r w:rsidR="00624CFB">
        <w:rPr>
          <w:rFonts w:cstheme="minorHAnsi"/>
          <w:bCs/>
        </w:rPr>
        <w:t>0</w:t>
      </w:r>
      <w:r w:rsidR="00FA4D43">
        <w:rPr>
          <w:rFonts w:cstheme="minorHAnsi"/>
          <w:bCs/>
        </w:rPr>
        <w:t>.</w:t>
      </w:r>
      <w:r w:rsidR="00624CFB">
        <w:rPr>
          <w:rFonts w:cstheme="minorHAnsi"/>
          <w:bCs/>
        </w:rPr>
        <w:t>6</w:t>
      </w:r>
      <w:r w:rsidR="0096372B">
        <w:rPr>
          <w:rFonts w:cstheme="minorHAnsi"/>
          <w:bCs/>
        </w:rPr>
        <w:t>) among children born after vaccine introduction</w:t>
      </w:r>
      <w:r w:rsidR="005239E6">
        <w:rPr>
          <w:rFonts w:cstheme="minorHAnsi"/>
          <w:bCs/>
        </w:rPr>
        <w:t>. E</w:t>
      </w:r>
      <w:r w:rsidR="005627C7">
        <w:rPr>
          <w:rFonts w:cstheme="minorHAnsi"/>
          <w:bCs/>
        </w:rPr>
        <w:t>stimated v</w:t>
      </w:r>
      <w:r w:rsidR="00642436">
        <w:rPr>
          <w:rFonts w:cstheme="minorHAnsi"/>
          <w:bCs/>
        </w:rPr>
        <w:t xml:space="preserve">accine impact </w:t>
      </w:r>
      <w:r w:rsidR="005239E6">
        <w:rPr>
          <w:rFonts w:cstheme="minorHAnsi"/>
          <w:bCs/>
        </w:rPr>
        <w:t>was</w:t>
      </w:r>
      <w:r w:rsidR="00642436">
        <w:rPr>
          <w:rFonts w:cstheme="minorHAnsi"/>
          <w:bCs/>
        </w:rPr>
        <w:t xml:space="preserve"> 9</w:t>
      </w:r>
      <w:r w:rsidR="00624CFB">
        <w:rPr>
          <w:rFonts w:cstheme="minorHAnsi"/>
          <w:bCs/>
        </w:rPr>
        <w:t>5</w:t>
      </w:r>
      <w:r w:rsidR="00FA4D43">
        <w:rPr>
          <w:rFonts w:cstheme="minorHAnsi"/>
          <w:bCs/>
        </w:rPr>
        <w:t>.</w:t>
      </w:r>
      <w:r w:rsidR="00624CFB">
        <w:rPr>
          <w:rFonts w:cstheme="minorHAnsi"/>
          <w:bCs/>
        </w:rPr>
        <w:t>8</w:t>
      </w:r>
      <w:r w:rsidR="00642436">
        <w:rPr>
          <w:rFonts w:cstheme="minorHAnsi"/>
          <w:bCs/>
        </w:rPr>
        <w:t>% (7</w:t>
      </w:r>
      <w:r w:rsidR="00624CFB">
        <w:rPr>
          <w:rFonts w:cstheme="minorHAnsi"/>
          <w:bCs/>
        </w:rPr>
        <w:t>0</w:t>
      </w:r>
      <w:r w:rsidR="00FA4D43">
        <w:rPr>
          <w:rFonts w:cstheme="minorHAnsi"/>
          <w:bCs/>
        </w:rPr>
        <w:t>.</w:t>
      </w:r>
      <w:r w:rsidR="00624CFB">
        <w:rPr>
          <w:rFonts w:cstheme="minorHAnsi"/>
          <w:bCs/>
        </w:rPr>
        <w:t>3</w:t>
      </w:r>
      <w:r w:rsidR="0069679B">
        <w:rPr>
          <w:rFonts w:cstheme="minorHAnsi"/>
          <w:bCs/>
        </w:rPr>
        <w:t>–</w:t>
      </w:r>
      <w:r w:rsidR="00642436">
        <w:rPr>
          <w:rFonts w:cstheme="minorHAnsi"/>
          <w:bCs/>
        </w:rPr>
        <w:t>9</w:t>
      </w:r>
      <w:r w:rsidR="00624CFB">
        <w:rPr>
          <w:rFonts w:cstheme="minorHAnsi"/>
          <w:bCs/>
        </w:rPr>
        <w:t>9</w:t>
      </w:r>
      <w:r w:rsidR="00FA4D43">
        <w:rPr>
          <w:rFonts w:cstheme="minorHAnsi"/>
          <w:bCs/>
        </w:rPr>
        <w:t>.</w:t>
      </w:r>
      <w:r w:rsidR="00624CFB">
        <w:rPr>
          <w:rFonts w:cstheme="minorHAnsi"/>
          <w:bCs/>
        </w:rPr>
        <w:t>4</w:t>
      </w:r>
      <w:r w:rsidR="00642436">
        <w:rPr>
          <w:rFonts w:cstheme="minorHAnsi"/>
          <w:bCs/>
        </w:rPr>
        <w:t xml:space="preserve">). </w:t>
      </w:r>
      <w:r w:rsidR="005627C7">
        <w:rPr>
          <w:rFonts w:cstheme="minorHAnsi"/>
          <w:bCs/>
        </w:rPr>
        <w:t xml:space="preserve">Of </w:t>
      </w:r>
      <w:r w:rsidR="0096372B">
        <w:rPr>
          <w:rFonts w:cstheme="minorHAnsi"/>
          <w:bCs/>
        </w:rPr>
        <w:t>HBsAg</w:t>
      </w:r>
      <w:r w:rsidR="00D106CA">
        <w:rPr>
          <w:rFonts w:cstheme="minorHAnsi"/>
          <w:bCs/>
        </w:rPr>
        <w:t>-</w:t>
      </w:r>
      <w:r w:rsidR="0096372B">
        <w:rPr>
          <w:rFonts w:cstheme="minorHAnsi"/>
          <w:bCs/>
        </w:rPr>
        <w:t>positive adults</w:t>
      </w:r>
      <w:r w:rsidR="0028427B">
        <w:rPr>
          <w:rFonts w:cstheme="minorHAnsi"/>
          <w:bCs/>
        </w:rPr>
        <w:t>,</w:t>
      </w:r>
      <w:r w:rsidR="003354D6">
        <w:rPr>
          <w:rFonts w:cstheme="minorHAnsi"/>
          <w:bCs/>
        </w:rPr>
        <w:t xml:space="preserve"> 26% were HIV</w:t>
      </w:r>
      <w:r w:rsidR="00D106CA">
        <w:rPr>
          <w:rFonts w:cstheme="minorHAnsi"/>
          <w:bCs/>
        </w:rPr>
        <w:t>-</w:t>
      </w:r>
      <w:r w:rsidR="003354D6">
        <w:rPr>
          <w:rFonts w:cstheme="minorHAnsi"/>
          <w:bCs/>
        </w:rPr>
        <w:t>positive</w:t>
      </w:r>
      <w:r w:rsidR="005627C7">
        <w:rPr>
          <w:rFonts w:cstheme="minorHAnsi"/>
          <w:bCs/>
        </w:rPr>
        <w:t>. A</w:t>
      </w:r>
      <w:r w:rsidR="0096372B">
        <w:rPr>
          <w:rFonts w:cstheme="minorHAnsi"/>
          <w:bCs/>
        </w:rPr>
        <w:t>mong</w:t>
      </w:r>
      <w:r w:rsidR="00520BD7">
        <w:rPr>
          <w:rFonts w:cstheme="minorHAnsi"/>
          <w:bCs/>
        </w:rPr>
        <w:t xml:space="preserve"> </w:t>
      </w:r>
      <w:r w:rsidR="0096372B">
        <w:rPr>
          <w:rFonts w:cstheme="minorHAnsi"/>
          <w:bCs/>
        </w:rPr>
        <w:t>HIV</w:t>
      </w:r>
      <w:r w:rsidR="00D106CA">
        <w:rPr>
          <w:rFonts w:cstheme="minorHAnsi"/>
          <w:bCs/>
        </w:rPr>
        <w:t>-</w:t>
      </w:r>
      <w:r w:rsidR="0096372B">
        <w:rPr>
          <w:rFonts w:cstheme="minorHAnsi"/>
          <w:bCs/>
        </w:rPr>
        <w:t xml:space="preserve">negative individuals, </w:t>
      </w:r>
      <w:r w:rsidR="00B15F9A">
        <w:rPr>
          <w:rFonts w:cstheme="minorHAnsi"/>
          <w:bCs/>
        </w:rPr>
        <w:t>3</w:t>
      </w:r>
      <w:r w:rsidR="00C4229D">
        <w:rPr>
          <w:rFonts w:cstheme="minorHAnsi"/>
          <w:bCs/>
        </w:rPr>
        <w:t xml:space="preserve">%, </w:t>
      </w:r>
      <w:r w:rsidR="00B42031">
        <w:rPr>
          <w:rFonts w:cstheme="minorHAnsi"/>
          <w:bCs/>
        </w:rPr>
        <w:t>6</w:t>
      </w:r>
      <w:r w:rsidR="0096372B">
        <w:rPr>
          <w:rFonts w:cstheme="minorHAnsi"/>
          <w:bCs/>
        </w:rPr>
        <w:t xml:space="preserve">% and </w:t>
      </w:r>
      <w:r w:rsidR="00B42031">
        <w:rPr>
          <w:rFonts w:cstheme="minorHAnsi"/>
          <w:bCs/>
        </w:rPr>
        <w:t>9</w:t>
      </w:r>
      <w:r w:rsidR="0096372B">
        <w:rPr>
          <w:rFonts w:cstheme="minorHAnsi"/>
          <w:bCs/>
        </w:rPr>
        <w:t xml:space="preserve">% were eligible for </w:t>
      </w:r>
      <w:r w:rsidR="004742A3">
        <w:rPr>
          <w:rFonts w:cstheme="minorHAnsi"/>
          <w:bCs/>
        </w:rPr>
        <w:t xml:space="preserve">hepatitis B </w:t>
      </w:r>
      <w:r w:rsidR="00A70FD1">
        <w:rPr>
          <w:rFonts w:cstheme="minorHAnsi"/>
          <w:bCs/>
        </w:rPr>
        <w:t xml:space="preserve">treatment </w:t>
      </w:r>
      <w:r w:rsidR="0096372B">
        <w:rPr>
          <w:rFonts w:cstheme="minorHAnsi"/>
          <w:bCs/>
        </w:rPr>
        <w:t xml:space="preserve">by </w:t>
      </w:r>
      <w:r w:rsidR="00AB0FDB">
        <w:rPr>
          <w:rFonts w:cstheme="minorHAnsi"/>
          <w:bCs/>
        </w:rPr>
        <w:t>WHO</w:t>
      </w:r>
      <w:r w:rsidR="00C4229D">
        <w:rPr>
          <w:rFonts w:cstheme="minorHAnsi"/>
          <w:bCs/>
        </w:rPr>
        <w:t xml:space="preserve">, </w:t>
      </w:r>
      <w:r w:rsidR="0028427B">
        <w:rPr>
          <w:rFonts w:cstheme="minorHAnsi"/>
          <w:bCs/>
        </w:rPr>
        <w:t>E</w:t>
      </w:r>
      <w:r w:rsidR="004C17AC">
        <w:rPr>
          <w:rFonts w:cstheme="minorHAnsi"/>
          <w:bCs/>
        </w:rPr>
        <w:t>uropean</w:t>
      </w:r>
      <w:r w:rsidR="0028427B">
        <w:rPr>
          <w:rFonts w:cstheme="minorHAnsi"/>
          <w:bCs/>
        </w:rPr>
        <w:t xml:space="preserve"> and A</w:t>
      </w:r>
      <w:r w:rsidR="004C17AC">
        <w:rPr>
          <w:rFonts w:cstheme="minorHAnsi"/>
          <w:bCs/>
        </w:rPr>
        <w:t xml:space="preserve">merican hepatology association </w:t>
      </w:r>
      <w:r w:rsidR="00D106CA">
        <w:rPr>
          <w:rFonts w:cstheme="minorHAnsi"/>
          <w:bCs/>
        </w:rPr>
        <w:t>criteria</w:t>
      </w:r>
      <w:r w:rsidR="005627C7">
        <w:rPr>
          <w:rFonts w:cstheme="minorHAnsi"/>
          <w:bCs/>
        </w:rPr>
        <w:t>,</w:t>
      </w:r>
      <w:r w:rsidR="00D106CA">
        <w:rPr>
          <w:rFonts w:cstheme="minorHAnsi"/>
          <w:bCs/>
        </w:rPr>
        <w:t xml:space="preserve"> </w:t>
      </w:r>
      <w:r w:rsidR="0096372B">
        <w:rPr>
          <w:rFonts w:cstheme="minorHAnsi"/>
          <w:bCs/>
        </w:rPr>
        <w:t>respectively.</w:t>
      </w:r>
    </w:p>
    <w:p w14:paraId="3B0CE50B" w14:textId="2578F13A" w:rsidR="0096372B" w:rsidRPr="0096372B" w:rsidRDefault="00997DDA" w:rsidP="00D77C7B">
      <w:pPr>
        <w:spacing w:line="360" w:lineRule="auto"/>
        <w:jc w:val="both"/>
        <w:rPr>
          <w:rFonts w:cstheme="minorHAnsi"/>
          <w:b/>
        </w:rPr>
      </w:pPr>
      <w:r>
        <w:rPr>
          <w:rFonts w:cstheme="minorHAnsi"/>
          <w:b/>
        </w:rPr>
        <w:t>Conclusion</w:t>
      </w:r>
      <w:r w:rsidR="002C6592">
        <w:rPr>
          <w:rFonts w:cstheme="minorHAnsi"/>
          <w:b/>
        </w:rPr>
        <w:t>s</w:t>
      </w:r>
    </w:p>
    <w:p w14:paraId="0E2447A7" w14:textId="671F5364" w:rsidR="003354D6" w:rsidRDefault="00376585" w:rsidP="00D77C7B">
      <w:pPr>
        <w:spacing w:line="360" w:lineRule="auto"/>
        <w:jc w:val="both"/>
        <w:rPr>
          <w:rFonts w:cstheme="minorHAnsi"/>
          <w:bCs/>
        </w:rPr>
      </w:pPr>
      <w:r>
        <w:rPr>
          <w:rFonts w:cstheme="minorHAnsi"/>
          <w:bCs/>
        </w:rPr>
        <w:t>I</w:t>
      </w:r>
      <w:r w:rsidR="0096372B" w:rsidRPr="00A3417E">
        <w:rPr>
          <w:rFonts w:cstheme="minorHAnsi"/>
          <w:bCs/>
        </w:rPr>
        <w:t xml:space="preserve">nfant </w:t>
      </w:r>
      <w:r w:rsidR="00A70FD1">
        <w:rPr>
          <w:rFonts w:cstheme="minorHAnsi"/>
          <w:bCs/>
        </w:rPr>
        <w:t xml:space="preserve">HBV </w:t>
      </w:r>
      <w:r w:rsidR="0096372B" w:rsidRPr="00A3417E">
        <w:rPr>
          <w:rFonts w:cstheme="minorHAnsi"/>
          <w:bCs/>
        </w:rPr>
        <w:t>vaccinat</w:t>
      </w:r>
      <w:r w:rsidR="0096372B">
        <w:rPr>
          <w:rFonts w:cstheme="minorHAnsi"/>
          <w:bCs/>
        </w:rPr>
        <w:t>i</w:t>
      </w:r>
      <w:r w:rsidR="0096372B" w:rsidRPr="00A3417E">
        <w:rPr>
          <w:rFonts w:cstheme="minorHAnsi"/>
          <w:bCs/>
        </w:rPr>
        <w:t>on</w:t>
      </w:r>
      <w:r w:rsidR="008E066C">
        <w:rPr>
          <w:rFonts w:cstheme="minorHAnsi"/>
          <w:bCs/>
        </w:rPr>
        <w:t xml:space="preserve"> </w:t>
      </w:r>
      <w:r w:rsidR="0089708C">
        <w:rPr>
          <w:rFonts w:cstheme="minorHAnsi"/>
          <w:bCs/>
        </w:rPr>
        <w:t>has been</w:t>
      </w:r>
      <w:r w:rsidR="001453B8">
        <w:rPr>
          <w:rFonts w:cstheme="minorHAnsi"/>
          <w:bCs/>
        </w:rPr>
        <w:t xml:space="preserve"> </w:t>
      </w:r>
      <w:r w:rsidR="00477B19">
        <w:rPr>
          <w:rFonts w:cstheme="minorHAnsi"/>
          <w:bCs/>
        </w:rPr>
        <w:t>highly effective</w:t>
      </w:r>
      <w:r>
        <w:rPr>
          <w:rFonts w:cstheme="minorHAnsi"/>
          <w:bCs/>
        </w:rPr>
        <w:t xml:space="preserve"> in </w:t>
      </w:r>
      <w:r w:rsidR="007010A1">
        <w:rPr>
          <w:rFonts w:cstheme="minorHAnsi"/>
          <w:bCs/>
        </w:rPr>
        <w:t xml:space="preserve">reducing HBsAg prevalence in </w:t>
      </w:r>
      <w:r>
        <w:rPr>
          <w:rFonts w:cstheme="minorHAnsi"/>
          <w:bCs/>
        </w:rPr>
        <w:t>urban Malawi</w:t>
      </w:r>
      <w:r w:rsidR="00477B19">
        <w:rPr>
          <w:rFonts w:cstheme="minorHAnsi"/>
          <w:bCs/>
        </w:rPr>
        <w:t>.</w:t>
      </w:r>
      <w:r w:rsidR="005239E6">
        <w:rPr>
          <w:rFonts w:cstheme="minorHAnsi"/>
          <w:bCs/>
        </w:rPr>
        <w:t xml:space="preserve"> U</w:t>
      </w:r>
      <w:r w:rsidR="001453B8">
        <w:rPr>
          <w:rFonts w:cstheme="minorHAnsi"/>
          <w:bCs/>
        </w:rPr>
        <w:t xml:space="preserve">p to </w:t>
      </w:r>
      <w:r w:rsidR="00C4229D">
        <w:rPr>
          <w:rFonts w:cstheme="minorHAnsi"/>
          <w:bCs/>
        </w:rPr>
        <w:t>9</w:t>
      </w:r>
      <w:r w:rsidR="0096372B">
        <w:rPr>
          <w:rFonts w:cstheme="minorHAnsi"/>
          <w:bCs/>
        </w:rPr>
        <w:t xml:space="preserve">% </w:t>
      </w:r>
      <w:r w:rsidR="006341CE">
        <w:rPr>
          <w:rFonts w:cstheme="minorHAnsi"/>
          <w:bCs/>
        </w:rPr>
        <w:t xml:space="preserve">of </w:t>
      </w:r>
      <w:r w:rsidR="00D106CA">
        <w:rPr>
          <w:rFonts w:cstheme="minorHAnsi"/>
          <w:bCs/>
        </w:rPr>
        <w:t>HBsAg</w:t>
      </w:r>
      <w:r w:rsidR="00191695">
        <w:rPr>
          <w:rFonts w:cstheme="minorHAnsi"/>
          <w:bCs/>
        </w:rPr>
        <w:t>-</w:t>
      </w:r>
      <w:r w:rsidR="00D106CA">
        <w:rPr>
          <w:rFonts w:cstheme="minorHAnsi"/>
          <w:bCs/>
        </w:rPr>
        <w:t>positive</w:t>
      </w:r>
      <w:r>
        <w:rPr>
          <w:rFonts w:cstheme="minorHAnsi"/>
          <w:bCs/>
        </w:rPr>
        <w:t xml:space="preserve"> HIV-negative</w:t>
      </w:r>
      <w:r w:rsidR="00EF2831">
        <w:rPr>
          <w:rFonts w:cstheme="minorHAnsi"/>
          <w:bCs/>
        </w:rPr>
        <w:t xml:space="preserve"> </w:t>
      </w:r>
      <w:r w:rsidR="006341CE">
        <w:rPr>
          <w:rFonts w:cstheme="minorHAnsi"/>
          <w:bCs/>
        </w:rPr>
        <w:t xml:space="preserve">adults </w:t>
      </w:r>
      <w:r w:rsidR="00BA79F3">
        <w:rPr>
          <w:rFonts w:cstheme="minorHAnsi"/>
          <w:bCs/>
        </w:rPr>
        <w:t xml:space="preserve">are eligible, but have an unmet need, for </w:t>
      </w:r>
      <w:r w:rsidR="0096372B">
        <w:rPr>
          <w:rFonts w:cstheme="minorHAnsi"/>
          <w:bCs/>
        </w:rPr>
        <w:t>antiviral therapy</w:t>
      </w:r>
      <w:r w:rsidR="00DA094E">
        <w:rPr>
          <w:rFonts w:cstheme="minorHAnsi"/>
          <w:bCs/>
        </w:rPr>
        <w:t xml:space="preserve">. </w:t>
      </w:r>
    </w:p>
    <w:p w14:paraId="2BE91FE3" w14:textId="77777777" w:rsidR="00D77C7B" w:rsidRDefault="00D77C7B" w:rsidP="00D77C7B">
      <w:pPr>
        <w:spacing w:line="360" w:lineRule="auto"/>
        <w:rPr>
          <w:rFonts w:cstheme="minorHAnsi"/>
          <w:b/>
        </w:rPr>
      </w:pPr>
    </w:p>
    <w:bookmarkEnd w:id="0"/>
    <w:p w14:paraId="68FB76D1" w14:textId="6AE38D93" w:rsidR="00D77C7B" w:rsidRDefault="00D77C7B" w:rsidP="00D77C7B">
      <w:pPr>
        <w:spacing w:line="360" w:lineRule="auto"/>
        <w:rPr>
          <w:rFonts w:cstheme="minorHAnsi"/>
          <w:bCs/>
        </w:rPr>
      </w:pPr>
      <w:r w:rsidRPr="00201832">
        <w:rPr>
          <w:rFonts w:cstheme="minorHAnsi"/>
          <w:b/>
        </w:rPr>
        <w:t>Keywords</w:t>
      </w:r>
      <w:r w:rsidRPr="00346BDD">
        <w:rPr>
          <w:rFonts w:cstheme="minorHAnsi"/>
          <w:b/>
        </w:rPr>
        <w:t>:</w:t>
      </w:r>
      <w:r>
        <w:rPr>
          <w:rFonts w:cstheme="minorHAnsi"/>
          <w:bCs/>
        </w:rPr>
        <w:t xml:space="preserve"> Hepatitis B; Vaccination; Epidemiology; Antiviral Agents; Malawi; Africa, South of the Sahara; Public Health</w:t>
      </w:r>
    </w:p>
    <w:p w14:paraId="36BB3A03" w14:textId="32D06C70" w:rsidR="002C6592" w:rsidRDefault="002C6592" w:rsidP="00D77C7B">
      <w:pPr>
        <w:spacing w:line="360" w:lineRule="auto"/>
        <w:rPr>
          <w:rFonts w:cstheme="minorHAnsi"/>
          <w:bCs/>
        </w:rPr>
      </w:pPr>
    </w:p>
    <w:p w14:paraId="00DCE62D" w14:textId="77777777" w:rsidR="002C6592" w:rsidRDefault="002C6592" w:rsidP="00D77C7B">
      <w:pPr>
        <w:spacing w:line="360" w:lineRule="auto"/>
        <w:rPr>
          <w:rFonts w:cstheme="minorHAnsi"/>
          <w:bCs/>
        </w:rPr>
      </w:pPr>
    </w:p>
    <w:p w14:paraId="26EB9F46" w14:textId="13F0DD0C" w:rsidR="002C6592" w:rsidRDefault="002C6592" w:rsidP="00D77C7B">
      <w:pPr>
        <w:spacing w:line="360" w:lineRule="auto"/>
        <w:rPr>
          <w:rFonts w:cstheme="minorHAnsi"/>
          <w:b/>
        </w:rPr>
      </w:pPr>
    </w:p>
    <w:p w14:paraId="1A5CDCB2" w14:textId="22C1DC68" w:rsidR="005239E6" w:rsidRDefault="005239E6" w:rsidP="00D77C7B">
      <w:pPr>
        <w:spacing w:line="360" w:lineRule="auto"/>
        <w:rPr>
          <w:rFonts w:cstheme="minorHAnsi"/>
          <w:b/>
        </w:rPr>
      </w:pPr>
    </w:p>
    <w:p w14:paraId="02314871" w14:textId="77777777" w:rsidR="005239E6" w:rsidRDefault="005239E6" w:rsidP="00D77C7B">
      <w:pPr>
        <w:spacing w:line="360" w:lineRule="auto"/>
        <w:rPr>
          <w:rFonts w:cstheme="minorHAnsi"/>
          <w:b/>
        </w:rPr>
      </w:pPr>
    </w:p>
    <w:p w14:paraId="1D0567AE" w14:textId="1763A845" w:rsidR="00271045" w:rsidRDefault="0033236F" w:rsidP="00D77C7B">
      <w:pPr>
        <w:spacing w:line="360" w:lineRule="auto"/>
        <w:rPr>
          <w:rFonts w:cstheme="minorHAnsi"/>
          <w:b/>
        </w:rPr>
      </w:pPr>
      <w:r>
        <w:rPr>
          <w:rFonts w:cstheme="minorHAnsi"/>
          <w:b/>
        </w:rPr>
        <w:lastRenderedPageBreak/>
        <w:t>BACKGROUND</w:t>
      </w:r>
    </w:p>
    <w:p w14:paraId="7367349B" w14:textId="158F762B" w:rsidR="0072487C" w:rsidRDefault="00462D57" w:rsidP="00D77C7B">
      <w:pPr>
        <w:spacing w:after="120" w:line="360" w:lineRule="auto"/>
        <w:jc w:val="both"/>
        <w:rPr>
          <w:rFonts w:cstheme="minorHAnsi"/>
        </w:rPr>
      </w:pPr>
      <w:r>
        <w:rPr>
          <w:rFonts w:cstheme="minorHAnsi"/>
        </w:rPr>
        <w:t xml:space="preserve">In sub-Saharan Africa, </w:t>
      </w:r>
      <w:r w:rsidR="00C430AE">
        <w:rPr>
          <w:rFonts w:cstheme="minorHAnsi"/>
        </w:rPr>
        <w:t xml:space="preserve">chronic </w:t>
      </w:r>
      <w:r w:rsidR="002D5BA5">
        <w:rPr>
          <w:rFonts w:cstheme="minorHAnsi"/>
        </w:rPr>
        <w:t>hepatitis B</w:t>
      </w:r>
      <w:r w:rsidR="00A877B5">
        <w:rPr>
          <w:rFonts w:cstheme="minorHAnsi"/>
        </w:rPr>
        <w:t xml:space="preserve"> is </w:t>
      </w:r>
      <w:r w:rsidR="0072487C">
        <w:rPr>
          <w:rFonts w:cstheme="minorHAnsi"/>
        </w:rPr>
        <w:t>the</w:t>
      </w:r>
      <w:r w:rsidR="000C148E">
        <w:rPr>
          <w:rFonts w:cstheme="minorHAnsi"/>
        </w:rPr>
        <w:t xml:space="preserve"> leading</w:t>
      </w:r>
      <w:r w:rsidR="0072487C">
        <w:rPr>
          <w:rFonts w:cstheme="minorHAnsi"/>
        </w:rPr>
        <w:t xml:space="preserve"> cause of liver cirrhosis and hepatocellular carcinoma</w:t>
      </w:r>
      <w:r w:rsidR="004546F3">
        <w:rPr>
          <w:rFonts w:cstheme="minorHAnsi"/>
        </w:rPr>
        <w:t xml:space="preserve"> </w:t>
      </w:r>
      <w:r w:rsidR="00445614">
        <w:rPr>
          <w:rFonts w:cstheme="minorHAnsi"/>
        </w:rPr>
        <w:t>(</w:t>
      </w:r>
      <w:r w:rsidR="004546F3">
        <w:rPr>
          <w:rFonts w:cstheme="minorHAnsi"/>
        </w:rPr>
        <w:t>HCC)</w:t>
      </w:r>
      <w:r w:rsidR="000C148E">
        <w:rPr>
          <w:rFonts w:cstheme="minorHAnsi"/>
        </w:rPr>
        <w:t>.</w:t>
      </w:r>
      <w:r w:rsidR="00C7165A">
        <w:rPr>
          <w:rFonts w:cstheme="minorHAnsi"/>
        </w:rPr>
        <w:fldChar w:fldCharType="begin">
          <w:fldData xml:space="preserve">PEVuZE5vdGU+PENpdGU+PEF1dGhvcj5MZW1vaW5lPC9BdXRob3I+PFllYXI+MjAxNzwvWWVhcj48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=
</w:fldData>
        </w:fldChar>
      </w:r>
      <w:r w:rsidR="00D77C7B">
        <w:rPr>
          <w:rFonts w:cstheme="minorHAnsi"/>
        </w:rPr>
        <w:instrText xml:space="preserve"> ADDIN EN.CITE </w:instrText>
      </w:r>
      <w:r w:rsidR="00D77C7B">
        <w:rPr>
          <w:rFonts w:cstheme="minorHAnsi"/>
        </w:rPr>
        <w:fldChar w:fldCharType="begin">
          <w:fldData xml:space="preserve">PEVuZE5vdGU+PENpdGU+PEF1dGhvcj5MZW1vaW5lPC9BdXRob3I+PFllYXI+MjAxNzwvWWVhcj48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=
</w:fldData>
        </w:fldChar>
      </w:r>
      <w:r w:rsidR="00D77C7B">
        <w:rPr>
          <w:rFonts w:cstheme="minorHAnsi"/>
        </w:rPr>
        <w:instrText xml:space="preserve"> ADDIN EN.CITE.DATA </w:instrText>
      </w:r>
      <w:r w:rsidR="00D77C7B">
        <w:rPr>
          <w:rFonts w:cstheme="minorHAnsi"/>
        </w:rPr>
      </w:r>
      <w:r w:rsidR="00D77C7B">
        <w:rPr>
          <w:rFonts w:cstheme="minorHAnsi"/>
        </w:rPr>
        <w:fldChar w:fldCharType="end"/>
      </w:r>
      <w:r w:rsidR="00C7165A">
        <w:rPr>
          <w:rFonts w:cstheme="minorHAnsi"/>
        </w:rPr>
      </w:r>
      <w:r w:rsidR="00C7165A">
        <w:rPr>
          <w:rFonts w:cstheme="minorHAnsi"/>
        </w:rPr>
        <w:fldChar w:fldCharType="separate"/>
      </w:r>
      <w:r w:rsidR="00D77C7B">
        <w:rPr>
          <w:rFonts w:cstheme="minorHAnsi"/>
          <w:noProof/>
        </w:rPr>
        <w:t>[1]</w:t>
      </w:r>
      <w:r w:rsidR="00C7165A">
        <w:rPr>
          <w:rFonts w:cstheme="minorHAnsi"/>
        </w:rPr>
        <w:fldChar w:fldCharType="end"/>
      </w:r>
      <w:r w:rsidR="0072487C">
        <w:rPr>
          <w:rFonts w:cstheme="minorHAnsi"/>
        </w:rPr>
        <w:t xml:space="preserve"> </w:t>
      </w:r>
      <w:r w:rsidR="004546F3">
        <w:rPr>
          <w:rFonts w:cstheme="minorHAnsi"/>
        </w:rPr>
        <w:t xml:space="preserve">HCC </w:t>
      </w:r>
      <w:r w:rsidR="00393DB1">
        <w:rPr>
          <w:rFonts w:cstheme="minorHAnsi"/>
        </w:rPr>
        <w:t>is</w:t>
      </w:r>
      <w:r w:rsidR="004546F3">
        <w:rPr>
          <w:rFonts w:cstheme="minorHAnsi"/>
        </w:rPr>
        <w:t xml:space="preserve"> the second</w:t>
      </w:r>
      <w:r w:rsidR="00393DB1">
        <w:rPr>
          <w:rFonts w:cstheme="minorHAnsi"/>
        </w:rPr>
        <w:t>-highest inciden</w:t>
      </w:r>
      <w:r w:rsidR="00D23899">
        <w:rPr>
          <w:rFonts w:cstheme="minorHAnsi"/>
        </w:rPr>
        <w:t>t</w:t>
      </w:r>
      <w:r w:rsidR="004546F3">
        <w:rPr>
          <w:rFonts w:cstheme="minorHAnsi"/>
        </w:rPr>
        <w:t xml:space="preserve"> cancer in </w:t>
      </w:r>
      <w:r w:rsidR="00393DB1">
        <w:rPr>
          <w:rFonts w:cstheme="minorHAnsi"/>
        </w:rPr>
        <w:t xml:space="preserve">men and </w:t>
      </w:r>
      <w:r w:rsidR="00BA5F22">
        <w:rPr>
          <w:rFonts w:cstheme="minorHAnsi"/>
        </w:rPr>
        <w:t>fourth</w:t>
      </w:r>
      <w:r w:rsidR="00393DB1">
        <w:rPr>
          <w:rFonts w:cstheme="minorHAnsi"/>
        </w:rPr>
        <w:t xml:space="preserve"> among </w:t>
      </w:r>
      <w:r w:rsidR="00C4229D">
        <w:rPr>
          <w:rFonts w:cstheme="minorHAnsi"/>
        </w:rPr>
        <w:t xml:space="preserve">women </w:t>
      </w:r>
      <w:r>
        <w:rPr>
          <w:rFonts w:cstheme="minorHAnsi"/>
        </w:rPr>
        <w:t>in the region</w:t>
      </w:r>
      <w:r w:rsidR="0045491D">
        <w:rPr>
          <w:rFonts w:cstheme="minorHAnsi"/>
        </w:rPr>
        <w:t>,</w:t>
      </w:r>
      <w:r>
        <w:rPr>
          <w:rFonts w:cstheme="minorHAnsi"/>
        </w:rPr>
        <w:t xml:space="preserve"> </w:t>
      </w:r>
      <w:r w:rsidR="00C4229D">
        <w:rPr>
          <w:rFonts w:cstheme="minorHAnsi"/>
        </w:rPr>
        <w:t>and is</w:t>
      </w:r>
      <w:r w:rsidR="002D5BA5">
        <w:rPr>
          <w:rFonts w:cstheme="minorHAnsi"/>
        </w:rPr>
        <w:t xml:space="preserve"> </w:t>
      </w:r>
      <w:r w:rsidR="00363B51">
        <w:rPr>
          <w:rFonts w:cstheme="minorHAnsi"/>
        </w:rPr>
        <w:t xml:space="preserve">usually </w:t>
      </w:r>
      <w:r w:rsidR="00C4229D">
        <w:rPr>
          <w:rFonts w:cstheme="minorHAnsi"/>
        </w:rPr>
        <w:t>diagnosed at an advanced stage when</w:t>
      </w:r>
      <w:r w:rsidR="004546F3">
        <w:rPr>
          <w:rFonts w:cstheme="minorHAnsi"/>
        </w:rPr>
        <w:t xml:space="preserve"> curative treatment </w:t>
      </w:r>
      <w:r w:rsidR="00A02059">
        <w:rPr>
          <w:rFonts w:cstheme="minorHAnsi"/>
        </w:rPr>
        <w:t xml:space="preserve">is </w:t>
      </w:r>
      <w:r w:rsidR="0055737D">
        <w:rPr>
          <w:rFonts w:cstheme="minorHAnsi"/>
        </w:rPr>
        <w:t>no longer possible</w:t>
      </w:r>
      <w:r w:rsidR="004546F3">
        <w:rPr>
          <w:rFonts w:cstheme="minorHAnsi"/>
        </w:rPr>
        <w:t>.</w:t>
      </w:r>
      <w:r w:rsidR="00C4229D">
        <w:rPr>
          <w:rFonts w:cstheme="minorHAnsi"/>
        </w:rPr>
        <w:fldChar w:fldCharType="begin">
          <w:fldData xml:space="preserve">PEVuZE5vdGU+PENpdGU+PEF1dGhvcj5JbnRlcm5hdGlvbmFsIEFnZW5jeSBmb3IgUmVzZWFyY2gg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=
</w:fldData>
        </w:fldChar>
      </w:r>
      <w:r w:rsidR="00D77C7B">
        <w:rPr>
          <w:rFonts w:cstheme="minorHAnsi"/>
        </w:rPr>
        <w:instrText xml:space="preserve"> ADDIN EN.CITE </w:instrText>
      </w:r>
      <w:r w:rsidR="00D77C7B">
        <w:rPr>
          <w:rFonts w:cstheme="minorHAnsi"/>
        </w:rPr>
        <w:fldChar w:fldCharType="begin">
          <w:fldData xml:space="preserve">PEVuZE5vdGU+PENpdGU+PEF1dGhvcj5JbnRlcm5hdGlvbmFsIEFnZW5jeSBmb3IgUmVzZWFyY2gg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=
</w:fldData>
        </w:fldChar>
      </w:r>
      <w:r w:rsidR="00D77C7B">
        <w:rPr>
          <w:rFonts w:cstheme="minorHAnsi"/>
        </w:rPr>
        <w:instrText xml:space="preserve"> ADDIN EN.CITE.DATA </w:instrText>
      </w:r>
      <w:r w:rsidR="00D77C7B">
        <w:rPr>
          <w:rFonts w:cstheme="minorHAnsi"/>
        </w:rPr>
      </w:r>
      <w:r w:rsidR="00D77C7B">
        <w:rPr>
          <w:rFonts w:cstheme="minorHAnsi"/>
        </w:rPr>
        <w:fldChar w:fldCharType="end"/>
      </w:r>
      <w:r w:rsidR="00C4229D">
        <w:rPr>
          <w:rFonts w:cstheme="minorHAnsi"/>
        </w:rPr>
      </w:r>
      <w:r w:rsidR="00C4229D">
        <w:rPr>
          <w:rFonts w:cstheme="minorHAnsi"/>
        </w:rPr>
        <w:fldChar w:fldCharType="separate"/>
      </w:r>
      <w:r w:rsidR="00D77C7B">
        <w:rPr>
          <w:rFonts w:cstheme="minorHAnsi"/>
          <w:noProof/>
        </w:rPr>
        <w:t>[2, 3]</w:t>
      </w:r>
      <w:r w:rsidR="00C4229D">
        <w:rPr>
          <w:rFonts w:cstheme="minorHAnsi"/>
        </w:rPr>
        <w:fldChar w:fldCharType="end"/>
      </w:r>
      <w:r w:rsidR="00393DB1">
        <w:rPr>
          <w:rFonts w:cstheme="minorHAnsi"/>
        </w:rPr>
        <w:t xml:space="preserve"> </w:t>
      </w:r>
      <w:r w:rsidR="00CD4437">
        <w:rPr>
          <w:rFonts w:cstheme="minorHAnsi"/>
        </w:rPr>
        <w:t>In 2016, t</w:t>
      </w:r>
      <w:r w:rsidR="0072487C">
        <w:rPr>
          <w:rFonts w:cstheme="minorHAnsi"/>
        </w:rPr>
        <w:t xml:space="preserve">he World Health Assembly </w:t>
      </w:r>
      <w:r w:rsidR="0045491D">
        <w:rPr>
          <w:rFonts w:cstheme="minorHAnsi"/>
        </w:rPr>
        <w:t>set</w:t>
      </w:r>
      <w:r w:rsidR="0072487C">
        <w:rPr>
          <w:rFonts w:cstheme="minorHAnsi"/>
        </w:rPr>
        <w:t xml:space="preserve"> ambitious targets to reduce the incidence of </w:t>
      </w:r>
      <w:r w:rsidR="000359A1">
        <w:rPr>
          <w:rFonts w:cstheme="minorHAnsi"/>
        </w:rPr>
        <w:t>viral</w:t>
      </w:r>
      <w:r w:rsidR="0072487C">
        <w:rPr>
          <w:rFonts w:cstheme="minorHAnsi"/>
        </w:rPr>
        <w:t xml:space="preserve"> hepatitis by 90% and mortality by 65%</w:t>
      </w:r>
      <w:r w:rsidR="00CD4437">
        <w:rPr>
          <w:rFonts w:cstheme="minorHAnsi"/>
        </w:rPr>
        <w:t xml:space="preserve"> by 2030</w:t>
      </w:r>
      <w:r w:rsidR="006428B2">
        <w:rPr>
          <w:rFonts w:cstheme="minorHAnsi"/>
        </w:rPr>
        <w:t>, calling for improved efforts to prevent, diagnose and treat chronic hepatitis</w:t>
      </w:r>
      <w:r w:rsidR="00AC5E7F">
        <w:rPr>
          <w:rFonts w:cstheme="minorHAnsi"/>
        </w:rPr>
        <w:t xml:space="preserve"> B</w:t>
      </w:r>
      <w:r w:rsidR="00CD4437">
        <w:rPr>
          <w:rFonts w:cstheme="minorHAnsi"/>
        </w:rPr>
        <w:t>.</w:t>
      </w:r>
      <w:r w:rsidR="00CD4437">
        <w:rPr>
          <w:rFonts w:cstheme="minorHAnsi"/>
        </w:rPr>
        <w:fldChar w:fldCharType="begin"/>
      </w:r>
      <w:r w:rsidR="00D77C7B">
        <w:rPr>
          <w:rFonts w:cstheme="minorHAnsi"/>
        </w:rPr>
        <w:instrText xml:space="preserve"> ADDIN EN.CITE &lt;EndNote&gt;&lt;Cite&gt;&lt;Author&gt;World Health Organisation&lt;/Author&gt;&lt;Year&gt;2016&lt;/Year&gt;&lt;RecNum&gt;438&lt;/RecNum&gt;&lt;DisplayText&gt;[4]&lt;/DisplayText&gt;&lt;record&gt;&lt;rec-number&gt;438&lt;/rec-number&gt;&lt;foreign-keys&gt;&lt;key app="EN" db-id="psp5x0xtx5vdxnefsv3xd9aqfs2pxepxtv0t" timestamp="1523541726"&gt;438&lt;/key&gt;&lt;/foreign-keys&gt;&lt;ref-type name="Report"&gt;27&lt;/ref-type&gt;&lt;contributors&gt;&lt;authors&gt;&lt;author&gt;World Health Organisation,&lt;/author&gt;&lt;/authors&gt;&lt;/contributors&gt;&lt;titles&gt;&lt;title&gt;Global Health Sector Strategy on Viral Hepatitis 2016-2021&lt;/title&gt;&lt;/titles&gt;&lt;dates&gt;&lt;year&gt;2016&lt;/year&gt;&lt;/dates&gt;&lt;pub-location&gt;Geneva, Switzerland&lt;/pub-location&gt;&lt;publisher&gt;WHO&lt;/publisher&gt;&lt;urls&gt;&lt;/urls&gt;&lt;/record&gt;&lt;/Cite&gt;&lt;/EndNote&gt;</w:instrText>
      </w:r>
      <w:r w:rsidR="00CD4437">
        <w:rPr>
          <w:rFonts w:cstheme="minorHAnsi"/>
        </w:rPr>
        <w:fldChar w:fldCharType="separate"/>
      </w:r>
      <w:r w:rsidR="00D77C7B">
        <w:rPr>
          <w:rFonts w:cstheme="minorHAnsi"/>
          <w:noProof/>
        </w:rPr>
        <w:t>[4]</w:t>
      </w:r>
      <w:r w:rsidR="00CD4437">
        <w:rPr>
          <w:rFonts w:cstheme="minorHAnsi"/>
        </w:rPr>
        <w:fldChar w:fldCharType="end"/>
      </w:r>
      <w:r w:rsidR="00CD4437">
        <w:rPr>
          <w:rFonts w:cstheme="minorHAnsi"/>
        </w:rPr>
        <w:t xml:space="preserve"> </w:t>
      </w:r>
      <w:r w:rsidR="00BA5F22">
        <w:rPr>
          <w:rFonts w:cstheme="minorHAnsi"/>
        </w:rPr>
        <w:t>Modelling studies</w:t>
      </w:r>
      <w:r w:rsidR="00CD4437">
        <w:rPr>
          <w:rFonts w:cstheme="minorHAnsi"/>
        </w:rPr>
        <w:t xml:space="preserve"> </w:t>
      </w:r>
      <w:r w:rsidR="002D5BA5">
        <w:rPr>
          <w:rFonts w:cstheme="minorHAnsi"/>
        </w:rPr>
        <w:t xml:space="preserve">project </w:t>
      </w:r>
      <w:r w:rsidR="00C4229D">
        <w:rPr>
          <w:rFonts w:cstheme="minorHAnsi"/>
        </w:rPr>
        <w:t>that</w:t>
      </w:r>
      <w:r w:rsidR="00BA5F22">
        <w:rPr>
          <w:rFonts w:cstheme="minorHAnsi"/>
        </w:rPr>
        <w:t xml:space="preserve"> while hepatitis B prevalence will decline among children due to vaccination programmes,</w:t>
      </w:r>
      <w:r w:rsidR="00CD4437">
        <w:rPr>
          <w:rFonts w:cstheme="minorHAnsi"/>
        </w:rPr>
        <w:t xml:space="preserve"> hepatitis B-related mortality</w:t>
      </w:r>
      <w:r w:rsidR="002D5BA5">
        <w:rPr>
          <w:rFonts w:cstheme="minorHAnsi"/>
        </w:rPr>
        <w:t xml:space="preserve"> will </w:t>
      </w:r>
      <w:r w:rsidR="001E7195">
        <w:rPr>
          <w:rFonts w:cstheme="minorHAnsi"/>
        </w:rPr>
        <w:t>increase</w:t>
      </w:r>
      <w:r w:rsidR="00CD4437">
        <w:rPr>
          <w:rFonts w:cstheme="minorHAnsi"/>
        </w:rPr>
        <w:t xml:space="preserve"> </w:t>
      </w:r>
      <w:r w:rsidR="00BA5F22">
        <w:rPr>
          <w:rFonts w:cstheme="minorHAnsi"/>
        </w:rPr>
        <w:t>by</w:t>
      </w:r>
      <w:r w:rsidR="00CD4437">
        <w:rPr>
          <w:rFonts w:cstheme="minorHAnsi"/>
        </w:rPr>
        <w:t xml:space="preserve"> 2030 </w:t>
      </w:r>
      <w:r w:rsidR="00BA5F22">
        <w:rPr>
          <w:rFonts w:cstheme="minorHAnsi"/>
        </w:rPr>
        <w:t xml:space="preserve">in sub-Saharan Africa </w:t>
      </w:r>
      <w:r w:rsidR="00073085">
        <w:rPr>
          <w:rFonts w:cstheme="minorHAnsi"/>
        </w:rPr>
        <w:t xml:space="preserve">without </w:t>
      </w:r>
      <w:r w:rsidR="009E568D">
        <w:rPr>
          <w:rFonts w:cstheme="minorHAnsi"/>
        </w:rPr>
        <w:t xml:space="preserve">implementation of </w:t>
      </w:r>
      <w:r w:rsidR="00A877B5">
        <w:rPr>
          <w:rFonts w:cstheme="minorHAnsi"/>
        </w:rPr>
        <w:t xml:space="preserve">treatment </w:t>
      </w:r>
      <w:r w:rsidR="001E7195">
        <w:rPr>
          <w:rFonts w:cstheme="minorHAnsi"/>
        </w:rPr>
        <w:t xml:space="preserve">programmes </w:t>
      </w:r>
      <w:r w:rsidR="00A877B5">
        <w:rPr>
          <w:rFonts w:cstheme="minorHAnsi"/>
        </w:rPr>
        <w:t>for adults</w:t>
      </w:r>
      <w:r w:rsidR="00CD4437">
        <w:rPr>
          <w:rFonts w:cstheme="minorHAnsi"/>
        </w:rPr>
        <w:t>.</w:t>
      </w:r>
      <w:r w:rsidR="00CD4437">
        <w:rPr>
          <w:rFonts w:cstheme="minorHAnsi"/>
        </w:rPr>
        <w:fldChar w:fldCharType="begin">
          <w:fldData xml:space="preserve">PEVuZE5vdGU+PENpdGU+PEF1dGhvcj5OYXlhZ2FtPC9BdXRob3I+PFllYXI+MjAxNjwvWWVhcj48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</w:fldData>
        </w:fldChar>
      </w:r>
      <w:r w:rsidR="00D77C7B">
        <w:rPr>
          <w:rFonts w:cstheme="minorHAnsi"/>
        </w:rPr>
        <w:instrText xml:space="preserve"> ADDIN EN.CITE </w:instrText>
      </w:r>
      <w:r w:rsidR="00D77C7B">
        <w:rPr>
          <w:rFonts w:cstheme="minorHAnsi"/>
        </w:rPr>
        <w:fldChar w:fldCharType="begin">
          <w:fldData xml:space="preserve">PEVuZE5vdGU+PENpdGU+PEF1dGhvcj5OYXlhZ2FtPC9BdXRob3I+PFllYXI+MjAxNjwvWWVhcj48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</w:fldData>
        </w:fldChar>
      </w:r>
      <w:r w:rsidR="00D77C7B">
        <w:rPr>
          <w:rFonts w:cstheme="minorHAnsi"/>
        </w:rPr>
        <w:instrText xml:space="preserve"> ADDIN EN.CITE.DATA </w:instrText>
      </w:r>
      <w:r w:rsidR="00D77C7B">
        <w:rPr>
          <w:rFonts w:cstheme="minorHAnsi"/>
        </w:rPr>
      </w:r>
      <w:r w:rsidR="00D77C7B">
        <w:rPr>
          <w:rFonts w:cstheme="minorHAnsi"/>
        </w:rPr>
        <w:fldChar w:fldCharType="end"/>
      </w:r>
      <w:r w:rsidR="00CD4437">
        <w:rPr>
          <w:rFonts w:cstheme="minorHAnsi"/>
        </w:rPr>
      </w:r>
      <w:r w:rsidR="00CD4437">
        <w:rPr>
          <w:rFonts w:cstheme="minorHAnsi"/>
        </w:rPr>
        <w:fldChar w:fldCharType="separate"/>
      </w:r>
      <w:r w:rsidR="00D77C7B">
        <w:rPr>
          <w:rFonts w:cstheme="minorHAnsi"/>
          <w:noProof/>
        </w:rPr>
        <w:t>[5]</w:t>
      </w:r>
      <w:r w:rsidR="00CD4437">
        <w:rPr>
          <w:rFonts w:cstheme="minorHAnsi"/>
        </w:rPr>
        <w:fldChar w:fldCharType="end"/>
      </w:r>
      <w:r w:rsidR="00393DB1">
        <w:rPr>
          <w:rFonts w:cstheme="minorHAnsi"/>
        </w:rPr>
        <w:t xml:space="preserve"> </w:t>
      </w:r>
      <w:r w:rsidR="00C430AE">
        <w:rPr>
          <w:rFonts w:cstheme="minorHAnsi"/>
        </w:rPr>
        <w:t>Data from Western and Asian cohorts show that in chronic h</w:t>
      </w:r>
      <w:r w:rsidR="009E568D">
        <w:rPr>
          <w:rFonts w:cstheme="minorHAnsi"/>
        </w:rPr>
        <w:t>epatitis B</w:t>
      </w:r>
      <w:r w:rsidR="00393DB1">
        <w:rPr>
          <w:rFonts w:cstheme="minorHAnsi"/>
        </w:rPr>
        <w:t xml:space="preserve"> </w:t>
      </w:r>
      <w:r w:rsidR="000359A1">
        <w:rPr>
          <w:rFonts w:cstheme="minorHAnsi"/>
        </w:rPr>
        <w:t xml:space="preserve">antiviral </w:t>
      </w:r>
      <w:r w:rsidR="00393DB1">
        <w:rPr>
          <w:rFonts w:cstheme="minorHAnsi"/>
        </w:rPr>
        <w:t>therapy results in</w:t>
      </w:r>
      <w:r w:rsidR="00A04194">
        <w:rPr>
          <w:rFonts w:cstheme="minorHAnsi"/>
        </w:rPr>
        <w:t xml:space="preserve"> </w:t>
      </w:r>
      <w:r w:rsidR="00BA5F22">
        <w:rPr>
          <w:rFonts w:cstheme="minorHAnsi"/>
        </w:rPr>
        <w:t xml:space="preserve">several important outcomes including </w:t>
      </w:r>
      <w:r w:rsidR="00A04194">
        <w:rPr>
          <w:rFonts w:cstheme="minorHAnsi"/>
        </w:rPr>
        <w:t>re</w:t>
      </w:r>
      <w:r w:rsidR="00BA5F22">
        <w:rPr>
          <w:rFonts w:cstheme="minorHAnsi"/>
        </w:rPr>
        <w:t>gression</w:t>
      </w:r>
      <w:r w:rsidR="00393DB1">
        <w:rPr>
          <w:rFonts w:cstheme="minorHAnsi"/>
        </w:rPr>
        <w:t xml:space="preserve"> </w:t>
      </w:r>
      <w:r w:rsidR="00BA5F22">
        <w:rPr>
          <w:rFonts w:cstheme="minorHAnsi"/>
        </w:rPr>
        <w:t xml:space="preserve">and reversal </w:t>
      </w:r>
      <w:r w:rsidR="00393DB1">
        <w:rPr>
          <w:rFonts w:cstheme="minorHAnsi"/>
        </w:rPr>
        <w:t>of liver fibrosis</w:t>
      </w:r>
      <w:r w:rsidR="001070D3">
        <w:rPr>
          <w:rFonts w:cstheme="minorHAnsi"/>
        </w:rPr>
        <w:t>,</w:t>
      </w:r>
      <w:r w:rsidR="00393DB1">
        <w:rPr>
          <w:rFonts w:cstheme="minorHAnsi"/>
        </w:rPr>
        <w:t xml:space="preserve"> reduction in HCC</w:t>
      </w:r>
      <w:r w:rsidR="000359A1">
        <w:rPr>
          <w:rFonts w:cstheme="minorHAnsi"/>
        </w:rPr>
        <w:t xml:space="preserve"> incidence</w:t>
      </w:r>
      <w:r w:rsidR="00D23899">
        <w:rPr>
          <w:rFonts w:cstheme="minorHAnsi"/>
        </w:rPr>
        <w:t>, improved survival</w:t>
      </w:r>
      <w:r w:rsidR="001070D3">
        <w:rPr>
          <w:rFonts w:cstheme="minorHAnsi"/>
        </w:rPr>
        <w:t xml:space="preserve"> and </w:t>
      </w:r>
      <w:r w:rsidR="00BA5F22">
        <w:rPr>
          <w:rFonts w:cstheme="minorHAnsi"/>
        </w:rPr>
        <w:t xml:space="preserve">increased </w:t>
      </w:r>
      <w:r w:rsidR="001070D3">
        <w:rPr>
          <w:rFonts w:cstheme="minorHAnsi"/>
        </w:rPr>
        <w:t>quality of life</w:t>
      </w:r>
      <w:r w:rsidR="00393DB1">
        <w:rPr>
          <w:rFonts w:cstheme="minorHAnsi"/>
        </w:rPr>
        <w:t>.</w:t>
      </w:r>
      <w:r w:rsidR="00393DB1">
        <w:rPr>
          <w:rFonts w:cstheme="minorHAnsi"/>
        </w:rPr>
        <w:fldChar w:fldCharType="begin">
          <w:fldData xml:space="preserve">PEVuZE5vdGU+PENpdGU+PEF1dGhvcj5LaW08L0F1dGhvcj48WWVhcj4yMDE1PC9ZZWFyPjxSZWNO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MzYzMS04PC9wYWdlcz48dm9sdW1lPjEyMTwvdm9sdW1lPjxudW1iZXI+MjA8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</w:fldData>
        </w:fldChar>
      </w:r>
      <w:r w:rsidR="00D77C7B">
        <w:rPr>
          <w:rFonts w:cstheme="minorHAnsi"/>
        </w:rPr>
        <w:instrText xml:space="preserve"> ADDIN EN.CITE </w:instrText>
      </w:r>
      <w:r w:rsidR="00D77C7B">
        <w:rPr>
          <w:rFonts w:cstheme="minorHAnsi"/>
        </w:rPr>
        <w:fldChar w:fldCharType="begin">
          <w:fldData xml:space="preserve">PEVuZE5vdGU+PENpdGU+PEF1dGhvcj5LaW08L0F1dGhvcj48WWVhcj4yMDE1PC9ZZWFyPjxSZWNO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</w:fldData>
        </w:fldChar>
      </w:r>
      <w:r w:rsidR="00D77C7B">
        <w:rPr>
          <w:rFonts w:cstheme="minorHAnsi"/>
        </w:rPr>
        <w:instrText xml:space="preserve"> ADDIN EN.CITE.DATA </w:instrText>
      </w:r>
      <w:r w:rsidR="00D77C7B">
        <w:rPr>
          <w:rFonts w:cstheme="minorHAnsi"/>
        </w:rPr>
      </w:r>
      <w:r w:rsidR="00D77C7B">
        <w:rPr>
          <w:rFonts w:cstheme="minorHAnsi"/>
        </w:rPr>
        <w:fldChar w:fldCharType="end"/>
      </w:r>
      <w:r w:rsidR="00393DB1">
        <w:rPr>
          <w:rFonts w:cstheme="minorHAnsi"/>
        </w:rPr>
      </w:r>
      <w:r w:rsidR="00393DB1">
        <w:rPr>
          <w:rFonts w:cstheme="minorHAnsi"/>
        </w:rPr>
        <w:fldChar w:fldCharType="separate"/>
      </w:r>
      <w:r w:rsidR="00D77C7B">
        <w:rPr>
          <w:rFonts w:cstheme="minorHAnsi"/>
          <w:noProof/>
        </w:rPr>
        <w:t>[6-8]</w:t>
      </w:r>
      <w:r w:rsidR="00393DB1">
        <w:rPr>
          <w:rFonts w:cstheme="minorHAnsi"/>
        </w:rPr>
        <w:fldChar w:fldCharType="end"/>
      </w:r>
      <w:r w:rsidR="00393DB1">
        <w:rPr>
          <w:rFonts w:cstheme="minorHAnsi"/>
        </w:rPr>
        <w:t xml:space="preserve"> </w:t>
      </w:r>
      <w:r w:rsidR="00334C10">
        <w:rPr>
          <w:rFonts w:cstheme="minorHAnsi"/>
        </w:rPr>
        <w:t>In</w:t>
      </w:r>
      <w:r w:rsidR="004E24F2">
        <w:rPr>
          <w:rFonts w:cstheme="minorHAnsi"/>
        </w:rPr>
        <w:t xml:space="preserve"> </w:t>
      </w:r>
      <w:r w:rsidR="0069679B">
        <w:rPr>
          <w:rFonts w:cstheme="minorHAnsi"/>
        </w:rPr>
        <w:t>the Gambia</w:t>
      </w:r>
      <w:r w:rsidR="00334C10">
        <w:rPr>
          <w:rFonts w:cstheme="minorHAnsi"/>
        </w:rPr>
        <w:t>,</w:t>
      </w:r>
      <w:r w:rsidR="004E24F2">
        <w:rPr>
          <w:rFonts w:cstheme="minorHAnsi"/>
        </w:rPr>
        <w:t xml:space="preserve"> a community </w:t>
      </w:r>
      <w:r w:rsidR="00237079">
        <w:rPr>
          <w:rFonts w:cstheme="minorHAnsi"/>
        </w:rPr>
        <w:t xml:space="preserve">hepatitis B </w:t>
      </w:r>
      <w:r w:rsidR="00AC5E7F">
        <w:rPr>
          <w:rFonts w:cstheme="minorHAnsi"/>
        </w:rPr>
        <w:t>virus (HBV</w:t>
      </w:r>
      <w:r w:rsidR="00AC3753">
        <w:rPr>
          <w:rFonts w:cstheme="minorHAnsi"/>
        </w:rPr>
        <w:t>)</w:t>
      </w:r>
      <w:r w:rsidR="00AC5E7F">
        <w:rPr>
          <w:rFonts w:cstheme="minorHAnsi"/>
        </w:rPr>
        <w:t xml:space="preserve"> </w:t>
      </w:r>
      <w:r w:rsidR="004E24F2">
        <w:rPr>
          <w:rFonts w:cstheme="minorHAnsi"/>
        </w:rPr>
        <w:t>screen</w:t>
      </w:r>
      <w:r w:rsidR="00B42031">
        <w:rPr>
          <w:rFonts w:cstheme="minorHAnsi"/>
        </w:rPr>
        <w:t>-</w:t>
      </w:r>
      <w:r w:rsidR="004E24F2">
        <w:rPr>
          <w:rFonts w:cstheme="minorHAnsi"/>
        </w:rPr>
        <w:t>and</w:t>
      </w:r>
      <w:r w:rsidR="00B42031">
        <w:rPr>
          <w:rFonts w:cstheme="minorHAnsi"/>
        </w:rPr>
        <w:t>-</w:t>
      </w:r>
      <w:r w:rsidR="004E24F2">
        <w:rPr>
          <w:rFonts w:cstheme="minorHAnsi"/>
        </w:rPr>
        <w:t xml:space="preserve">treat strategy </w:t>
      </w:r>
      <w:r w:rsidR="009748D9">
        <w:rPr>
          <w:rFonts w:cstheme="minorHAnsi"/>
        </w:rPr>
        <w:t>was</w:t>
      </w:r>
      <w:r w:rsidR="00BA5F22">
        <w:rPr>
          <w:rFonts w:cstheme="minorHAnsi"/>
        </w:rPr>
        <w:t xml:space="preserve"> deemed to be</w:t>
      </w:r>
      <w:r w:rsidR="004E24F2">
        <w:rPr>
          <w:rFonts w:cstheme="minorHAnsi"/>
        </w:rPr>
        <w:t xml:space="preserve"> feasible and cost-effective.</w:t>
      </w:r>
      <w:r w:rsidR="004E24F2">
        <w:rPr>
          <w:rFonts w:cstheme="minorHAnsi"/>
        </w:rPr>
        <w:fldChar w:fldCharType="begin">
          <w:fldData xml:space="preserve">PEVuZE5vdGU+PENpdGU+PEF1dGhvcj5OYXlhZ2FtPC9BdXRob3I+PFllYXI+MjAxNjwvWWVhcj48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</w:fldData>
        </w:fldChar>
      </w:r>
      <w:r w:rsidR="00D77C7B">
        <w:rPr>
          <w:rFonts w:cstheme="minorHAnsi"/>
        </w:rPr>
        <w:instrText xml:space="preserve"> ADDIN EN.CITE </w:instrText>
      </w:r>
      <w:r w:rsidR="00D77C7B">
        <w:rPr>
          <w:rFonts w:cstheme="minorHAnsi"/>
        </w:rPr>
        <w:fldChar w:fldCharType="begin">
          <w:fldData xml:space="preserve">PEVuZE5vdGU+PENpdGU+PEF1dGhvcj5OYXlhZ2FtPC9BdXRob3I+PFllYXI+MjAxNjwvWWVhcj48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</w:fldData>
        </w:fldChar>
      </w:r>
      <w:r w:rsidR="00D77C7B">
        <w:rPr>
          <w:rFonts w:cstheme="minorHAnsi"/>
        </w:rPr>
        <w:instrText xml:space="preserve"> ADDIN EN.CITE.DATA </w:instrText>
      </w:r>
      <w:r w:rsidR="00D77C7B">
        <w:rPr>
          <w:rFonts w:cstheme="minorHAnsi"/>
        </w:rPr>
      </w:r>
      <w:r w:rsidR="00D77C7B">
        <w:rPr>
          <w:rFonts w:cstheme="minorHAnsi"/>
        </w:rPr>
        <w:fldChar w:fldCharType="end"/>
      </w:r>
      <w:r w:rsidR="004E24F2">
        <w:rPr>
          <w:rFonts w:cstheme="minorHAnsi"/>
        </w:rPr>
      </w:r>
      <w:r w:rsidR="004E24F2">
        <w:rPr>
          <w:rFonts w:cstheme="minorHAnsi"/>
        </w:rPr>
        <w:fldChar w:fldCharType="separate"/>
      </w:r>
      <w:r w:rsidR="00D77C7B">
        <w:rPr>
          <w:rFonts w:cstheme="minorHAnsi"/>
          <w:noProof/>
        </w:rPr>
        <w:t>[9]</w:t>
      </w:r>
      <w:r w:rsidR="004E24F2">
        <w:rPr>
          <w:rFonts w:cstheme="minorHAnsi"/>
        </w:rPr>
        <w:fldChar w:fldCharType="end"/>
      </w:r>
    </w:p>
    <w:p w14:paraId="6EAB903E" w14:textId="5886E00A" w:rsidR="006428B2" w:rsidRDefault="00A574E2" w:rsidP="00D77C7B">
      <w:pPr>
        <w:spacing w:after="120" w:line="360" w:lineRule="auto"/>
        <w:jc w:val="both"/>
        <w:rPr>
          <w:rFonts w:cstheme="minorHAnsi"/>
        </w:rPr>
      </w:pPr>
      <w:proofErr w:type="gramStart"/>
      <w:r>
        <w:rPr>
          <w:rFonts w:cstheme="minorHAnsi"/>
        </w:rPr>
        <w:t>The</w:t>
      </w:r>
      <w:r w:rsidR="009A77FE">
        <w:rPr>
          <w:rFonts w:cstheme="minorHAnsi"/>
        </w:rPr>
        <w:t xml:space="preserve"> </w:t>
      </w:r>
      <w:r w:rsidR="00CD4437">
        <w:rPr>
          <w:rFonts w:cstheme="minorHAnsi"/>
        </w:rPr>
        <w:t xml:space="preserve">infant </w:t>
      </w:r>
      <w:r w:rsidR="0045491D">
        <w:rPr>
          <w:rFonts w:cstheme="minorHAnsi"/>
        </w:rPr>
        <w:t>hepatitis B vaccine,</w:t>
      </w:r>
      <w:proofErr w:type="gramEnd"/>
      <w:r w:rsidR="0045491D">
        <w:rPr>
          <w:rFonts w:cstheme="minorHAnsi"/>
        </w:rPr>
        <w:t xml:space="preserve"> </w:t>
      </w:r>
      <w:r w:rsidR="004E24F2">
        <w:rPr>
          <w:rFonts w:cstheme="minorHAnsi"/>
        </w:rPr>
        <w:t xml:space="preserve">was introduced </w:t>
      </w:r>
      <w:r>
        <w:rPr>
          <w:rFonts w:cstheme="minorHAnsi"/>
        </w:rPr>
        <w:t xml:space="preserve">into </w:t>
      </w:r>
      <w:r w:rsidR="00B42031">
        <w:rPr>
          <w:rFonts w:cstheme="minorHAnsi"/>
        </w:rPr>
        <w:t>national</w:t>
      </w:r>
      <w:r>
        <w:rPr>
          <w:rFonts w:cstheme="minorHAnsi"/>
        </w:rPr>
        <w:t xml:space="preserve"> immunisation</w:t>
      </w:r>
      <w:r w:rsidR="00B42031">
        <w:rPr>
          <w:rFonts w:cstheme="minorHAnsi"/>
        </w:rPr>
        <w:t xml:space="preserve"> schedules</w:t>
      </w:r>
      <w:r w:rsidR="00F87AFF">
        <w:rPr>
          <w:rFonts w:cstheme="minorHAnsi"/>
        </w:rPr>
        <w:t xml:space="preserve"> across sub-Saharan Africa between 1994 and 2014</w:t>
      </w:r>
      <w:r w:rsidR="002514DA">
        <w:rPr>
          <w:rFonts w:cstheme="minorHAnsi"/>
        </w:rPr>
        <w:t>, and in Malawi in 2002</w:t>
      </w:r>
      <w:r w:rsidR="004E24F2">
        <w:rPr>
          <w:rFonts w:cstheme="minorHAnsi"/>
        </w:rPr>
        <w:t>.</w:t>
      </w:r>
      <w:r w:rsidR="003239F3">
        <w:rPr>
          <w:rFonts w:cstheme="minorHAnsi"/>
        </w:rPr>
        <w:t xml:space="preserve"> </w:t>
      </w:r>
      <w:r w:rsidR="00334C10">
        <w:rPr>
          <w:rFonts w:cstheme="minorHAnsi"/>
        </w:rPr>
        <w:t>T</w:t>
      </w:r>
      <w:r w:rsidR="003239F3">
        <w:rPr>
          <w:rFonts w:cstheme="minorHAnsi"/>
        </w:rPr>
        <w:t xml:space="preserve">he </w:t>
      </w:r>
      <w:r w:rsidR="006428B2">
        <w:rPr>
          <w:rFonts w:cstheme="minorHAnsi"/>
        </w:rPr>
        <w:t>World Health Organization (</w:t>
      </w:r>
      <w:r w:rsidR="003239F3">
        <w:rPr>
          <w:rFonts w:cstheme="minorHAnsi"/>
        </w:rPr>
        <w:t>WHO</w:t>
      </w:r>
      <w:r w:rsidR="006428B2">
        <w:rPr>
          <w:rFonts w:cstheme="minorHAnsi"/>
        </w:rPr>
        <w:t>)</w:t>
      </w:r>
      <w:r w:rsidR="003239F3">
        <w:rPr>
          <w:rFonts w:cstheme="minorHAnsi"/>
        </w:rPr>
        <w:t xml:space="preserve"> recommend</w:t>
      </w:r>
      <w:r w:rsidR="000359A1">
        <w:rPr>
          <w:rFonts w:cstheme="minorHAnsi"/>
        </w:rPr>
        <w:t xml:space="preserve">s </w:t>
      </w:r>
      <w:r w:rsidR="003239F3">
        <w:rPr>
          <w:rFonts w:cstheme="minorHAnsi"/>
        </w:rPr>
        <w:t xml:space="preserve">commencing the first dose </w:t>
      </w:r>
      <w:r w:rsidR="00334C10">
        <w:rPr>
          <w:rFonts w:cstheme="minorHAnsi"/>
        </w:rPr>
        <w:t xml:space="preserve">at birth but this </w:t>
      </w:r>
      <w:r w:rsidR="003239F3">
        <w:rPr>
          <w:rFonts w:cstheme="minorHAnsi"/>
        </w:rPr>
        <w:t xml:space="preserve">has not been implemented in </w:t>
      </w:r>
      <w:r w:rsidR="00334C10">
        <w:rPr>
          <w:rFonts w:cstheme="minorHAnsi"/>
        </w:rPr>
        <w:t xml:space="preserve">most sub-Saharan </w:t>
      </w:r>
      <w:r w:rsidR="003239F3">
        <w:rPr>
          <w:rFonts w:cstheme="minorHAnsi"/>
        </w:rPr>
        <w:t>Africa</w:t>
      </w:r>
      <w:r w:rsidR="001839CA">
        <w:rPr>
          <w:rFonts w:cstheme="minorHAnsi"/>
        </w:rPr>
        <w:t>n countries</w:t>
      </w:r>
      <w:r w:rsidR="000359A1">
        <w:rPr>
          <w:rFonts w:cstheme="minorHAnsi"/>
        </w:rPr>
        <w:t>,</w:t>
      </w:r>
      <w:r w:rsidR="001839CA">
        <w:rPr>
          <w:rFonts w:cstheme="minorHAnsi"/>
        </w:rPr>
        <w:t xml:space="preserve"> including Malawi</w:t>
      </w:r>
      <w:r w:rsidR="003239F3">
        <w:rPr>
          <w:rFonts w:cstheme="minorHAnsi"/>
        </w:rPr>
        <w:t>.</w:t>
      </w:r>
      <w:r w:rsidR="003239F3">
        <w:rPr>
          <w:rFonts w:cstheme="minorHAnsi"/>
        </w:rPr>
        <w:fldChar w:fldCharType="begin"/>
      </w:r>
      <w:r w:rsidR="00D77C7B">
        <w:rPr>
          <w:rFonts w:cstheme="minorHAnsi"/>
        </w:rPr>
        <w:instrText xml:space="preserve"> ADDIN EN.CITE &lt;EndNote&gt;&lt;Cite&gt;&lt;Author&gt;World Health Organisation&lt;/Author&gt;&lt;Year&gt;2010&lt;/Year&gt;&lt;RecNum&gt;1200&lt;/RecNum&gt;&lt;DisplayText&gt;[10]&lt;/DisplayText&gt;&lt;record&gt;&lt;rec-number&gt;1200&lt;/rec-number&gt;&lt;foreign-keys&gt;&lt;key app="EN" db-id="psp5x0xtx5vdxnefsv3xd9aqfs2pxepxtv0t" timestamp="1606744906"&gt;1200&lt;/key&gt;&lt;/foreign-keys&gt;&lt;ref-type name="Journal Article"&gt;17&lt;/ref-type&gt;&lt;contributors&gt;&lt;authors&gt;&lt;author&gt;World Health Organisation,&lt;/author&gt;&lt;/authors&gt;&lt;/contributors&gt;&lt;titles&gt;&lt;title&gt;Hepatitis B vaccines: WHO position paper—Recommendations&lt;/title&gt;&lt;secondary-title&gt;Vaccine&lt;/secondary-title&gt;&lt;/titles&gt;&lt;periodical&gt;&lt;full-title&gt;Vaccine&lt;/full-title&gt;&lt;abbr-1&gt;Vaccine&lt;/abbr-1&gt;&lt;abbr-2&gt;Vaccine&lt;/abbr-2&gt;&lt;/periodical&gt;&lt;pages&gt;589-590&lt;/pages&gt;&lt;volume&gt;28&lt;/volume&gt;&lt;number&gt;3&lt;/number&gt;&lt;keywords&gt;&lt;keyword&gt;Hepatitis B&lt;/keyword&gt;&lt;keyword&gt;Vaccine&lt;/keyword&gt;&lt;keyword&gt;Position paper&lt;/keyword&gt;&lt;keyword&gt;Recommendations&lt;/keyword&gt;&lt;/keywords&gt;&lt;dates&gt;&lt;year&gt;2010&lt;/year&gt;&lt;pub-dates&gt;&lt;date&gt;2010/01/08/&lt;/date&gt;&lt;/pub-dates&gt;&lt;/dates&gt;&lt;isbn&gt;0264-410X&lt;/isbn&gt;&lt;urls&gt;&lt;related-urls&gt;&lt;url&gt;http://www.sciencedirect.com/science/article/pii/S0264410X09016612&lt;/url&gt;&lt;/related-urls&gt;&lt;/urls&gt;&lt;electronic-resource-num&gt;https://doi.org/10.1016/j.vaccine.2009.10.110&lt;/electronic-resource-num&gt;&lt;/record&gt;&lt;/Cite&gt;&lt;/EndNote&gt;</w:instrText>
      </w:r>
      <w:r w:rsidR="003239F3">
        <w:rPr>
          <w:rFonts w:cstheme="minorHAnsi"/>
        </w:rPr>
        <w:fldChar w:fldCharType="separate"/>
      </w:r>
      <w:r w:rsidR="00D77C7B">
        <w:rPr>
          <w:rFonts w:cstheme="minorHAnsi"/>
          <w:noProof/>
        </w:rPr>
        <w:t>[10]</w:t>
      </w:r>
      <w:r w:rsidR="003239F3">
        <w:rPr>
          <w:rFonts w:cstheme="minorHAnsi"/>
        </w:rPr>
        <w:fldChar w:fldCharType="end"/>
      </w:r>
      <w:r>
        <w:rPr>
          <w:rFonts w:cstheme="minorHAnsi"/>
        </w:rPr>
        <w:t xml:space="preserve"> </w:t>
      </w:r>
      <w:r w:rsidR="006428B2">
        <w:rPr>
          <w:rFonts w:cstheme="minorHAnsi"/>
        </w:rPr>
        <w:t>In 2019, t</w:t>
      </w:r>
      <w:r w:rsidR="0055737D">
        <w:rPr>
          <w:rFonts w:cstheme="minorHAnsi"/>
        </w:rPr>
        <w:t>hree-dose c</w:t>
      </w:r>
      <w:r w:rsidR="002514DA">
        <w:rPr>
          <w:rFonts w:cstheme="minorHAnsi"/>
        </w:rPr>
        <w:t xml:space="preserve">overage </w:t>
      </w:r>
      <w:r w:rsidR="00334C10">
        <w:rPr>
          <w:rFonts w:cstheme="minorHAnsi"/>
        </w:rPr>
        <w:t>starting at</w:t>
      </w:r>
      <w:r w:rsidR="003239F3">
        <w:rPr>
          <w:rFonts w:cstheme="minorHAnsi"/>
        </w:rPr>
        <w:t xml:space="preserve"> 6 weeks </w:t>
      </w:r>
      <w:r w:rsidR="002514DA">
        <w:rPr>
          <w:rFonts w:cstheme="minorHAnsi"/>
        </w:rPr>
        <w:t>was median</w:t>
      </w:r>
      <w:r w:rsidR="00A877B5">
        <w:rPr>
          <w:rFonts w:cstheme="minorHAnsi"/>
        </w:rPr>
        <w:t xml:space="preserve"> </w:t>
      </w:r>
      <w:r w:rsidR="002514DA">
        <w:rPr>
          <w:rFonts w:cstheme="minorHAnsi"/>
        </w:rPr>
        <w:t>8</w:t>
      </w:r>
      <w:r w:rsidR="0019535D">
        <w:rPr>
          <w:rFonts w:cstheme="minorHAnsi"/>
        </w:rPr>
        <w:t>7</w:t>
      </w:r>
      <w:r w:rsidR="002514DA">
        <w:rPr>
          <w:rFonts w:cstheme="minorHAnsi"/>
        </w:rPr>
        <w:t>% (interquartile range (IQR) 7</w:t>
      </w:r>
      <w:r w:rsidR="0019535D">
        <w:rPr>
          <w:rFonts w:cstheme="minorHAnsi"/>
        </w:rPr>
        <w:t>4</w:t>
      </w:r>
      <w:r w:rsidR="002514DA">
        <w:rPr>
          <w:rFonts w:cstheme="minorHAnsi"/>
        </w:rPr>
        <w:t>-9</w:t>
      </w:r>
      <w:r w:rsidR="0019535D">
        <w:rPr>
          <w:rFonts w:cstheme="minorHAnsi"/>
        </w:rPr>
        <w:t>3</w:t>
      </w:r>
      <w:r w:rsidR="002514DA">
        <w:rPr>
          <w:rFonts w:cstheme="minorHAnsi"/>
        </w:rPr>
        <w:t xml:space="preserve">) </w:t>
      </w:r>
      <w:r w:rsidR="00C4229D">
        <w:rPr>
          <w:rFonts w:cstheme="minorHAnsi"/>
        </w:rPr>
        <w:t>across</w:t>
      </w:r>
      <w:r w:rsidR="002514DA">
        <w:rPr>
          <w:rFonts w:cstheme="minorHAnsi"/>
        </w:rPr>
        <w:t xml:space="preserve"> </w:t>
      </w:r>
      <w:r w:rsidR="001839CA">
        <w:rPr>
          <w:rFonts w:cstheme="minorHAnsi"/>
        </w:rPr>
        <w:t>the region</w:t>
      </w:r>
      <w:r w:rsidR="00242478" w:rsidRPr="00242478">
        <w:rPr>
          <w:rFonts w:cstheme="minorHAnsi"/>
        </w:rPr>
        <w:t xml:space="preserve"> </w:t>
      </w:r>
      <w:r w:rsidR="0019535D">
        <w:rPr>
          <w:rFonts w:cstheme="minorHAnsi"/>
        </w:rPr>
        <w:t>and 95% in Malawi</w:t>
      </w:r>
      <w:r w:rsidR="0097115B">
        <w:rPr>
          <w:rFonts w:cstheme="minorHAnsi"/>
        </w:rPr>
        <w:t>.</w:t>
      </w:r>
      <w:r w:rsidR="000B146A">
        <w:rPr>
          <w:rFonts w:cstheme="minorHAnsi"/>
        </w:rPr>
        <w:fldChar w:fldCharType="begin"/>
      </w:r>
      <w:r w:rsidR="00D77C7B">
        <w:rPr>
          <w:rFonts w:cstheme="minorHAnsi"/>
        </w:rPr>
        <w:instrText xml:space="preserve"> ADDIN EN.CITE &lt;EndNote&gt;&lt;Cite&gt;&lt;Author&gt;World Health Organization/ UNICEF&lt;/Author&gt;&lt;Year&gt;2020&lt;/Year&gt;&lt;RecNum&gt;1198&lt;/RecNum&gt;&lt;DisplayText&gt;[11]&lt;/DisplayText&gt;&lt;record&gt;&lt;rec-number&gt;1198&lt;/rec-number&gt;&lt;foreign-keys&gt;&lt;key app="EN" db-id="psp5x0xtx5vdxnefsv3xd9aqfs2pxepxtv0t" timestamp="1606488383"&gt;1198&lt;/key&gt;&lt;/foreign-keys&gt;&lt;ref-type name="Report"&gt;27&lt;/ref-type&gt;&lt;contributors&gt;&lt;authors&gt;&lt;author&gt;World Health Organization/ UNICEF,&lt;/author&gt;&lt;/authors&gt;&lt;/contributors&gt;&lt;titles&gt;&lt;title&gt;WHO-UNICEF estimates of DTP3 coverage&lt;/title&gt;&lt;/titles&gt;&lt;dates&gt;&lt;year&gt;2020&lt;/year&gt;&lt;/dates&gt;&lt;pub-location&gt;WHO, Geneva&lt;/pub-location&gt;&lt;urls&gt;&lt;related-urls&gt;&lt;url&gt;https://apps.who.int/immunization_monitoring/globalsummary/timeseries/tswucoveragedtp3.html&lt;/url&gt;&lt;/related-urls&gt;&lt;/urls&gt;&lt;/record&gt;&lt;/Cite&gt;&lt;/EndNote&gt;</w:instrText>
      </w:r>
      <w:r w:rsidR="000B146A">
        <w:rPr>
          <w:rFonts w:cstheme="minorHAnsi"/>
        </w:rPr>
        <w:fldChar w:fldCharType="separate"/>
      </w:r>
      <w:r w:rsidR="00D77C7B">
        <w:rPr>
          <w:rFonts w:cstheme="minorHAnsi"/>
          <w:noProof/>
        </w:rPr>
        <w:t>[11]</w:t>
      </w:r>
      <w:r w:rsidR="000B146A">
        <w:rPr>
          <w:rFonts w:cstheme="minorHAnsi"/>
        </w:rPr>
        <w:fldChar w:fldCharType="end"/>
      </w:r>
      <w:r w:rsidR="000B146A">
        <w:rPr>
          <w:rFonts w:cstheme="minorHAnsi"/>
        </w:rPr>
        <w:t xml:space="preserve"> </w:t>
      </w:r>
      <w:r w:rsidR="00AC5E7F">
        <w:rPr>
          <w:rFonts w:cstheme="minorHAnsi"/>
        </w:rPr>
        <w:t>A community assessment of vaccine impact has not previously been conducted in southern Africa, outside of South Africa, and there are therefore no data for Malawi.</w:t>
      </w:r>
    </w:p>
    <w:p w14:paraId="7093A1DF" w14:textId="271740BC" w:rsidR="00B47EB9" w:rsidRDefault="00486A56" w:rsidP="00D77C7B">
      <w:pPr>
        <w:spacing w:after="120" w:line="360" w:lineRule="auto"/>
        <w:jc w:val="both"/>
        <w:rPr>
          <w:rFonts w:cstheme="minorHAnsi"/>
        </w:rPr>
      </w:pPr>
      <w:r>
        <w:rPr>
          <w:rFonts w:cstheme="minorHAnsi"/>
        </w:rPr>
        <w:t>I</w:t>
      </w:r>
      <w:r w:rsidR="00F0463D">
        <w:rPr>
          <w:rFonts w:cstheme="minorHAnsi"/>
        </w:rPr>
        <w:t>n a</w:t>
      </w:r>
      <w:r w:rsidR="001E7195">
        <w:rPr>
          <w:rFonts w:cstheme="minorHAnsi"/>
        </w:rPr>
        <w:t xml:space="preserve"> </w:t>
      </w:r>
      <w:r w:rsidR="006428B2">
        <w:rPr>
          <w:rFonts w:cstheme="minorHAnsi"/>
        </w:rPr>
        <w:t xml:space="preserve">previous </w:t>
      </w:r>
      <w:r w:rsidR="001E7195">
        <w:rPr>
          <w:rFonts w:cstheme="minorHAnsi"/>
        </w:rPr>
        <w:t>systematic review</w:t>
      </w:r>
      <w:r w:rsidR="006428B2">
        <w:rPr>
          <w:rFonts w:cstheme="minorHAnsi"/>
        </w:rPr>
        <w:t>,</w:t>
      </w:r>
      <w:r w:rsidR="001E7195">
        <w:rPr>
          <w:rFonts w:cstheme="minorHAnsi"/>
        </w:rPr>
        <w:t xml:space="preserve"> </w:t>
      </w:r>
      <w:r w:rsidR="00F0463D">
        <w:rPr>
          <w:rFonts w:cstheme="minorHAnsi"/>
        </w:rPr>
        <w:t xml:space="preserve">we </w:t>
      </w:r>
      <w:r w:rsidR="001E7195">
        <w:rPr>
          <w:rFonts w:cstheme="minorHAnsi"/>
        </w:rPr>
        <w:t xml:space="preserve">estimated </w:t>
      </w:r>
      <w:r w:rsidR="006428B2">
        <w:rPr>
          <w:rFonts w:cstheme="minorHAnsi"/>
        </w:rPr>
        <w:t xml:space="preserve">that </w:t>
      </w:r>
      <w:r w:rsidR="00AC5E7F">
        <w:rPr>
          <w:rFonts w:cstheme="minorHAnsi"/>
        </w:rPr>
        <w:t>hepatitis B surface (</w:t>
      </w:r>
      <w:r w:rsidR="001E7195">
        <w:rPr>
          <w:rFonts w:cstheme="minorHAnsi"/>
        </w:rPr>
        <w:t>HB</w:t>
      </w:r>
      <w:r w:rsidR="00363B51">
        <w:rPr>
          <w:rFonts w:cstheme="minorHAnsi"/>
        </w:rPr>
        <w:t>sAg</w:t>
      </w:r>
      <w:r w:rsidR="00AC5E7F">
        <w:rPr>
          <w:rFonts w:cstheme="minorHAnsi"/>
        </w:rPr>
        <w:t>)</w:t>
      </w:r>
      <w:r w:rsidR="001E7195">
        <w:rPr>
          <w:rFonts w:cstheme="minorHAnsi"/>
        </w:rPr>
        <w:t xml:space="preserve"> prevalence </w:t>
      </w:r>
      <w:r w:rsidR="006428B2">
        <w:rPr>
          <w:rFonts w:cstheme="minorHAnsi"/>
        </w:rPr>
        <w:t xml:space="preserve">was </w:t>
      </w:r>
      <w:r w:rsidR="00624CFB">
        <w:rPr>
          <w:rFonts w:cstheme="minorHAnsi"/>
        </w:rPr>
        <w:t>8</w:t>
      </w:r>
      <w:r w:rsidR="001E7195">
        <w:rPr>
          <w:rFonts w:cstheme="minorHAnsi"/>
        </w:rPr>
        <w:t xml:space="preserve">% </w:t>
      </w:r>
      <w:r w:rsidR="006428B2">
        <w:rPr>
          <w:rFonts w:cstheme="minorHAnsi"/>
        </w:rPr>
        <w:t xml:space="preserve">among adults </w:t>
      </w:r>
      <w:r>
        <w:rPr>
          <w:rFonts w:cstheme="minorHAnsi"/>
        </w:rPr>
        <w:t xml:space="preserve">in Malawi, </w:t>
      </w:r>
      <w:r w:rsidR="00AC5E7F">
        <w:rPr>
          <w:rFonts w:cstheme="minorHAnsi"/>
        </w:rPr>
        <w:t xml:space="preserve">but observed that available data were </w:t>
      </w:r>
      <w:r w:rsidR="000359A1">
        <w:rPr>
          <w:rFonts w:cstheme="minorHAnsi"/>
        </w:rPr>
        <w:t xml:space="preserve">predominantly </w:t>
      </w:r>
      <w:r w:rsidR="001E7195">
        <w:rPr>
          <w:rFonts w:cstheme="minorHAnsi"/>
        </w:rPr>
        <w:t xml:space="preserve">based </w:t>
      </w:r>
      <w:r w:rsidR="000359A1">
        <w:rPr>
          <w:rFonts w:cstheme="minorHAnsi"/>
        </w:rPr>
        <w:t xml:space="preserve">on </w:t>
      </w:r>
      <w:r w:rsidR="001E7195">
        <w:rPr>
          <w:rFonts w:cstheme="minorHAnsi"/>
        </w:rPr>
        <w:t>convenience sampling</w:t>
      </w:r>
      <w:r w:rsidR="00AC5E7F">
        <w:rPr>
          <w:rFonts w:cstheme="minorHAnsi"/>
        </w:rPr>
        <w:t xml:space="preserve">, </w:t>
      </w:r>
      <w:r w:rsidR="00D106CA">
        <w:rPr>
          <w:rFonts w:cstheme="minorHAnsi"/>
        </w:rPr>
        <w:t xml:space="preserve">hence </w:t>
      </w:r>
      <w:r w:rsidR="00A877B5">
        <w:rPr>
          <w:rFonts w:cstheme="minorHAnsi"/>
        </w:rPr>
        <w:t>at significant risk of bias</w:t>
      </w:r>
      <w:r w:rsidR="001E7195">
        <w:rPr>
          <w:rFonts w:cstheme="minorHAnsi"/>
        </w:rPr>
        <w:t>.</w:t>
      </w:r>
      <w:r w:rsidR="001E7195">
        <w:rPr>
          <w:rFonts w:cstheme="minorHAnsi"/>
        </w:rPr>
        <w:fldChar w:fldCharType="begin">
          <w:fldData xml:space="preserve">PEVuZE5vdGU+PENpdGU+PEF1dGhvcj5TdG9ja2RhbGU8L0F1dGhvcj48WWVhcj4yMDE4PC9ZZWFy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</w:fldData>
        </w:fldChar>
      </w:r>
      <w:r w:rsidR="00D77C7B">
        <w:rPr>
          <w:rFonts w:cstheme="minorHAnsi"/>
        </w:rPr>
        <w:instrText xml:space="preserve"> ADDIN EN.CITE </w:instrText>
      </w:r>
      <w:r w:rsidR="00D77C7B">
        <w:rPr>
          <w:rFonts w:cstheme="minorHAnsi"/>
        </w:rPr>
        <w:fldChar w:fldCharType="begin">
          <w:fldData xml:space="preserve">PEVuZE5vdGU+PENpdGU+PEF1dGhvcj5TdG9ja2RhbGU8L0F1dGhvcj48WWVhcj4yMDE4PC9ZZWFy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</w:fldData>
        </w:fldChar>
      </w:r>
      <w:r w:rsidR="00D77C7B">
        <w:rPr>
          <w:rFonts w:cstheme="minorHAnsi"/>
        </w:rPr>
        <w:instrText xml:space="preserve"> ADDIN EN.CITE.DATA </w:instrText>
      </w:r>
      <w:r w:rsidR="00D77C7B">
        <w:rPr>
          <w:rFonts w:cstheme="minorHAnsi"/>
        </w:rPr>
      </w:r>
      <w:r w:rsidR="00D77C7B">
        <w:rPr>
          <w:rFonts w:cstheme="minorHAnsi"/>
        </w:rPr>
        <w:fldChar w:fldCharType="end"/>
      </w:r>
      <w:r w:rsidR="001E7195">
        <w:rPr>
          <w:rFonts w:cstheme="minorHAnsi"/>
        </w:rPr>
      </w:r>
      <w:r w:rsidR="001E7195">
        <w:rPr>
          <w:rFonts w:cstheme="minorHAnsi"/>
        </w:rPr>
        <w:fldChar w:fldCharType="separate"/>
      </w:r>
      <w:r w:rsidR="00D77C7B">
        <w:rPr>
          <w:rFonts w:cstheme="minorHAnsi"/>
          <w:noProof/>
        </w:rPr>
        <w:t>[12]</w:t>
      </w:r>
      <w:r w:rsidR="001E7195">
        <w:rPr>
          <w:rFonts w:cstheme="minorHAnsi"/>
        </w:rPr>
        <w:fldChar w:fldCharType="end"/>
      </w:r>
      <w:r w:rsidR="0055737D">
        <w:rPr>
          <w:rFonts w:cstheme="minorHAnsi"/>
        </w:rPr>
        <w:t xml:space="preserve"> </w:t>
      </w:r>
      <w:r w:rsidR="000163A9">
        <w:rPr>
          <w:rFonts w:cstheme="minorHAnsi"/>
        </w:rPr>
        <w:t>Estimates of t</w:t>
      </w:r>
      <w:r w:rsidR="002514DA">
        <w:rPr>
          <w:rFonts w:cstheme="minorHAnsi"/>
        </w:rPr>
        <w:t xml:space="preserve">he community-level burden of </w:t>
      </w:r>
      <w:r w:rsidR="00AC5E7F">
        <w:rPr>
          <w:rFonts w:cstheme="minorHAnsi"/>
        </w:rPr>
        <w:t xml:space="preserve">hepatitis B virus (HBV) infection and </w:t>
      </w:r>
      <w:r w:rsidR="002514DA">
        <w:rPr>
          <w:rFonts w:cstheme="minorHAnsi"/>
        </w:rPr>
        <w:t>disease</w:t>
      </w:r>
      <w:r w:rsidR="00AC5E7F">
        <w:rPr>
          <w:rFonts w:cstheme="minorHAnsi"/>
        </w:rPr>
        <w:t>,</w:t>
      </w:r>
      <w:r w:rsidR="002514DA">
        <w:rPr>
          <w:rFonts w:cstheme="minorHAnsi"/>
        </w:rPr>
        <w:t xml:space="preserve"> and the projected need for </w:t>
      </w:r>
      <w:r w:rsidR="00AC5E7F">
        <w:rPr>
          <w:rFonts w:cstheme="minorHAnsi"/>
        </w:rPr>
        <w:t xml:space="preserve">hepatitis B </w:t>
      </w:r>
      <w:r w:rsidR="002514DA">
        <w:rPr>
          <w:rFonts w:cstheme="minorHAnsi"/>
        </w:rPr>
        <w:t xml:space="preserve">treatment </w:t>
      </w:r>
      <w:r w:rsidR="00C7165A">
        <w:rPr>
          <w:rFonts w:cstheme="minorHAnsi"/>
        </w:rPr>
        <w:t>are required to inform an effective public health response</w:t>
      </w:r>
      <w:r w:rsidR="00ED42D1">
        <w:rPr>
          <w:rFonts w:cstheme="minorHAnsi"/>
        </w:rPr>
        <w:t>.</w:t>
      </w:r>
      <w:r w:rsidR="0097115B">
        <w:rPr>
          <w:rFonts w:cstheme="minorHAnsi"/>
        </w:rPr>
        <w:fldChar w:fldCharType="begin"/>
      </w:r>
      <w:r w:rsidR="00D77C7B">
        <w:rPr>
          <w:rFonts w:cstheme="minorHAnsi"/>
        </w:rPr>
        <w:instrText xml:space="preserve"> ADDIN EN.CITE &lt;EndNote&gt;&lt;Cite&gt;&lt;Author&gt;World Health Organisation&lt;/Author&gt;&lt;Year&gt;2016&lt;/Year&gt;&lt;RecNum&gt;438&lt;/RecNum&gt;&lt;DisplayText&gt;[4]&lt;/DisplayText&gt;&lt;record&gt;&lt;rec-number&gt;438&lt;/rec-number&gt;&lt;foreign-keys&gt;&lt;key app="EN" db-id="psp5x0xtx5vdxnefsv3xd9aqfs2pxepxtv0t" timestamp="1523541726"&gt;438&lt;/key&gt;&lt;/foreign-keys&gt;&lt;ref-type name="Report"&gt;27&lt;/ref-type&gt;&lt;contributors&gt;&lt;authors&gt;&lt;author&gt;World Health Organisation,&lt;/author&gt;&lt;/authors&gt;&lt;/contributors&gt;&lt;titles&gt;&lt;title&gt;Global Health Sector Strategy on Viral Hepatitis 2016-2021&lt;/title&gt;&lt;/titles&gt;&lt;dates&gt;&lt;year&gt;2016&lt;/year&gt;&lt;/dates&gt;&lt;pub-location&gt;Geneva, Switzerland&lt;/pub-location&gt;&lt;publisher&gt;WHO&lt;/publisher&gt;&lt;urls&gt;&lt;/urls&gt;&lt;/record&gt;&lt;/Cite&gt;&lt;/EndNote&gt;</w:instrText>
      </w:r>
      <w:r w:rsidR="0097115B">
        <w:rPr>
          <w:rFonts w:cstheme="minorHAnsi"/>
        </w:rPr>
        <w:fldChar w:fldCharType="separate"/>
      </w:r>
      <w:r w:rsidR="00D77C7B">
        <w:rPr>
          <w:rFonts w:cstheme="minorHAnsi"/>
          <w:noProof/>
        </w:rPr>
        <w:t>[4]</w:t>
      </w:r>
      <w:r w:rsidR="0097115B">
        <w:rPr>
          <w:rFonts w:cstheme="minorHAnsi"/>
        </w:rPr>
        <w:fldChar w:fldCharType="end"/>
      </w:r>
      <w:r w:rsidR="007633E6">
        <w:rPr>
          <w:rFonts w:cstheme="minorHAnsi"/>
        </w:rPr>
        <w:t xml:space="preserve"> </w:t>
      </w:r>
      <w:r w:rsidR="00AC5E7F">
        <w:rPr>
          <w:rFonts w:cstheme="minorHAnsi"/>
        </w:rPr>
        <w:t>To address a significant gap in knowledge, w</w:t>
      </w:r>
      <w:r w:rsidR="00B47EB9">
        <w:rPr>
          <w:rFonts w:cstheme="minorHAnsi"/>
        </w:rPr>
        <w:t>e conduct</w:t>
      </w:r>
      <w:r w:rsidR="0045491D">
        <w:rPr>
          <w:rFonts w:cstheme="minorHAnsi"/>
        </w:rPr>
        <w:t>ed</w:t>
      </w:r>
      <w:r w:rsidR="00B47EB9">
        <w:rPr>
          <w:rFonts w:cstheme="minorHAnsi"/>
        </w:rPr>
        <w:t xml:space="preserve"> a</w:t>
      </w:r>
      <w:r w:rsidR="00363B51">
        <w:rPr>
          <w:rFonts w:cstheme="minorHAnsi"/>
        </w:rPr>
        <w:t xml:space="preserve"> </w:t>
      </w:r>
      <w:r w:rsidR="00ED42D1">
        <w:rPr>
          <w:rFonts w:cstheme="minorHAnsi"/>
        </w:rPr>
        <w:t xml:space="preserve">census-based </w:t>
      </w:r>
      <w:r w:rsidR="00B47EB9">
        <w:rPr>
          <w:rFonts w:cstheme="minorHAnsi"/>
        </w:rPr>
        <w:t xml:space="preserve">serological </w:t>
      </w:r>
      <w:r w:rsidR="0097115B">
        <w:rPr>
          <w:rFonts w:cstheme="minorHAnsi"/>
        </w:rPr>
        <w:t xml:space="preserve">and </w:t>
      </w:r>
      <w:r w:rsidR="00AC5E7F">
        <w:rPr>
          <w:rFonts w:cstheme="minorHAnsi"/>
          <w:bCs/>
        </w:rPr>
        <w:t>liver-disease</w:t>
      </w:r>
      <w:r w:rsidR="0097115B">
        <w:rPr>
          <w:rFonts w:cstheme="minorHAnsi"/>
        </w:rPr>
        <w:t xml:space="preserve"> </w:t>
      </w:r>
      <w:r w:rsidR="00B47EB9">
        <w:rPr>
          <w:rFonts w:cstheme="minorHAnsi"/>
        </w:rPr>
        <w:t>survey in Blantyre, Malawi</w:t>
      </w:r>
      <w:r w:rsidR="00C4229D">
        <w:rPr>
          <w:rFonts w:cstheme="minorHAnsi"/>
        </w:rPr>
        <w:t xml:space="preserve"> </w:t>
      </w:r>
      <w:r w:rsidR="00B47EB9">
        <w:rPr>
          <w:rFonts w:cstheme="minorHAnsi"/>
        </w:rPr>
        <w:t xml:space="preserve">to ascertain </w:t>
      </w:r>
      <w:r w:rsidR="00AC5E7F">
        <w:rPr>
          <w:rFonts w:cstheme="minorHAnsi"/>
        </w:rPr>
        <w:t>HBsAg</w:t>
      </w:r>
      <w:r w:rsidR="00C4229D">
        <w:rPr>
          <w:rFonts w:cstheme="minorHAnsi"/>
        </w:rPr>
        <w:t xml:space="preserve"> </w:t>
      </w:r>
      <w:r w:rsidR="00AC5E7F">
        <w:rPr>
          <w:rFonts w:cstheme="minorHAnsi"/>
        </w:rPr>
        <w:t>sero</w:t>
      </w:r>
      <w:r w:rsidR="00C4229D">
        <w:rPr>
          <w:rFonts w:cstheme="minorHAnsi"/>
        </w:rPr>
        <w:t>prevalence</w:t>
      </w:r>
      <w:r w:rsidR="00FE6042">
        <w:rPr>
          <w:rFonts w:cstheme="minorHAnsi"/>
        </w:rPr>
        <w:t xml:space="preserve"> and</w:t>
      </w:r>
      <w:r w:rsidR="00C4229D">
        <w:rPr>
          <w:rFonts w:cstheme="minorHAnsi"/>
        </w:rPr>
        <w:t xml:space="preserve"> </w:t>
      </w:r>
      <w:r w:rsidR="00A574E2">
        <w:rPr>
          <w:rFonts w:cstheme="minorHAnsi"/>
        </w:rPr>
        <w:t>impact</w:t>
      </w:r>
      <w:r w:rsidR="00D106CA">
        <w:rPr>
          <w:rFonts w:cstheme="minorHAnsi"/>
        </w:rPr>
        <w:t xml:space="preserve"> </w:t>
      </w:r>
      <w:r w:rsidR="00FE6042">
        <w:rPr>
          <w:rFonts w:cstheme="minorHAnsi"/>
        </w:rPr>
        <w:t xml:space="preserve">of hepatitis B vaccination </w:t>
      </w:r>
      <w:r w:rsidR="00D106CA">
        <w:rPr>
          <w:rFonts w:cstheme="minorHAnsi"/>
        </w:rPr>
        <w:t xml:space="preserve">and </w:t>
      </w:r>
      <w:r w:rsidR="00ED42D1">
        <w:rPr>
          <w:rFonts w:cstheme="minorHAnsi"/>
        </w:rPr>
        <w:t>t</w:t>
      </w:r>
      <w:r w:rsidR="00D77155">
        <w:rPr>
          <w:rFonts w:cstheme="minorHAnsi"/>
        </w:rPr>
        <w:t>o estimate the</w:t>
      </w:r>
      <w:r w:rsidR="00ED42D1">
        <w:rPr>
          <w:rFonts w:cstheme="minorHAnsi"/>
        </w:rPr>
        <w:t xml:space="preserve"> </w:t>
      </w:r>
      <w:r w:rsidR="00083CD5">
        <w:rPr>
          <w:rFonts w:cstheme="minorHAnsi"/>
        </w:rPr>
        <w:t xml:space="preserve">population-level </w:t>
      </w:r>
      <w:r w:rsidR="00D77155">
        <w:rPr>
          <w:rFonts w:cstheme="minorHAnsi"/>
        </w:rPr>
        <w:t xml:space="preserve">eligibility and </w:t>
      </w:r>
      <w:r w:rsidR="0097115B">
        <w:rPr>
          <w:rFonts w:cstheme="minorHAnsi"/>
        </w:rPr>
        <w:t xml:space="preserve">unmet </w:t>
      </w:r>
      <w:r w:rsidR="00E82454">
        <w:rPr>
          <w:rFonts w:cstheme="minorHAnsi"/>
        </w:rPr>
        <w:t>need</w:t>
      </w:r>
      <w:r w:rsidR="00B47EB9">
        <w:rPr>
          <w:rFonts w:cstheme="minorHAnsi"/>
        </w:rPr>
        <w:t xml:space="preserve"> for </w:t>
      </w:r>
      <w:r w:rsidR="00AC5E7F">
        <w:rPr>
          <w:rFonts w:cstheme="minorHAnsi"/>
        </w:rPr>
        <w:t xml:space="preserve">hepatitis B </w:t>
      </w:r>
      <w:r w:rsidR="00B47EB9">
        <w:rPr>
          <w:rFonts w:cstheme="minorHAnsi"/>
        </w:rPr>
        <w:t>treatment.</w:t>
      </w:r>
    </w:p>
    <w:p w14:paraId="6AB5CBD0" w14:textId="77777777" w:rsidR="00A574E2" w:rsidRDefault="00A574E2" w:rsidP="00D77C7B">
      <w:pPr>
        <w:spacing w:after="120" w:line="360" w:lineRule="auto"/>
        <w:jc w:val="both"/>
        <w:rPr>
          <w:rFonts w:cstheme="minorHAnsi"/>
          <w:b/>
        </w:rPr>
      </w:pPr>
    </w:p>
    <w:p w14:paraId="5B58E8AA" w14:textId="7EF4F1E1" w:rsidR="00B47EB9" w:rsidRPr="00B47EB9" w:rsidRDefault="00BA15C2" w:rsidP="00D77C7B">
      <w:pPr>
        <w:spacing w:after="120" w:line="360" w:lineRule="auto"/>
        <w:jc w:val="both"/>
        <w:rPr>
          <w:rFonts w:cstheme="minorHAnsi"/>
          <w:b/>
        </w:rPr>
      </w:pPr>
      <w:r>
        <w:rPr>
          <w:rFonts w:cstheme="minorHAnsi"/>
          <w:b/>
        </w:rPr>
        <w:t>METHODS</w:t>
      </w:r>
    </w:p>
    <w:p w14:paraId="7CE2B67E" w14:textId="77777777" w:rsidR="00E82454" w:rsidRPr="00BA15C2" w:rsidRDefault="00E82454" w:rsidP="00D77C7B">
      <w:pPr>
        <w:spacing w:line="360" w:lineRule="auto"/>
        <w:jc w:val="both"/>
        <w:rPr>
          <w:b/>
          <w:bCs/>
          <w:iCs/>
        </w:rPr>
      </w:pPr>
      <w:r w:rsidRPr="00BA15C2">
        <w:rPr>
          <w:b/>
          <w:bCs/>
          <w:iCs/>
        </w:rPr>
        <w:t>Census and serological survey</w:t>
      </w:r>
    </w:p>
    <w:p w14:paraId="59F4E24E" w14:textId="69FAB4E0" w:rsidR="00A649A5" w:rsidRDefault="00FF16DD" w:rsidP="00D77C7B">
      <w:pPr>
        <w:spacing w:line="360" w:lineRule="auto"/>
        <w:jc w:val="both"/>
      </w:pPr>
      <w:bookmarkStart w:id="1" w:name="_Hlk8027506"/>
      <w:r>
        <w:lastRenderedPageBreak/>
        <w:t>Individuals</w:t>
      </w:r>
      <w:r w:rsidR="008F71AF">
        <w:t xml:space="preserve"> of all </w:t>
      </w:r>
      <w:proofErr w:type="gramStart"/>
      <w:r w:rsidR="008F71AF">
        <w:t>ages</w:t>
      </w:r>
      <w:proofErr w:type="gramEnd"/>
      <w:r>
        <w:t xml:space="preserve"> </w:t>
      </w:r>
      <w:r w:rsidR="005E6CCB">
        <w:t>resident in Ndirande, Blantyre</w:t>
      </w:r>
      <w:r w:rsidR="00A649A5">
        <w:t>, Malawi</w:t>
      </w:r>
      <w:r w:rsidR="00B350E4">
        <w:t xml:space="preserve"> </w:t>
      </w:r>
      <w:r>
        <w:t>were</w:t>
      </w:r>
      <w:r w:rsidR="00266FA6">
        <w:t xml:space="preserve"> randomly</w:t>
      </w:r>
      <w:r>
        <w:t xml:space="preserve"> selected </w:t>
      </w:r>
      <w:r w:rsidR="004E1A29">
        <w:t xml:space="preserve">from </w:t>
      </w:r>
      <w:r w:rsidR="00191695">
        <w:t xml:space="preserve">a </w:t>
      </w:r>
      <w:r w:rsidR="00CA0FF1">
        <w:t xml:space="preserve">population </w:t>
      </w:r>
      <w:r w:rsidR="00191695">
        <w:t>demographic</w:t>
      </w:r>
      <w:r w:rsidR="004E1A29">
        <w:t xml:space="preserve"> census </w:t>
      </w:r>
      <w:r w:rsidR="00191695">
        <w:t>and</w:t>
      </w:r>
      <w:r>
        <w:t xml:space="preserve"> </w:t>
      </w:r>
      <w:r w:rsidR="00191695">
        <w:t>invited</w:t>
      </w:r>
      <w:r>
        <w:t xml:space="preserve"> to participate in </w:t>
      </w:r>
      <w:r w:rsidR="00191695">
        <w:t>a</w:t>
      </w:r>
      <w:r>
        <w:t xml:space="preserve"> serosurvey </w:t>
      </w:r>
      <w:r w:rsidR="0045491D">
        <w:t xml:space="preserve">in </w:t>
      </w:r>
      <w:r w:rsidR="004E1A29">
        <w:t>2016</w:t>
      </w:r>
      <w:r w:rsidR="0045491D">
        <w:t>-</w:t>
      </w:r>
      <w:r w:rsidR="004E1A29">
        <w:t>2018</w:t>
      </w:r>
      <w:r w:rsidR="00191695">
        <w:t xml:space="preserve">. </w:t>
      </w:r>
      <w:r w:rsidR="008C436D">
        <w:t xml:space="preserve">Ndirande is an unplanned urban township in the north of Blantyre. </w:t>
      </w:r>
      <w:r w:rsidR="00A649A5">
        <w:t xml:space="preserve">Malawi is a low-income country </w:t>
      </w:r>
      <w:r w:rsidR="008C436D">
        <w:t xml:space="preserve">in southern Africa </w:t>
      </w:r>
      <w:r w:rsidR="00A649A5">
        <w:t>with a life expectancy at birth of 64 years</w:t>
      </w:r>
      <w:r w:rsidR="008C436D">
        <w:t xml:space="preserve"> and national HIV prevalence of 10.6% (95% CI 9.9-11.2) among adults.</w:t>
      </w:r>
      <w:r w:rsidR="008C436D">
        <w:fldChar w:fldCharType="begin"/>
      </w:r>
      <w:r w:rsidR="008C436D">
        <w:instrText xml:space="preserve"> ADDIN EN.CITE &lt;EndNote&gt;&lt;Cite&gt;&lt;Author&gt;Government of Malawi&lt;/Author&gt;&lt;Year&gt;2018&lt;/Year&gt;&lt;RecNum&gt;569&lt;/RecNum&gt;&lt;DisplayText&gt;[13]&lt;/DisplayText&gt;&lt;record&gt;&lt;rec-number&gt;569&lt;/rec-number&gt;&lt;foreign-keys&gt;&lt;key app="EN" db-id="psp5x0xtx5vdxnefsv3xd9aqfs2pxepxtv0t" timestamp="1567262582"&gt;569&lt;/key&gt;&lt;/foreign-keys&gt;&lt;ref-type name="Report"&gt;27&lt;/ref-type&gt;&lt;contributors&gt;&lt;authors&gt;&lt;author&gt;Government of Malawi,&lt;/author&gt;&lt;/authors&gt;&lt;/contributors&gt;&lt;titles&gt;&lt;title&gt;Malawi Population Based HIV Impact Assessment (MPHIA) 2015-16&lt;/title&gt;&lt;/titles&gt;&lt;dates&gt;&lt;year&gt;2018&lt;/year&gt;&lt;/dates&gt;&lt;pub-location&gt;Colombia University, New York, USA&lt;/pub-location&gt;&lt;publisher&gt;PHIA Project&lt;/publisher&gt;&lt;urls&gt;&lt;related-urls&gt;&lt;url&gt;https://phia.icap.columbia.edu/countries/malawi/&lt;/url&gt;&lt;/related-urls&gt;&lt;/urls&gt;&lt;/record&gt;&lt;/Cite&gt;&lt;/EndNote&gt;</w:instrText>
      </w:r>
      <w:r w:rsidR="008C436D">
        <w:fldChar w:fldCharType="separate"/>
      </w:r>
      <w:r w:rsidR="008C436D">
        <w:rPr>
          <w:noProof/>
        </w:rPr>
        <w:t>[13]</w:t>
      </w:r>
      <w:r w:rsidR="008C436D">
        <w:fldChar w:fldCharType="end"/>
      </w:r>
    </w:p>
    <w:p w14:paraId="43C8B900" w14:textId="21593A77" w:rsidR="001839CA" w:rsidRDefault="00191695" w:rsidP="00D77C7B">
      <w:pPr>
        <w:spacing w:line="360" w:lineRule="auto"/>
        <w:jc w:val="both"/>
      </w:pPr>
      <w:r>
        <w:t>We used</w:t>
      </w:r>
      <w:r w:rsidR="00FF16DD">
        <w:t xml:space="preserve"> </w:t>
      </w:r>
      <w:r w:rsidR="004E16E8">
        <w:t>single</w:t>
      </w:r>
      <w:r w:rsidR="006D2D9A">
        <w:t>-</w:t>
      </w:r>
      <w:r w:rsidR="004E16E8">
        <w:t xml:space="preserve">stage </w:t>
      </w:r>
      <w:r w:rsidR="00486A56">
        <w:t xml:space="preserve">random </w:t>
      </w:r>
      <w:r w:rsidR="003F4A73">
        <w:t>probability sampling</w:t>
      </w:r>
      <w:r w:rsidR="00983ED8">
        <w:t>,</w:t>
      </w:r>
      <w:r w:rsidR="003F4A73">
        <w:t xml:space="preserve"> with age</w:t>
      </w:r>
      <w:r w:rsidR="009F4242">
        <w:t>-</w:t>
      </w:r>
      <w:r w:rsidR="003F4A73">
        <w:t>stratification to oversample younger children</w:t>
      </w:r>
      <w:r>
        <w:t xml:space="preserve">, as part of </w:t>
      </w:r>
      <w:r w:rsidR="00BA79F3">
        <w:t>a co-incident typhoid epidemiology study (</w:t>
      </w:r>
      <w:r w:rsidRPr="00E82454">
        <w:t xml:space="preserve">Strategic Typhoid </w:t>
      </w:r>
      <w:r>
        <w:t>A</w:t>
      </w:r>
      <w:r w:rsidRPr="00E82454">
        <w:t>lliance across Africa and Asia</w:t>
      </w:r>
      <w:r w:rsidR="00BA79F3">
        <w:t>)</w:t>
      </w:r>
      <w:r>
        <w:t>.</w:t>
      </w:r>
      <w:r w:rsidR="006B1011">
        <w:fldChar w:fldCharType="begin">
          <w:fldData xml:space="preserve">PEVuZE5vdGU+PENpdGU+PEF1dGhvcj5UaGluZHdhPC9BdXRob3I+PFllYXI+MjAyMDwvWWVhcj48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</w:fldData>
        </w:fldChar>
      </w:r>
      <w:r w:rsidR="008C436D">
        <w:instrText xml:space="preserve"> ADDIN EN.CITE </w:instrText>
      </w:r>
      <w:r w:rsidR="008C436D">
        <w:fldChar w:fldCharType="begin">
          <w:fldData xml:space="preserve">PEVuZE5vdGU+PENpdGU+PEF1dGhvcj5UaGluZHdhPC9BdXRob3I+PFllYXI+MjAyMDwvWWVhcj48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</w:fldData>
        </w:fldChar>
      </w:r>
      <w:r w:rsidR="008C436D">
        <w:instrText xml:space="preserve"> ADDIN EN.CITE.DATA </w:instrText>
      </w:r>
      <w:r w:rsidR="008C436D">
        <w:fldChar w:fldCharType="end"/>
      </w:r>
      <w:r w:rsidR="006B1011">
        <w:fldChar w:fldCharType="separate"/>
      </w:r>
      <w:r w:rsidR="008C436D">
        <w:rPr>
          <w:noProof/>
        </w:rPr>
        <w:t>[14, 15]</w:t>
      </w:r>
      <w:r w:rsidR="006B1011">
        <w:fldChar w:fldCharType="end"/>
      </w:r>
      <w:r>
        <w:t xml:space="preserve"> </w:t>
      </w:r>
      <w:r w:rsidR="00486A56">
        <w:t>G</w:t>
      </w:r>
      <w:r>
        <w:t>lobal positioning satellite (GPS) co-ordinates of household</w:t>
      </w:r>
      <w:r w:rsidR="001839CA">
        <w:t>s</w:t>
      </w:r>
      <w:r>
        <w:t xml:space="preserve"> were recorded</w:t>
      </w:r>
      <w:r w:rsidRPr="004E16E8">
        <w:t xml:space="preserve"> </w:t>
      </w:r>
      <w:r>
        <w:t>(</w:t>
      </w:r>
      <w:proofErr w:type="spellStart"/>
      <w:r>
        <w:t>eTrex</w:t>
      </w:r>
      <w:proofErr w:type="spellEnd"/>
      <w:r>
        <w:t xml:space="preserve"> 30x, Garmin, USA)</w:t>
      </w:r>
      <w:r w:rsidR="0097115B">
        <w:t xml:space="preserve"> to assess spatial </w:t>
      </w:r>
      <w:r w:rsidR="001839CA">
        <w:t>distribution</w:t>
      </w:r>
      <w:r w:rsidR="0097115B">
        <w:t xml:space="preserve"> of </w:t>
      </w:r>
      <w:r w:rsidR="00266FA6">
        <w:t>selected individuals</w:t>
      </w:r>
      <w:r>
        <w:t>.</w:t>
      </w:r>
      <w:r w:rsidR="003F4A73">
        <w:t xml:space="preserve"> </w:t>
      </w:r>
      <w:r w:rsidR="00083CD5">
        <w:t>I</w:t>
      </w:r>
      <w:r w:rsidR="004E16E8">
        <w:t xml:space="preserve">f a randomly selected individual </w:t>
      </w:r>
      <w:r w:rsidR="00083CD5">
        <w:t xml:space="preserve">in the serosurvey </w:t>
      </w:r>
      <w:r w:rsidR="004E16E8">
        <w:t>could not be</w:t>
      </w:r>
      <w:r w:rsidR="000872CB">
        <w:t xml:space="preserve"> locate</w:t>
      </w:r>
      <w:r w:rsidR="004E16E8">
        <w:t>d</w:t>
      </w:r>
      <w:r w:rsidR="000872CB">
        <w:t xml:space="preserve"> </w:t>
      </w:r>
      <w:r w:rsidR="004E1A29">
        <w:t xml:space="preserve">or </w:t>
      </w:r>
      <w:r w:rsidR="000872CB">
        <w:t xml:space="preserve">did not consent, </w:t>
      </w:r>
      <w:r w:rsidR="00A877B5">
        <w:t>a</w:t>
      </w:r>
      <w:r w:rsidR="00E66E1F">
        <w:t>nother</w:t>
      </w:r>
      <w:r w:rsidR="00A877B5">
        <w:t xml:space="preserve"> </w:t>
      </w:r>
      <w:r w:rsidR="00E82454">
        <w:t>household member from the same age</w:t>
      </w:r>
      <w:r w:rsidR="00AD4192">
        <w:t>-</w:t>
      </w:r>
      <w:r w:rsidR="00FF16DD">
        <w:t>stratification</w:t>
      </w:r>
      <w:r w:rsidR="000872CB">
        <w:t xml:space="preserve"> </w:t>
      </w:r>
      <w:r w:rsidR="00E82454">
        <w:t xml:space="preserve">group </w:t>
      </w:r>
      <w:r w:rsidR="00A877B5">
        <w:t>was</w:t>
      </w:r>
      <w:r w:rsidR="00E82454">
        <w:t xml:space="preserve"> request</w:t>
      </w:r>
      <w:r w:rsidR="00A877B5">
        <w:t>ed</w:t>
      </w:r>
      <w:r w:rsidR="004E16E8">
        <w:t xml:space="preserve"> to participate, </w:t>
      </w:r>
      <w:r w:rsidR="000872CB">
        <w:t>or</w:t>
      </w:r>
      <w:r w:rsidR="004E16E8">
        <w:t xml:space="preserve"> </w:t>
      </w:r>
      <w:r w:rsidR="00AD4192">
        <w:t>secondarily</w:t>
      </w:r>
      <w:r w:rsidR="004E16E8">
        <w:t>,</w:t>
      </w:r>
      <w:r w:rsidR="00E82454">
        <w:t xml:space="preserve"> </w:t>
      </w:r>
      <w:r w:rsidR="00486A56">
        <w:t xml:space="preserve">a replacement was selected </w:t>
      </w:r>
      <w:r w:rsidR="009F4242">
        <w:t>by</w:t>
      </w:r>
      <w:r w:rsidR="00486A56">
        <w:t xml:space="preserve"> </w:t>
      </w:r>
      <w:r w:rsidR="004E16E8">
        <w:t>further randomisation from the</w:t>
      </w:r>
      <w:r w:rsidR="001839CA">
        <w:t xml:space="preserve"> census</w:t>
      </w:r>
      <w:r w:rsidR="00FF16DD">
        <w:t xml:space="preserve"> </w:t>
      </w:r>
      <w:r w:rsidR="004E16E8">
        <w:t>age</w:t>
      </w:r>
      <w:r w:rsidR="0045491D">
        <w:t>-</w:t>
      </w:r>
      <w:r w:rsidR="00FF16DD">
        <w:t>strat</w:t>
      </w:r>
      <w:r w:rsidR="00867874">
        <w:t>um</w:t>
      </w:r>
      <w:r w:rsidR="00F85D7F">
        <w:t>.</w:t>
      </w:r>
      <w:r w:rsidR="00407342">
        <w:t xml:space="preserve"> Educational, mari</w:t>
      </w:r>
      <w:r w:rsidR="00445614">
        <w:t>t</w:t>
      </w:r>
      <w:r w:rsidR="00407342">
        <w:t>al and employment data</w:t>
      </w:r>
      <w:r w:rsidR="00FF16DD">
        <w:t xml:space="preserve"> </w:t>
      </w:r>
      <w:r w:rsidR="00407342">
        <w:t xml:space="preserve">were </w:t>
      </w:r>
      <w:r w:rsidR="00445614">
        <w:t>recorded</w:t>
      </w:r>
      <w:r w:rsidR="00407342">
        <w:t xml:space="preserve"> from serosurvey participants. </w:t>
      </w:r>
      <w:r w:rsidR="001839CA">
        <w:t xml:space="preserve">We estimated a sample size requirement of </w:t>
      </w:r>
      <w:r w:rsidR="00E726BA">
        <w:t>5913</w:t>
      </w:r>
      <w:r w:rsidR="00F81EE1">
        <w:t xml:space="preserve"> </w:t>
      </w:r>
      <w:r w:rsidR="00D25CED">
        <w:t xml:space="preserve">based on </w:t>
      </w:r>
      <w:r w:rsidR="00CA0FF1">
        <w:t xml:space="preserve">an </w:t>
      </w:r>
      <w:r w:rsidR="00D25CED">
        <w:t xml:space="preserve">anticipated HBsAg prevalence of 8.1% </w:t>
      </w:r>
      <w:r w:rsidR="00CA0FF1">
        <w:t>for</w:t>
      </w:r>
      <w:r w:rsidR="00D25CED">
        <w:t xml:space="preserve"> precision of 1%</w:t>
      </w:r>
      <w:r w:rsidR="00103089">
        <w:t xml:space="preserve"> </w:t>
      </w:r>
      <w:r w:rsidR="00722F8F" w:rsidRPr="00F81EE1">
        <w:t>(</w:t>
      </w:r>
      <w:r w:rsidR="00103089">
        <w:t>A</w:t>
      </w:r>
      <w:r w:rsidR="00722F8F" w:rsidRPr="00F81EE1">
        <w:t xml:space="preserve">ppendix </w:t>
      </w:r>
      <w:r w:rsidR="00F81EE1" w:rsidRPr="00F81EE1">
        <w:t>1</w:t>
      </w:r>
      <w:r w:rsidR="00722F8F" w:rsidRPr="00F81EE1">
        <w:t>)</w:t>
      </w:r>
      <w:r w:rsidR="00F81EE1">
        <w:t>.</w:t>
      </w:r>
      <w:r w:rsidR="00CB16E4">
        <w:t xml:space="preserve"> </w:t>
      </w:r>
      <w:r w:rsidR="000872CB">
        <w:t>V</w:t>
      </w:r>
      <w:r w:rsidR="007C792A">
        <w:t xml:space="preserve">accination </w:t>
      </w:r>
      <w:r w:rsidR="009F4242">
        <w:t>status</w:t>
      </w:r>
      <w:r w:rsidR="007C792A">
        <w:t xml:space="preserve"> of children aged </w:t>
      </w:r>
      <w:r w:rsidR="007C792A">
        <w:rPr>
          <w:rFonts w:cstheme="minorHAnsi"/>
        </w:rPr>
        <w:t>≤</w:t>
      </w:r>
      <w:r w:rsidR="007C792A">
        <w:t>10 years</w:t>
      </w:r>
      <w:r w:rsidR="000872CB">
        <w:t xml:space="preserve"> was obtained </w:t>
      </w:r>
      <w:r w:rsidR="009F4242">
        <w:t>from the</w:t>
      </w:r>
      <w:r w:rsidR="00D23899">
        <w:t xml:space="preserve"> family-held vaccine recor</w:t>
      </w:r>
      <w:r w:rsidR="009F4242">
        <w:t>d or if unav</w:t>
      </w:r>
      <w:r w:rsidR="007C792A">
        <w:t>ailable, parent</w:t>
      </w:r>
      <w:r w:rsidR="00083CD5">
        <w:t xml:space="preserve"> or </w:t>
      </w:r>
      <w:r w:rsidR="007C792A">
        <w:t>guardians</w:t>
      </w:r>
      <w:r w:rsidR="009F4242">
        <w:t>’</w:t>
      </w:r>
      <w:r w:rsidR="007C792A">
        <w:t xml:space="preserve"> report</w:t>
      </w:r>
      <w:r w:rsidR="00682C6D">
        <w:t>.</w:t>
      </w:r>
      <w:r w:rsidR="00FE77E1">
        <w:t xml:space="preserve"> </w:t>
      </w:r>
      <w:r w:rsidR="000872CB">
        <w:t>V</w:t>
      </w:r>
      <w:r w:rsidR="009827CE">
        <w:t>enous</w:t>
      </w:r>
      <w:r w:rsidR="0024794D">
        <w:t xml:space="preserve"> </w:t>
      </w:r>
      <w:r w:rsidR="00A877B5">
        <w:t xml:space="preserve">EDTA </w:t>
      </w:r>
      <w:r w:rsidR="00ED42D1">
        <w:t xml:space="preserve">samples were collected in </w:t>
      </w:r>
      <w:r w:rsidR="006B0A1A">
        <w:t xml:space="preserve">consenting </w:t>
      </w:r>
      <w:r w:rsidR="00ED42D1">
        <w:t>participant</w:t>
      </w:r>
      <w:r w:rsidR="0045491D">
        <w:t>s’</w:t>
      </w:r>
      <w:r w:rsidR="00ED42D1">
        <w:t xml:space="preserve"> households</w:t>
      </w:r>
      <w:r w:rsidR="000872CB">
        <w:t xml:space="preserve">, </w:t>
      </w:r>
      <w:r w:rsidR="00ED42D1">
        <w:t xml:space="preserve">stored in cool </w:t>
      </w:r>
      <w:proofErr w:type="gramStart"/>
      <w:r w:rsidR="00ED42D1">
        <w:t>boxes</w:t>
      </w:r>
      <w:proofErr w:type="gramEnd"/>
      <w:r w:rsidR="00ED42D1">
        <w:t xml:space="preserve"> and transported to the study laboratory. </w:t>
      </w:r>
      <w:r w:rsidR="0045491D">
        <w:t>P</w:t>
      </w:r>
      <w:r w:rsidR="00ED42D1">
        <w:t xml:space="preserve">lasma samples were </w:t>
      </w:r>
      <w:r>
        <w:t xml:space="preserve">separated by centrifugation and </w:t>
      </w:r>
      <w:r w:rsidR="00ED42D1">
        <w:t>stored at -80</w:t>
      </w:r>
      <w:r w:rsidR="00ED42D1">
        <w:rPr>
          <w:rFonts w:cstheme="minorHAnsi"/>
        </w:rPr>
        <w:t>°</w:t>
      </w:r>
      <w:r w:rsidR="00ED42D1">
        <w:t>C</w:t>
      </w:r>
      <w:r w:rsidR="000872CB">
        <w:t>.</w:t>
      </w:r>
      <w:bookmarkEnd w:id="1"/>
    </w:p>
    <w:p w14:paraId="6325230E" w14:textId="77777777" w:rsidR="00103089" w:rsidRDefault="00103089" w:rsidP="00D77C7B">
      <w:pPr>
        <w:spacing w:line="360" w:lineRule="auto"/>
        <w:jc w:val="both"/>
      </w:pPr>
    </w:p>
    <w:p w14:paraId="5B4C2640" w14:textId="066E0315" w:rsidR="0024794D" w:rsidRPr="00BA15C2" w:rsidRDefault="0024794D" w:rsidP="00D77C7B">
      <w:pPr>
        <w:spacing w:line="360" w:lineRule="auto"/>
        <w:jc w:val="both"/>
        <w:rPr>
          <w:b/>
          <w:bCs/>
          <w:iCs/>
        </w:rPr>
      </w:pPr>
      <w:r w:rsidRPr="00BA15C2">
        <w:rPr>
          <w:b/>
          <w:bCs/>
          <w:iCs/>
        </w:rPr>
        <w:t xml:space="preserve">Evaluation of HBV disease </w:t>
      </w:r>
    </w:p>
    <w:p w14:paraId="136454F9" w14:textId="0C715187" w:rsidR="0024794D" w:rsidRDefault="0024794D" w:rsidP="00D77C7B">
      <w:pPr>
        <w:spacing w:line="360" w:lineRule="auto"/>
        <w:jc w:val="both"/>
      </w:pPr>
      <w:bookmarkStart w:id="2" w:name="_Hlk8027518"/>
      <w:r>
        <w:t>We returned to</w:t>
      </w:r>
      <w:r w:rsidR="00CA0FF1">
        <w:t xml:space="preserve"> households of</w:t>
      </w:r>
      <w:r>
        <w:t xml:space="preserve"> individuals</w:t>
      </w:r>
      <w:r w:rsidR="003151C9">
        <w:t xml:space="preserve"> </w:t>
      </w:r>
      <w:r w:rsidR="008F71AF">
        <w:t xml:space="preserve">aged </w:t>
      </w:r>
      <w:r w:rsidR="008F71AF">
        <w:rPr>
          <w:rFonts w:cstheme="minorHAnsi"/>
        </w:rPr>
        <w:t>≥</w:t>
      </w:r>
      <w:r w:rsidR="008F71AF">
        <w:t xml:space="preserve">16 years </w:t>
      </w:r>
      <w:r w:rsidR="003151C9">
        <w:t>who</w:t>
      </w:r>
      <w:r>
        <w:t xml:space="preserve"> test</w:t>
      </w:r>
      <w:r w:rsidR="003151C9">
        <w:t>ed</w:t>
      </w:r>
      <w:r w:rsidR="00983ED8">
        <w:t xml:space="preserve"> </w:t>
      </w:r>
      <w:r>
        <w:t>HBsAg</w:t>
      </w:r>
      <w:r w:rsidR="003151C9">
        <w:t>-</w:t>
      </w:r>
      <w:r w:rsidR="00983ED8">
        <w:t>positive</w:t>
      </w:r>
      <w:r w:rsidR="00CA0FF1">
        <w:t xml:space="preserve"> by laboratory enzyme immunoassay</w:t>
      </w:r>
      <w:r>
        <w:t xml:space="preserve"> and invited them to participate in</w:t>
      </w:r>
      <w:r w:rsidR="000872CB">
        <w:t xml:space="preserve"> </w:t>
      </w:r>
      <w:r w:rsidR="003151C9">
        <w:t>an</w:t>
      </w:r>
      <w:r>
        <w:t xml:space="preserve"> evaluation</w:t>
      </w:r>
      <w:r w:rsidR="004E1A29">
        <w:t xml:space="preserve"> of treatment eligibility</w:t>
      </w:r>
      <w:r w:rsidR="00191695">
        <w:t xml:space="preserve"> based on W</w:t>
      </w:r>
      <w:r w:rsidR="001340D9">
        <w:t>HO</w:t>
      </w:r>
      <w:r w:rsidR="00103089">
        <w:t xml:space="preserve"> 2015</w:t>
      </w:r>
      <w:r w:rsidR="001340D9">
        <w:t xml:space="preserve">, European Association for the Study of the Liver </w:t>
      </w:r>
      <w:r w:rsidR="00103089">
        <w:t xml:space="preserve">2017 </w:t>
      </w:r>
      <w:r w:rsidR="001340D9">
        <w:t xml:space="preserve">(EASL) and American Association for the Study of the Liver (AASLD) </w:t>
      </w:r>
      <w:r w:rsidR="00103089">
        <w:t xml:space="preserve">2018 </w:t>
      </w:r>
      <w:r w:rsidR="001340D9">
        <w:t>criteria (Appendix</w:t>
      </w:r>
      <w:r w:rsidR="002C6CC3">
        <w:t xml:space="preserve"> </w:t>
      </w:r>
      <w:r w:rsidR="00F81EE1">
        <w:t>2</w:t>
      </w:r>
      <w:r w:rsidR="001340D9">
        <w:t>)</w:t>
      </w:r>
      <w:r>
        <w:t>.</w:t>
      </w:r>
      <w:r w:rsidR="001340D9">
        <w:fldChar w:fldCharType="begin">
          <w:fldData xml:space="preserve">PEVuZE5vdGU+PENpdGU+PEF1dGhvcj5UZXJyYXVsdDwvQXV0aG9yPjxZZWFyPjIwMTg8L1llYXI+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U2MC0xNTk5PC9w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zNzAtMzk4PC9wYWdlcz48dm9sdW1lPjY3PC92b2x1bWU+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</w:fldData>
        </w:fldChar>
      </w:r>
      <w:r w:rsidR="008C436D">
        <w:instrText xml:space="preserve"> ADDIN EN.CITE </w:instrText>
      </w:r>
      <w:r w:rsidR="008C436D">
        <w:fldChar w:fldCharType="begin">
          <w:fldData xml:space="preserve">PEVuZE5vdGU+PENpdGU+PEF1dGhvcj5UZXJyYXVsdDwvQXV0aG9yPjxZZWFyPjIwMTg8L1llYXI+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U2MC0xNTk5PC9w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zNzAtMzk4PC9wYWdlcz48dm9sdW1lPjY3PC92b2x1bWU+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</w:fldData>
        </w:fldChar>
      </w:r>
      <w:r w:rsidR="008C436D">
        <w:instrText xml:space="preserve"> ADDIN EN.CITE.DATA </w:instrText>
      </w:r>
      <w:r w:rsidR="008C436D">
        <w:fldChar w:fldCharType="end"/>
      </w:r>
      <w:r w:rsidR="001340D9">
        <w:fldChar w:fldCharType="separate"/>
      </w:r>
      <w:r w:rsidR="008C436D">
        <w:rPr>
          <w:noProof/>
        </w:rPr>
        <w:t>[8, 16, 17]</w:t>
      </w:r>
      <w:r w:rsidR="001340D9">
        <w:fldChar w:fldCharType="end"/>
      </w:r>
      <w:r w:rsidR="00CB16E4">
        <w:t xml:space="preserve"> </w:t>
      </w:r>
      <w:r w:rsidR="00A10FE6">
        <w:t>For pregnant women</w:t>
      </w:r>
      <w:r w:rsidR="00103089">
        <w:t>, for whom transient elastography is not recommended</w:t>
      </w:r>
      <w:r w:rsidR="00A10FE6">
        <w:t>, we returned &gt;6 weeks after delivery</w:t>
      </w:r>
      <w:r w:rsidR="00CA0FF1">
        <w:t xml:space="preserve"> to invite them to participate</w:t>
      </w:r>
      <w:r w:rsidR="00A10FE6">
        <w:t>.</w:t>
      </w:r>
      <w:r w:rsidR="008F71AF">
        <w:t xml:space="preserve"> </w:t>
      </w:r>
      <w:r w:rsidR="001839CA">
        <w:t>I</w:t>
      </w:r>
      <w:r w:rsidR="00A61A05">
        <w:t xml:space="preserve">nclusion criteria </w:t>
      </w:r>
      <w:r w:rsidR="0082765F">
        <w:t xml:space="preserve">for evaluation of treatment eligibility </w:t>
      </w:r>
      <w:r w:rsidR="00A61A05">
        <w:t>were</w:t>
      </w:r>
      <w:r w:rsidR="008F71AF">
        <w:t xml:space="preserve"> </w:t>
      </w:r>
      <w:r w:rsidR="00A10FE6">
        <w:t xml:space="preserve">HBsAg seropositivity, </w:t>
      </w:r>
      <w:r w:rsidR="00A61A05">
        <w:t>residen</w:t>
      </w:r>
      <w:r w:rsidR="000872CB">
        <w:t>ce</w:t>
      </w:r>
      <w:r w:rsidR="00A61A05">
        <w:t xml:space="preserve"> in the study catchment area</w:t>
      </w:r>
      <w:r w:rsidR="0055737D">
        <w:t xml:space="preserve"> and </w:t>
      </w:r>
      <w:r w:rsidR="00A61A05">
        <w:t xml:space="preserve">capacity to consent. </w:t>
      </w:r>
      <w:r>
        <w:t xml:space="preserve">We conducted assessments </w:t>
      </w:r>
      <w:proofErr w:type="gramStart"/>
      <w:r>
        <w:t xml:space="preserve">in </w:t>
      </w:r>
      <w:r w:rsidR="00CA0FF1">
        <w:t xml:space="preserve"> </w:t>
      </w:r>
      <w:r>
        <w:t>community</w:t>
      </w:r>
      <w:proofErr w:type="gramEnd"/>
      <w:r w:rsidR="0073300D">
        <w:t xml:space="preserve"> halls close to participants’ residences</w:t>
      </w:r>
      <w:r>
        <w:t>.</w:t>
      </w:r>
      <w:r w:rsidR="004546F3">
        <w:t xml:space="preserve"> </w:t>
      </w:r>
      <w:r w:rsidR="00A10FE6">
        <w:t xml:space="preserve">Rapid point-of-care </w:t>
      </w:r>
      <w:r w:rsidR="007633E6">
        <w:t xml:space="preserve">HIV testing </w:t>
      </w:r>
      <w:r w:rsidR="00A10FE6">
        <w:t xml:space="preserve">was offered in accordance with national guidelines using Determine anti-HIV (Alere, South Africa) for screening, followed by </w:t>
      </w:r>
      <w:r w:rsidR="007B686B">
        <w:t>c</w:t>
      </w:r>
      <w:r w:rsidR="00AF56EF">
        <w:t>onfirmat</w:t>
      </w:r>
      <w:r w:rsidR="006D2D9A">
        <w:t xml:space="preserve">ion </w:t>
      </w:r>
      <w:r w:rsidR="001839CA">
        <w:t xml:space="preserve">with </w:t>
      </w:r>
      <w:r w:rsidR="007633E6">
        <w:t>Uni-Gold HIV</w:t>
      </w:r>
      <w:r w:rsidR="00F757CF">
        <w:t xml:space="preserve"> (</w:t>
      </w:r>
      <w:r w:rsidR="007633E6">
        <w:t>Trinity Biotech, Ireland)</w:t>
      </w:r>
      <w:r w:rsidR="00A10FE6">
        <w:t xml:space="preserve">. </w:t>
      </w:r>
      <w:r w:rsidR="009660DB">
        <w:t>We performed clinical examination to elicit signs of</w:t>
      </w:r>
      <w:r w:rsidR="00CA0FF1">
        <w:t xml:space="preserve"> chronic</w:t>
      </w:r>
      <w:r w:rsidR="009660DB">
        <w:t xml:space="preserve"> liver disease. </w:t>
      </w:r>
      <w:r w:rsidR="004546F3">
        <w:t>W</w:t>
      </w:r>
      <w:r>
        <w:t xml:space="preserve">e assessed liver </w:t>
      </w:r>
      <w:r w:rsidR="009D1299">
        <w:t xml:space="preserve">stiffness </w:t>
      </w:r>
      <w:r>
        <w:t xml:space="preserve">using transient elastography </w:t>
      </w:r>
      <w:r w:rsidR="009D1299">
        <w:t xml:space="preserve">in the right mid-axillary intercostal space </w:t>
      </w:r>
      <w:r w:rsidR="007B0E18">
        <w:t>after</w:t>
      </w:r>
      <w:r w:rsidR="004546F3">
        <w:t xml:space="preserve"> fasting for &gt;3 hours</w:t>
      </w:r>
      <w:r w:rsidR="00A55B84">
        <w:t xml:space="preserve"> </w:t>
      </w:r>
      <w:r w:rsidR="00C01EEB">
        <w:t>(</w:t>
      </w:r>
      <w:proofErr w:type="spellStart"/>
      <w:r>
        <w:t>Fibro</w:t>
      </w:r>
      <w:r w:rsidR="00A10FE6">
        <w:t>S</w:t>
      </w:r>
      <w:r>
        <w:t>can</w:t>
      </w:r>
      <w:proofErr w:type="spellEnd"/>
      <w:r>
        <w:t xml:space="preserve"> 430 Mini</w:t>
      </w:r>
      <w:r w:rsidR="00C01EEB">
        <w:t>,</w:t>
      </w:r>
      <w:r>
        <w:t xml:space="preserve"> Echosens, France)</w:t>
      </w:r>
      <w:r w:rsidR="00C87649">
        <w:t>.</w:t>
      </w:r>
      <w:r>
        <w:t xml:space="preserve"> </w:t>
      </w:r>
      <w:r w:rsidR="004546F3">
        <w:t>Reliability criteria were IQR/median &lt;</w:t>
      </w:r>
      <w:r w:rsidR="00624CFB">
        <w:t>0</w:t>
      </w:r>
      <w:r w:rsidR="00FA4D43">
        <w:t>.</w:t>
      </w:r>
      <w:r w:rsidR="00624CFB">
        <w:t>3</w:t>
      </w:r>
      <w:r w:rsidR="004546F3">
        <w:t xml:space="preserve"> if &gt;</w:t>
      </w:r>
      <w:r w:rsidR="00624CFB">
        <w:t>7</w:t>
      </w:r>
      <w:r w:rsidR="00FA4D43">
        <w:t>.</w:t>
      </w:r>
      <w:r w:rsidR="00624CFB">
        <w:t>1</w:t>
      </w:r>
      <w:r w:rsidR="004546F3">
        <w:t>kPa.</w:t>
      </w:r>
      <w:r w:rsidR="004546F3">
        <w:fldChar w:fldCharType="begin">
          <w:fldData xml:space="preserve">PEVuZE5vdGU+PENpdGU+PEF1dGhvcj5Cb3Vyc2llcjwvQXV0aG9yPjxZZWFyPjIwMTM8L1llYXI+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</w:fldData>
        </w:fldChar>
      </w:r>
      <w:r w:rsidR="008C436D">
        <w:instrText xml:space="preserve"> ADDIN EN.CITE </w:instrText>
      </w:r>
      <w:r w:rsidR="008C436D">
        <w:fldChar w:fldCharType="begin">
          <w:fldData xml:space="preserve">PEVuZE5vdGU+PENpdGU+PEF1dGhvcj5Cb3Vyc2llcjwvQXV0aG9yPjxZZWFyPjIwMTM8L1llYXI+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</w:fldData>
        </w:fldChar>
      </w:r>
      <w:r w:rsidR="008C436D">
        <w:instrText xml:space="preserve"> ADDIN EN.CITE.DATA </w:instrText>
      </w:r>
      <w:r w:rsidR="008C436D">
        <w:fldChar w:fldCharType="end"/>
      </w:r>
      <w:r w:rsidR="004546F3">
        <w:fldChar w:fldCharType="separate"/>
      </w:r>
      <w:r w:rsidR="008C436D">
        <w:rPr>
          <w:noProof/>
        </w:rPr>
        <w:t>[18]</w:t>
      </w:r>
      <w:r w:rsidR="004546F3">
        <w:fldChar w:fldCharType="end"/>
      </w:r>
      <w:r w:rsidR="004546F3">
        <w:t xml:space="preserve"> We applied categorical </w:t>
      </w:r>
      <w:r w:rsidR="004546F3">
        <w:lastRenderedPageBreak/>
        <w:t>interpretat</w:t>
      </w:r>
      <w:r w:rsidR="009B0D36">
        <w:t>ive cut-offs</w:t>
      </w:r>
      <w:r w:rsidR="004546F3">
        <w:t xml:space="preserve"> of </w:t>
      </w:r>
      <w:r w:rsidR="00624CFB">
        <w:t>7</w:t>
      </w:r>
      <w:r w:rsidR="00FA4D43">
        <w:t>.</w:t>
      </w:r>
      <w:r w:rsidR="00624CFB">
        <w:t>9</w:t>
      </w:r>
      <w:r w:rsidR="00A10FE6">
        <w:t xml:space="preserve"> </w:t>
      </w:r>
      <w:r w:rsidR="004546F3">
        <w:t xml:space="preserve">kPa for significant fibrosis (F2) and </w:t>
      </w:r>
      <w:r w:rsidR="00624CFB">
        <w:t>9</w:t>
      </w:r>
      <w:r w:rsidR="00FA4D43">
        <w:t>.</w:t>
      </w:r>
      <w:r w:rsidR="00624CFB">
        <w:t>5</w:t>
      </w:r>
      <w:r w:rsidR="00A10FE6">
        <w:t xml:space="preserve"> </w:t>
      </w:r>
      <w:r w:rsidR="004546F3">
        <w:t>kPa for cirrhosis (F4)</w:t>
      </w:r>
      <w:r w:rsidR="0082765F">
        <w:t xml:space="preserve"> according to cross-sectional comparative data from the Gambia and Senegal</w:t>
      </w:r>
      <w:r w:rsidR="001839CA">
        <w:t>.</w:t>
      </w:r>
      <w:r w:rsidR="004546F3">
        <w:fldChar w:fldCharType="begin">
          <w:fldData xml:space="preserve">PEVuZE5vdGU+PENpdGU+PEF1dGhvcj5MZW1vaW5lPC9BdXRob3I+PFllYXI+MjAxNjwvWWVhcj48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</w:fldData>
        </w:fldChar>
      </w:r>
      <w:r w:rsidR="008C436D">
        <w:instrText xml:space="preserve"> ADDIN EN.CITE </w:instrText>
      </w:r>
      <w:r w:rsidR="008C436D">
        <w:fldChar w:fldCharType="begin">
          <w:fldData xml:space="preserve">PEVuZE5vdGU+PENpdGU+PEF1dGhvcj5MZW1vaW5lPC9BdXRob3I+PFllYXI+MjAxNjwvWWVhcj48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</w:fldData>
        </w:fldChar>
      </w:r>
      <w:r w:rsidR="008C436D">
        <w:instrText xml:space="preserve"> ADDIN EN.CITE.DATA </w:instrText>
      </w:r>
      <w:r w:rsidR="008C436D">
        <w:fldChar w:fldCharType="end"/>
      </w:r>
      <w:r w:rsidR="004546F3">
        <w:fldChar w:fldCharType="separate"/>
      </w:r>
      <w:r w:rsidR="008C436D">
        <w:rPr>
          <w:noProof/>
        </w:rPr>
        <w:t>[19]</w:t>
      </w:r>
      <w:r w:rsidR="004546F3">
        <w:fldChar w:fldCharType="end"/>
      </w:r>
      <w:r w:rsidR="004546F3">
        <w:t xml:space="preserve"> </w:t>
      </w:r>
      <w:r w:rsidR="00A10FE6">
        <w:t>Participants meeting EASL criteria were referred for treatment</w:t>
      </w:r>
      <w:r w:rsidR="00CA0FF1">
        <w:t xml:space="preserve"> with tenofovir.</w:t>
      </w:r>
    </w:p>
    <w:p w14:paraId="083BF2C1" w14:textId="77777777" w:rsidR="00103089" w:rsidRDefault="00103089" w:rsidP="00D77C7B">
      <w:pPr>
        <w:spacing w:line="360" w:lineRule="auto"/>
        <w:jc w:val="both"/>
      </w:pPr>
    </w:p>
    <w:p w14:paraId="0B1C8145" w14:textId="07D12771" w:rsidR="0024794D" w:rsidRPr="00BA15C2" w:rsidRDefault="00421E19" w:rsidP="00D77C7B">
      <w:pPr>
        <w:spacing w:line="360" w:lineRule="auto"/>
        <w:jc w:val="both"/>
        <w:rPr>
          <w:b/>
          <w:bCs/>
          <w:iCs/>
        </w:rPr>
      </w:pPr>
      <w:r w:rsidRPr="00BA15C2">
        <w:rPr>
          <w:b/>
          <w:bCs/>
          <w:iCs/>
        </w:rPr>
        <w:t>Laboratory investigations</w:t>
      </w:r>
    </w:p>
    <w:p w14:paraId="5F97D901" w14:textId="72514F87" w:rsidR="00B0736B" w:rsidRDefault="00983ED8" w:rsidP="00D77C7B">
      <w:pPr>
        <w:spacing w:line="360" w:lineRule="auto"/>
        <w:jc w:val="both"/>
      </w:pPr>
      <w:r>
        <w:t>L</w:t>
      </w:r>
      <w:r w:rsidR="00AF56EF">
        <w:t>aboratory</w:t>
      </w:r>
      <w:r w:rsidR="00F476E9">
        <w:t xml:space="preserve"> investigations</w:t>
      </w:r>
      <w:r w:rsidR="00AF56EF">
        <w:t xml:space="preserve"> were </w:t>
      </w:r>
      <w:r>
        <w:t xml:space="preserve">performed </w:t>
      </w:r>
      <w:r w:rsidR="007B686B">
        <w:t>in</w:t>
      </w:r>
      <w:r w:rsidR="009B0D36">
        <w:t xml:space="preserve"> the</w:t>
      </w:r>
      <w:r w:rsidR="009D1299">
        <w:t xml:space="preserve"> </w:t>
      </w:r>
      <w:r w:rsidR="00F476E9">
        <w:t>Malawi-Liverpool-</w:t>
      </w:r>
      <w:proofErr w:type="spellStart"/>
      <w:r w:rsidR="00F476E9">
        <w:t>Wellcome</w:t>
      </w:r>
      <w:proofErr w:type="spellEnd"/>
      <w:r w:rsidR="00F476E9">
        <w:t xml:space="preserve"> Trust Laboratories in </w:t>
      </w:r>
      <w:r w:rsidR="009D1299">
        <w:t>Blantyre</w:t>
      </w:r>
      <w:r w:rsidR="00F476E9">
        <w:t xml:space="preserve">. </w:t>
      </w:r>
      <w:r w:rsidR="0024794D">
        <w:t xml:space="preserve">We tested </w:t>
      </w:r>
      <w:r w:rsidR="003151C9">
        <w:t>for</w:t>
      </w:r>
      <w:r w:rsidR="00CB16E4">
        <w:t xml:space="preserve"> </w:t>
      </w:r>
      <w:r w:rsidR="003549C3">
        <w:t>HBsAg using</w:t>
      </w:r>
      <w:r w:rsidR="0055737D">
        <w:t xml:space="preserve"> </w:t>
      </w:r>
      <w:r w:rsidR="00A10FE6">
        <w:t xml:space="preserve">the </w:t>
      </w:r>
      <w:proofErr w:type="spellStart"/>
      <w:r w:rsidR="003549C3">
        <w:t>Monolisa</w:t>
      </w:r>
      <w:proofErr w:type="spellEnd"/>
      <w:r w:rsidR="003549C3">
        <w:t xml:space="preserve"> HBsAg</w:t>
      </w:r>
      <w:r>
        <w:t>-</w:t>
      </w:r>
      <w:r w:rsidR="003549C3">
        <w:t>U</w:t>
      </w:r>
      <w:r w:rsidR="009C0756">
        <w:t>ltra</w:t>
      </w:r>
      <w:r w:rsidR="00FE5EB9">
        <w:t xml:space="preserve"> </w:t>
      </w:r>
      <w:r w:rsidR="0055737D">
        <w:t>(</w:t>
      </w:r>
      <w:r w:rsidR="003549C3">
        <w:t>Bio-Rad, France)</w:t>
      </w:r>
      <w:r w:rsidR="0014325B">
        <w:t xml:space="preserve"> </w:t>
      </w:r>
      <w:r w:rsidR="00A10FE6">
        <w:t xml:space="preserve">enzyme-linked immunoassay (ELISA </w:t>
      </w:r>
      <w:r w:rsidR="0014325B">
        <w:t>in accordance with manufacturer instructions</w:t>
      </w:r>
      <w:r w:rsidR="003549C3">
        <w:t xml:space="preserve">. </w:t>
      </w:r>
      <w:r w:rsidR="009B0D36">
        <w:t>Samples showing i</w:t>
      </w:r>
      <w:r>
        <w:t>ntermediate</w:t>
      </w:r>
      <w:r w:rsidR="003E514A">
        <w:t xml:space="preserve"> </w:t>
      </w:r>
      <w:r w:rsidR="009B0D36">
        <w:t xml:space="preserve">reactivity </w:t>
      </w:r>
      <w:r w:rsidR="003E514A">
        <w:t>(</w:t>
      </w:r>
      <w:r w:rsidR="009B0D36">
        <w:t xml:space="preserve">sample/cut-off </w:t>
      </w:r>
      <w:r>
        <w:t>ratio</w:t>
      </w:r>
      <w:r w:rsidR="003E514A">
        <w:t xml:space="preserve"> </w:t>
      </w:r>
      <w:r w:rsidR="00F70CEC">
        <w:t>&gt;</w:t>
      </w:r>
      <w:r w:rsidR="00624CFB">
        <w:t>0</w:t>
      </w:r>
      <w:r w:rsidR="00FA4D43">
        <w:t>.</w:t>
      </w:r>
      <w:r w:rsidR="00624CFB">
        <w:t>9</w:t>
      </w:r>
      <w:r w:rsidR="003E514A">
        <w:t xml:space="preserve">) </w:t>
      </w:r>
      <w:r w:rsidR="009B0D36">
        <w:t xml:space="preserve">and all positive samples </w:t>
      </w:r>
      <w:r w:rsidR="003E514A">
        <w:t xml:space="preserve">were repeated in duplicate. </w:t>
      </w:r>
      <w:r w:rsidR="009B0D36">
        <w:t>Hepatit</w:t>
      </w:r>
      <w:r w:rsidR="002C6CC3">
        <w:t>i</w:t>
      </w:r>
      <w:r w:rsidR="009B0D36">
        <w:t>s B e antigen (</w:t>
      </w:r>
      <w:proofErr w:type="spellStart"/>
      <w:r w:rsidR="003549C3">
        <w:t>HBeAg</w:t>
      </w:r>
      <w:proofErr w:type="spellEnd"/>
      <w:r w:rsidR="009B0D36">
        <w:t>)</w:t>
      </w:r>
      <w:r w:rsidR="000163A9">
        <w:t>,</w:t>
      </w:r>
      <w:r w:rsidR="003549C3">
        <w:t xml:space="preserve"> anti-</w:t>
      </w:r>
      <w:proofErr w:type="spellStart"/>
      <w:r w:rsidR="003549C3">
        <w:t>HBe</w:t>
      </w:r>
      <w:proofErr w:type="spellEnd"/>
      <w:r w:rsidR="00A4154C">
        <w:t>, hepatitis C antigen/antibody (HCV Ag/Ab)</w:t>
      </w:r>
      <w:r w:rsidR="00A55B84">
        <w:t xml:space="preserve"> and anti-</w:t>
      </w:r>
      <w:r w:rsidR="009B0D36">
        <w:t>hepatitis delta virus (</w:t>
      </w:r>
      <w:r w:rsidR="006B7ECC">
        <w:t>anti-</w:t>
      </w:r>
      <w:r w:rsidR="009B0D36">
        <w:t>HDV)</w:t>
      </w:r>
      <w:r w:rsidR="003549C3">
        <w:t xml:space="preserve"> </w:t>
      </w:r>
      <w:r w:rsidR="00A55B84">
        <w:t xml:space="preserve">were tested by ELISA </w:t>
      </w:r>
      <w:r w:rsidR="009B0D36">
        <w:t xml:space="preserve">using </w:t>
      </w:r>
      <w:proofErr w:type="spellStart"/>
      <w:r w:rsidR="003549C3">
        <w:t>Monolisa</w:t>
      </w:r>
      <w:proofErr w:type="spellEnd"/>
      <w:r w:rsidR="003549C3">
        <w:t xml:space="preserve"> </w:t>
      </w:r>
      <w:proofErr w:type="spellStart"/>
      <w:r w:rsidR="003549C3">
        <w:t>HBeAg</w:t>
      </w:r>
      <w:proofErr w:type="spellEnd"/>
      <w:r w:rsidR="003549C3">
        <w:t>-Ab</w:t>
      </w:r>
      <w:r w:rsidR="00C42CCE">
        <w:t xml:space="preserve"> (Bio-Rad)</w:t>
      </w:r>
      <w:r w:rsidR="00A4154C">
        <w:t xml:space="preserve">, </w:t>
      </w:r>
      <w:proofErr w:type="spellStart"/>
      <w:r w:rsidR="00A4154C">
        <w:t>Monolisa</w:t>
      </w:r>
      <w:proofErr w:type="spellEnd"/>
      <w:r w:rsidR="00A4154C">
        <w:t xml:space="preserve"> HCV Ag-Ab ULTRA v2, </w:t>
      </w:r>
      <w:r w:rsidR="00C42CCE">
        <w:t>(</w:t>
      </w:r>
      <w:r w:rsidR="00A4154C">
        <w:t>Bio-Rad</w:t>
      </w:r>
      <w:r w:rsidR="00C42CCE">
        <w:t>)</w:t>
      </w:r>
      <w:r w:rsidR="00A55B84">
        <w:t xml:space="preserve"> and </w:t>
      </w:r>
      <w:r w:rsidR="003549C3">
        <w:t xml:space="preserve">ETI-AB-DELTAK-2 </w:t>
      </w:r>
      <w:r w:rsidR="00C42CCE">
        <w:t>(</w:t>
      </w:r>
      <w:proofErr w:type="spellStart"/>
      <w:r w:rsidR="00F70CEC">
        <w:t>Dias</w:t>
      </w:r>
      <w:r w:rsidR="0073300D">
        <w:t>orin</w:t>
      </w:r>
      <w:proofErr w:type="spellEnd"/>
      <w:r w:rsidR="003549C3">
        <w:t>, Italy</w:t>
      </w:r>
      <w:r w:rsidR="00C42CCE">
        <w:t>), respectively</w:t>
      </w:r>
      <w:r w:rsidR="00AF56EF">
        <w:t xml:space="preserve">. </w:t>
      </w:r>
      <w:r w:rsidR="00AD4192">
        <w:t>HBV DNA was quantified using</w:t>
      </w:r>
      <w:r w:rsidR="00B0736B">
        <w:t xml:space="preserve"> </w:t>
      </w:r>
      <w:r w:rsidR="00205CEC">
        <w:t xml:space="preserve">an </w:t>
      </w:r>
      <w:r w:rsidR="00B0736B">
        <w:t>in-house real</w:t>
      </w:r>
      <w:r w:rsidR="00AD4192">
        <w:t>-</w:t>
      </w:r>
      <w:r w:rsidR="00B0736B">
        <w:t>time PCR</w:t>
      </w:r>
      <w:r w:rsidR="00A21416">
        <w:t>,</w:t>
      </w:r>
      <w:r w:rsidR="009B0D36">
        <w:t xml:space="preserve"> </w:t>
      </w:r>
      <w:r w:rsidR="0055737D">
        <w:t xml:space="preserve">with a </w:t>
      </w:r>
      <w:r w:rsidR="00B0736B">
        <w:t>lower limit of quantification</w:t>
      </w:r>
      <w:r w:rsidR="00973330">
        <w:t xml:space="preserve"> </w:t>
      </w:r>
      <w:r w:rsidR="00B0736B">
        <w:t>of 3</w:t>
      </w:r>
      <w:r w:rsidR="009B0D36">
        <w:t>4</w:t>
      </w:r>
      <w:r w:rsidR="00B0736B">
        <w:t xml:space="preserve"> IU/ml</w:t>
      </w:r>
      <w:r w:rsidR="001D33F1">
        <w:t xml:space="preserve"> </w:t>
      </w:r>
      <w:r w:rsidR="001D33F1" w:rsidRPr="002D0D12">
        <w:t>(Appendix</w:t>
      </w:r>
      <w:r w:rsidR="002D0D12">
        <w:t xml:space="preserve"> </w:t>
      </w:r>
      <w:r w:rsidR="00E726BA">
        <w:t>3</w:t>
      </w:r>
      <w:r w:rsidR="001D33F1" w:rsidRPr="002D0D12">
        <w:t>)</w:t>
      </w:r>
      <w:r w:rsidR="00A10FE6">
        <w:t>.</w:t>
      </w:r>
      <w:r w:rsidR="0073300D">
        <w:t xml:space="preserve"> ALT was </w:t>
      </w:r>
      <w:r w:rsidR="004A55F4">
        <w:t xml:space="preserve">measured </w:t>
      </w:r>
      <w:r w:rsidR="0073300D">
        <w:t>using an</w:t>
      </w:r>
      <w:r w:rsidR="004A55F4">
        <w:t xml:space="preserve"> automated</w:t>
      </w:r>
      <w:r w:rsidR="0073300D">
        <w:t xml:space="preserve"> assay with an upper limit of normal of 32 U/L</w:t>
      </w:r>
      <w:r w:rsidR="004A55F4">
        <w:t xml:space="preserve"> (AU480, Beckmann Coulter, CA, USA)</w:t>
      </w:r>
      <w:r w:rsidR="0073300D">
        <w:t>.</w:t>
      </w:r>
    </w:p>
    <w:p w14:paraId="4D38A4F5" w14:textId="77777777" w:rsidR="0082765F" w:rsidRPr="0024794D" w:rsidRDefault="0082765F" w:rsidP="00D77C7B">
      <w:pPr>
        <w:spacing w:line="360" w:lineRule="auto"/>
        <w:jc w:val="both"/>
      </w:pPr>
    </w:p>
    <w:p w14:paraId="5F6CEA41" w14:textId="2F8126D1" w:rsidR="00ED42D1" w:rsidRPr="00BA15C2" w:rsidRDefault="00ED42D1" w:rsidP="00D77C7B">
      <w:pPr>
        <w:spacing w:line="360" w:lineRule="auto"/>
        <w:jc w:val="both"/>
        <w:rPr>
          <w:b/>
          <w:bCs/>
          <w:iCs/>
        </w:rPr>
      </w:pPr>
      <w:bookmarkStart w:id="3" w:name="_Hlk8027552"/>
      <w:bookmarkEnd w:id="2"/>
      <w:r w:rsidRPr="00BA15C2">
        <w:rPr>
          <w:b/>
          <w:bCs/>
          <w:iCs/>
        </w:rPr>
        <w:t>Ethical review</w:t>
      </w:r>
    </w:p>
    <w:p w14:paraId="7063B938" w14:textId="12A379E7" w:rsidR="00ED42D1" w:rsidRDefault="003151C9" w:rsidP="00D77C7B">
      <w:pPr>
        <w:spacing w:line="360" w:lineRule="auto"/>
        <w:jc w:val="both"/>
      </w:pPr>
      <w:r>
        <w:t>Ethical</w:t>
      </w:r>
      <w:r w:rsidR="00ED42D1">
        <w:t xml:space="preserve"> permission </w:t>
      </w:r>
      <w:r w:rsidR="000D10A3">
        <w:t xml:space="preserve">to conduct the study </w:t>
      </w:r>
      <w:r>
        <w:t xml:space="preserve">was obtained </w:t>
      </w:r>
      <w:r w:rsidR="00ED42D1">
        <w:t xml:space="preserve">from the National </w:t>
      </w:r>
      <w:r w:rsidR="003E4A45">
        <w:t xml:space="preserve">Health </w:t>
      </w:r>
      <w:r w:rsidR="00ED42D1">
        <w:t>Sciences Research Committee</w:t>
      </w:r>
      <w:r w:rsidR="00A55B84">
        <w:t xml:space="preserve"> of Malawi</w:t>
      </w:r>
      <w:r w:rsidR="00ED42D1">
        <w:t xml:space="preserve"> (16/11/1698</w:t>
      </w:r>
      <w:r w:rsidR="004D4AD9">
        <w:t xml:space="preserve"> and</w:t>
      </w:r>
      <w:r w:rsidR="00173F14">
        <w:t xml:space="preserve"> </w:t>
      </w:r>
      <w:r w:rsidR="00173F14" w:rsidRPr="00AD463A">
        <w:t>15/5/1599</w:t>
      </w:r>
      <w:r w:rsidR="00ED42D1">
        <w:t>) and the University of Liverpool (reference 1954).</w:t>
      </w:r>
      <w:r w:rsidR="004D4AD9">
        <w:t xml:space="preserve"> </w:t>
      </w:r>
      <w:r w:rsidR="00A21416">
        <w:t>P</w:t>
      </w:r>
      <w:r w:rsidR="00ED42D1">
        <w:t>articipants in the serological survey and</w:t>
      </w:r>
      <w:r w:rsidR="001D33F1">
        <w:t xml:space="preserve"> </w:t>
      </w:r>
      <w:r w:rsidR="00ED42D1">
        <w:t>c</w:t>
      </w:r>
      <w:r w:rsidR="00CB16E4">
        <w:t>linical</w:t>
      </w:r>
      <w:r w:rsidR="00ED42D1">
        <w:t xml:space="preserve"> evaluation</w:t>
      </w:r>
      <w:r w:rsidR="001D33F1">
        <w:t xml:space="preserve"> </w:t>
      </w:r>
      <w:r w:rsidR="00ED42D1">
        <w:t>provided written informed consent.</w:t>
      </w:r>
      <w:r w:rsidR="00AF56EF">
        <w:t xml:space="preserve"> The study was conducted in accordance with the Declaration of Helsinki (2013).</w:t>
      </w:r>
    </w:p>
    <w:p w14:paraId="24883EE7" w14:textId="77777777" w:rsidR="0082765F" w:rsidRPr="00ED42D1" w:rsidRDefault="0082765F" w:rsidP="00D77C7B">
      <w:pPr>
        <w:spacing w:line="360" w:lineRule="auto"/>
        <w:jc w:val="both"/>
      </w:pPr>
    </w:p>
    <w:p w14:paraId="3CC591FB" w14:textId="407A822F" w:rsidR="009D1299" w:rsidRPr="00BA15C2" w:rsidRDefault="005B4D05" w:rsidP="00D77C7B">
      <w:pPr>
        <w:spacing w:line="360" w:lineRule="auto"/>
        <w:rPr>
          <w:b/>
          <w:bCs/>
          <w:iCs/>
        </w:rPr>
      </w:pPr>
      <w:r w:rsidRPr="00BA15C2">
        <w:rPr>
          <w:b/>
          <w:bCs/>
          <w:iCs/>
        </w:rPr>
        <w:t>S</w:t>
      </w:r>
      <w:r w:rsidR="007B686B" w:rsidRPr="00BA15C2">
        <w:rPr>
          <w:b/>
          <w:bCs/>
          <w:iCs/>
        </w:rPr>
        <w:t>tatistical analysis</w:t>
      </w:r>
    </w:p>
    <w:p w14:paraId="027E0EBF" w14:textId="37FC5F36" w:rsidR="00D7270E" w:rsidRDefault="00C24377" w:rsidP="00D77C7B">
      <w:pPr>
        <w:spacing w:line="360" w:lineRule="auto"/>
        <w:jc w:val="both"/>
      </w:pPr>
      <w:r>
        <w:t>We estimated population HB</w:t>
      </w:r>
      <w:r w:rsidR="009B0D36">
        <w:t>sAg</w:t>
      </w:r>
      <w:r>
        <w:t xml:space="preserve"> prevalence </w:t>
      </w:r>
      <w:r w:rsidR="0055737D">
        <w:t>using</w:t>
      </w:r>
      <w:r>
        <w:t xml:space="preserve"> </w:t>
      </w:r>
      <w:r w:rsidR="00F70CEC">
        <w:t>survey</w:t>
      </w:r>
      <w:r>
        <w:t xml:space="preserve"> </w:t>
      </w:r>
      <w:r w:rsidR="00F213B2">
        <w:t xml:space="preserve">design </w:t>
      </w:r>
      <w:r>
        <w:t xml:space="preserve">weights </w:t>
      </w:r>
      <w:r w:rsidR="00F213B2">
        <w:t xml:space="preserve">from </w:t>
      </w:r>
      <w:r w:rsidR="00AD4192">
        <w:t>age</w:t>
      </w:r>
      <w:r w:rsidR="003C7EFE">
        <w:t>-</w:t>
      </w:r>
      <w:r w:rsidR="00AD4192">
        <w:t>stratification</w:t>
      </w:r>
      <w:r>
        <w:t xml:space="preserve"> and used post-stratification </w:t>
      </w:r>
      <w:r w:rsidR="00D65652">
        <w:t xml:space="preserve">iterative proportional fitting </w:t>
      </w:r>
      <w:r w:rsidR="006D2D9A">
        <w:t>with</w:t>
      </w:r>
      <w:r>
        <w:t xml:space="preserve"> 5-year age</w:t>
      </w:r>
      <w:r w:rsidR="00F213B2">
        <w:t>-sex</w:t>
      </w:r>
      <w:r w:rsidR="003C7EFE">
        <w:t xml:space="preserve"> </w:t>
      </w:r>
      <w:r>
        <w:t>groups</w:t>
      </w:r>
      <w:r w:rsidR="00D65652">
        <w:t xml:space="preserve"> </w:t>
      </w:r>
      <w:r>
        <w:t xml:space="preserve">from the census to </w:t>
      </w:r>
      <w:r w:rsidR="009B0D36">
        <w:t xml:space="preserve">adjust estimates to </w:t>
      </w:r>
      <w:r>
        <w:t>the population distribution</w:t>
      </w:r>
      <w:r w:rsidR="00D65652">
        <w:t>. In a sensitivity analysis</w:t>
      </w:r>
      <w:r w:rsidR="00F213B2">
        <w:t>,</w:t>
      </w:r>
      <w:r w:rsidR="00D65652">
        <w:t xml:space="preserve"> we </w:t>
      </w:r>
      <w:r w:rsidR="00F213B2">
        <w:t>also adjusted for</w:t>
      </w:r>
      <w:r w:rsidR="003151C9">
        <w:t xml:space="preserve"> </w:t>
      </w:r>
      <w:r w:rsidR="00D65652">
        <w:t xml:space="preserve">geographic area </w:t>
      </w:r>
      <w:r>
        <w:t xml:space="preserve">to account for </w:t>
      </w:r>
      <w:r w:rsidR="003B1835">
        <w:t xml:space="preserve">geographic </w:t>
      </w:r>
      <w:r>
        <w:t>variation in response</w:t>
      </w:r>
      <w:r w:rsidR="00E0057D">
        <w:t xml:space="preserve"> rate</w:t>
      </w:r>
      <w:r w:rsidR="00330AF3">
        <w:t xml:space="preserve">. </w:t>
      </w:r>
      <w:r>
        <w:t>Where</w:t>
      </w:r>
      <w:r w:rsidR="001D2A0D">
        <w:t xml:space="preserve"> date of birth was unknown, we estimated</w:t>
      </w:r>
      <w:r>
        <w:t xml:space="preserve"> the</w:t>
      </w:r>
      <w:r w:rsidR="006D2D9A">
        <w:t xml:space="preserve"> </w:t>
      </w:r>
      <w:r>
        <w:t xml:space="preserve">year </w:t>
      </w:r>
      <w:r w:rsidR="001D2A0D">
        <w:t>mid-point</w:t>
      </w:r>
      <w:r w:rsidR="002832DF">
        <w:t xml:space="preserve"> </w:t>
      </w:r>
      <w:r w:rsidR="00F213B2">
        <w:t>from reported age</w:t>
      </w:r>
      <w:r w:rsidR="001D2A0D">
        <w:t>.</w:t>
      </w:r>
      <w:r w:rsidR="005C27BC">
        <w:t xml:space="preserve"> </w:t>
      </w:r>
      <w:r w:rsidR="0098315B">
        <w:t xml:space="preserve">We assessed spatial clustering of HBsAg-positive </w:t>
      </w:r>
      <w:r w:rsidR="00F213B2">
        <w:t>participants</w:t>
      </w:r>
      <w:r w:rsidR="0098315B">
        <w:t xml:space="preserve"> using </w:t>
      </w:r>
      <w:proofErr w:type="spellStart"/>
      <w:r w:rsidR="0098315B">
        <w:t>Getis</w:t>
      </w:r>
      <w:proofErr w:type="spellEnd"/>
      <w:r w:rsidR="0098315B">
        <w:t xml:space="preserve">-Ord Gi* and </w:t>
      </w:r>
      <w:proofErr w:type="spellStart"/>
      <w:r w:rsidR="0098315B">
        <w:t>Anselin</w:t>
      </w:r>
      <w:proofErr w:type="spellEnd"/>
      <w:r w:rsidR="0098315B">
        <w:t xml:space="preserve"> Local Moran’s I</w:t>
      </w:r>
      <w:r w:rsidR="00F213B2">
        <w:t xml:space="preserve"> statistics</w:t>
      </w:r>
      <w:r w:rsidR="0098315B">
        <w:t xml:space="preserve">. </w:t>
      </w:r>
      <w:r w:rsidR="00530C28">
        <w:t>Association between HBsAg and explanatory variables were assessed by</w:t>
      </w:r>
      <w:r w:rsidR="00F70CEC">
        <w:t xml:space="preserve"> binomial</w:t>
      </w:r>
      <w:r w:rsidR="00530C28">
        <w:t xml:space="preserve"> logistic regression</w:t>
      </w:r>
      <w:r w:rsidR="00F213B2">
        <w:t>,</w:t>
      </w:r>
      <w:r w:rsidR="00E2771F">
        <w:t xml:space="preserve"> </w:t>
      </w:r>
      <w:r>
        <w:t>applying</w:t>
      </w:r>
      <w:r w:rsidR="00E2771F">
        <w:t xml:space="preserve"> sampling probability weights</w:t>
      </w:r>
      <w:r w:rsidR="00556330">
        <w:t xml:space="preserve">. </w:t>
      </w:r>
      <w:r w:rsidR="006D2D9A">
        <w:t xml:space="preserve">For multivariable model selection among participants </w:t>
      </w:r>
      <w:r w:rsidR="006D2D9A">
        <w:rPr>
          <w:rFonts w:cstheme="minorHAnsi"/>
        </w:rPr>
        <w:t>≥</w:t>
      </w:r>
      <w:r w:rsidR="006D2D9A">
        <w:t xml:space="preserve">16 years we </w:t>
      </w:r>
      <w:r w:rsidR="006D2D9A">
        <w:lastRenderedPageBreak/>
        <w:t>considered variables with p&lt;</w:t>
      </w:r>
      <w:r w:rsidR="00624CFB">
        <w:t>0</w:t>
      </w:r>
      <w:r w:rsidR="00FA4D43">
        <w:t>.</w:t>
      </w:r>
      <w:r w:rsidR="00624CFB">
        <w:t>2</w:t>
      </w:r>
      <w:r w:rsidR="006D2D9A">
        <w:t xml:space="preserve">5 </w:t>
      </w:r>
      <w:r w:rsidR="00D23899">
        <w:t xml:space="preserve">in univariable analysis </w:t>
      </w:r>
      <w:r w:rsidR="006D2D9A">
        <w:t>for inclusion and in</w:t>
      </w:r>
      <w:r w:rsidR="00A21416">
        <w:t>cluded</w:t>
      </w:r>
      <w:r w:rsidR="006D2D9A">
        <w:t xml:space="preserve"> a </w:t>
      </w:r>
      <w:r w:rsidR="008352BC">
        <w:t>restricted</w:t>
      </w:r>
      <w:r w:rsidR="00774E2B">
        <w:t xml:space="preserve"> </w:t>
      </w:r>
      <w:r w:rsidR="006D2D9A">
        <w:t>cubic spline for age</w:t>
      </w:r>
      <w:r w:rsidR="00F70CEC">
        <w:t xml:space="preserve"> to account for variation in HBsAg prevalence with respect to age</w:t>
      </w:r>
      <w:r w:rsidR="00B77698">
        <w:t>.</w:t>
      </w:r>
      <w:r w:rsidR="006D2D9A">
        <w:t xml:space="preserve"> To calculate </w:t>
      </w:r>
      <w:r w:rsidR="00556330">
        <w:t>socioeconomic status (SES)</w:t>
      </w:r>
      <w:r w:rsidR="006D2D9A">
        <w:t>, we analysed responses to a household economic survey from 12,080</w:t>
      </w:r>
      <w:r w:rsidR="006D2D9A" w:rsidRPr="002356E6">
        <w:t xml:space="preserve"> households</w:t>
      </w:r>
      <w:r w:rsidR="006D2D9A">
        <w:t xml:space="preserve"> (</w:t>
      </w:r>
      <w:r w:rsidR="00E726BA">
        <w:t>A</w:t>
      </w:r>
      <w:r w:rsidR="006D2D9A">
        <w:t xml:space="preserve">ppendix </w:t>
      </w:r>
      <w:r w:rsidR="00E726BA">
        <w:t>4</w:t>
      </w:r>
      <w:r w:rsidR="006D2D9A">
        <w:t xml:space="preserve">) </w:t>
      </w:r>
      <w:r w:rsidR="002526ED">
        <w:t>using</w:t>
      </w:r>
      <w:r w:rsidR="006D2D9A">
        <w:t xml:space="preserve"> princip</w:t>
      </w:r>
      <w:r w:rsidR="00D23899">
        <w:t>al</w:t>
      </w:r>
      <w:r w:rsidR="006D2D9A">
        <w:t xml:space="preserve"> component analysis to derive relative wealth quintiles for 44 areas represented in the serosurvey.</w:t>
      </w:r>
      <w:r w:rsidR="006D2D9A">
        <w:fldChar w:fldCharType="begin"/>
      </w:r>
      <w:r w:rsidR="008C436D">
        <w:instrText xml:space="preserve"> ADDIN EN.CITE &lt;EndNote&gt;&lt;Cite&gt;&lt;Author&gt;Fry&lt;/Author&gt;&lt;Year&gt;2014&lt;/Year&gt;&lt;RecNum&gt;659&lt;/RecNum&gt;&lt;DisplayText&gt;[20]&lt;/DisplayText&gt;&lt;record&gt;&lt;rec-number&gt;659&lt;/rec-number&gt;&lt;foreign-keys&gt;&lt;key app="EN" db-id="psp5x0xtx5vdxnefsv3xd9aqfs2pxepxtv0t" timestamp="1568649816"&gt;659&lt;/key&gt;&lt;/foreign-keys&gt;&lt;ref-type name="Report"&gt;27&lt;/ref-type&gt;&lt;contributors&gt;&lt;authors&gt;&lt;author&gt;Fry, K.&lt;/author&gt;&lt;author&gt;Firestone, R.&lt;/author&gt;&lt;author&gt;Chakraborty, N.M.&lt;/author&gt;&lt;/authors&gt;&lt;/contributors&gt;&lt;titles&gt;&lt;title&gt;Measuring equity with nationally representative wealth quintiles&lt;/title&gt;&lt;/titles&gt;&lt;dates&gt;&lt;year&gt;2014&lt;/year&gt;&lt;/dates&gt;&lt;pub-location&gt;Washington DC, USA&lt;/pub-location&gt;&lt;publisher&gt;PSI&lt;/publisher&gt;&lt;urls&gt;&lt;related-urls&gt;&lt;url&gt;http://www.psi.org/equity-wealth-quintile-guide&lt;/url&gt;&lt;/related-urls&gt;&lt;/urls&gt;&lt;/record&gt;&lt;/Cite&gt;&lt;/EndNote&gt;</w:instrText>
      </w:r>
      <w:r w:rsidR="006D2D9A">
        <w:fldChar w:fldCharType="separate"/>
      </w:r>
      <w:r w:rsidR="008C436D">
        <w:rPr>
          <w:noProof/>
        </w:rPr>
        <w:t>[20]</w:t>
      </w:r>
      <w:r w:rsidR="006D2D9A">
        <w:fldChar w:fldCharType="end"/>
      </w:r>
      <w:r w:rsidR="006D2D9A">
        <w:t xml:space="preserve"> </w:t>
      </w:r>
      <w:r w:rsidR="00AD0C67">
        <w:t>To estimate vaccine impact, we compared individuals born</w:t>
      </w:r>
      <w:r w:rsidR="0010366E">
        <w:t xml:space="preserve"> </w:t>
      </w:r>
      <w:r w:rsidR="00556330">
        <w:t>within</w:t>
      </w:r>
      <w:r w:rsidR="00AD0C67">
        <w:t xml:space="preserve"> 5 years prior to vaccine introduction in 2002 (aged </w:t>
      </w:r>
      <w:r w:rsidR="009B0D36">
        <w:t xml:space="preserve">between </w:t>
      </w:r>
      <w:r w:rsidR="00AD0C67">
        <w:t>15</w:t>
      </w:r>
      <w:r w:rsidR="009B0D36">
        <w:t xml:space="preserve"> and</w:t>
      </w:r>
      <w:r w:rsidR="00AD0C67">
        <w:t xml:space="preserve"> 21 years</w:t>
      </w:r>
      <w:r w:rsidR="00F70CEC">
        <w:t xml:space="preserve"> at the date of sampling</w:t>
      </w:r>
      <w:r w:rsidR="00AD0C67">
        <w:t xml:space="preserve">) with those born </w:t>
      </w:r>
      <w:r w:rsidR="0010366E">
        <w:t xml:space="preserve">within </w:t>
      </w:r>
      <w:r w:rsidR="00AD0C67">
        <w:t>5 years after vaccine introduction (aged 10</w:t>
      </w:r>
      <w:r w:rsidR="009B0D36">
        <w:t xml:space="preserve"> to </w:t>
      </w:r>
      <w:r w:rsidR="00AD0C67">
        <w:t xml:space="preserve">16 years), and in a sensitivity analysis, compared those born </w:t>
      </w:r>
      <w:r w:rsidR="002526ED">
        <w:t xml:space="preserve">within </w:t>
      </w:r>
      <w:r w:rsidR="00AD0C67">
        <w:t xml:space="preserve">10 years </w:t>
      </w:r>
      <w:r w:rsidR="002526ED">
        <w:t xml:space="preserve">before and after </w:t>
      </w:r>
      <w:r w:rsidR="00AD0C67">
        <w:t>implementation</w:t>
      </w:r>
      <w:r w:rsidR="00556330">
        <w:t xml:space="preserve">. </w:t>
      </w:r>
      <w:r w:rsidR="0073300D">
        <w:t>Ages in the two groups overlapp</w:t>
      </w:r>
      <w:r w:rsidR="00D67C73">
        <w:t>ed</w:t>
      </w:r>
      <w:r w:rsidR="0073300D">
        <w:t xml:space="preserve"> due to the 18-month duration of the serosurvey. </w:t>
      </w:r>
      <w:r w:rsidR="00AD0C67">
        <w:t>Vaccine impact was</w:t>
      </w:r>
      <w:r w:rsidR="009B0D36">
        <w:t xml:space="preserve"> calculated </w:t>
      </w:r>
      <w:r w:rsidR="00AD0C67">
        <w:t xml:space="preserve">as </w:t>
      </w:r>
      <w:bookmarkStart w:id="4" w:name="_Hlk26970380"/>
      <w:r w:rsidR="00AD0C67">
        <w:t>(1-</w:t>
      </w:r>
      <w:r w:rsidR="004C1049">
        <w:t>risk ratio (RR)</w:t>
      </w:r>
      <w:r w:rsidR="00AD0C67">
        <w:t>) x 100</w:t>
      </w:r>
      <w:r w:rsidR="002526ED">
        <w:t>)</w:t>
      </w:r>
      <w:r w:rsidR="00AD0C67">
        <w:t xml:space="preserve"> where </w:t>
      </w:r>
      <w:r w:rsidR="004C1049">
        <w:t>RR was estimated from binomial log-linear regression</w:t>
      </w:r>
      <w:r w:rsidR="00556330">
        <w:t>,</w:t>
      </w:r>
      <w:r w:rsidR="00AD0C67">
        <w:t xml:space="preserve"> adjust</w:t>
      </w:r>
      <w:r w:rsidR="00163F4D">
        <w:t>ed</w:t>
      </w:r>
      <w:r w:rsidR="00AD0C67">
        <w:t xml:space="preserve"> for survey weight</w:t>
      </w:r>
      <w:r w:rsidR="003151C9">
        <w:t>s</w:t>
      </w:r>
      <w:bookmarkEnd w:id="4"/>
      <w:r w:rsidR="00AD0C67">
        <w:t xml:space="preserve">. </w:t>
      </w:r>
      <w:r w:rsidR="002D5BA5">
        <w:t>In sensitivity analys</w:t>
      </w:r>
      <w:r w:rsidR="006D2D9A">
        <w:t>e</w:t>
      </w:r>
      <w:r w:rsidR="002D5BA5">
        <w:t xml:space="preserve">s, </w:t>
      </w:r>
      <w:r w:rsidR="002526ED">
        <w:t>we</w:t>
      </w:r>
      <w:r w:rsidR="00556330">
        <w:t xml:space="preserve"> </w:t>
      </w:r>
      <w:r w:rsidR="0082765F">
        <w:t>compared the primary model with</w:t>
      </w:r>
      <w:r w:rsidR="00556330">
        <w:t xml:space="preserve"> </w:t>
      </w:r>
      <w:r w:rsidR="00EB78A6">
        <w:t>P</w:t>
      </w:r>
      <w:r w:rsidR="002D5BA5">
        <w:t xml:space="preserve">oisson </w:t>
      </w:r>
      <w:r w:rsidR="00EB78A6">
        <w:t xml:space="preserve">regression with robust standard errors </w:t>
      </w:r>
      <w:r w:rsidR="002D5BA5">
        <w:t xml:space="preserve">and logistic regression </w:t>
      </w:r>
      <w:proofErr w:type="gramStart"/>
      <w:r w:rsidR="002D5BA5">
        <w:t>models</w:t>
      </w:r>
      <w:r w:rsidR="0082765F">
        <w:t xml:space="preserve">, </w:t>
      </w:r>
      <w:r w:rsidR="002526ED">
        <w:t>and</w:t>
      </w:r>
      <w:proofErr w:type="gramEnd"/>
      <w:r w:rsidR="002526ED">
        <w:t xml:space="preserve"> </w:t>
      </w:r>
      <w:r w:rsidR="0082765F">
        <w:t xml:space="preserve">assessed the effect of </w:t>
      </w:r>
      <w:r w:rsidR="002D6AF3">
        <w:t>adding</w:t>
      </w:r>
      <w:r w:rsidR="006D2D9A">
        <w:t xml:space="preserve"> participant</w:t>
      </w:r>
      <w:r w:rsidR="002D5BA5">
        <w:t xml:space="preserve"> age </w:t>
      </w:r>
      <w:r w:rsidR="006D2D9A">
        <w:t xml:space="preserve">at </w:t>
      </w:r>
      <w:r w:rsidR="002D5BA5">
        <w:t xml:space="preserve">sampling and </w:t>
      </w:r>
      <w:r w:rsidR="00556330">
        <w:t xml:space="preserve">2-year </w:t>
      </w:r>
      <w:r w:rsidR="002D5BA5">
        <w:t>birth cohort interval</w:t>
      </w:r>
      <w:r w:rsidR="00556330">
        <w:t>s</w:t>
      </w:r>
      <w:r w:rsidR="006D2D9A">
        <w:t xml:space="preserve"> </w:t>
      </w:r>
      <w:r w:rsidR="002D6AF3">
        <w:t xml:space="preserve">as co-variates </w:t>
      </w:r>
      <w:r w:rsidR="006D2D9A">
        <w:t>using the Wald test</w:t>
      </w:r>
      <w:r w:rsidR="002D5BA5">
        <w:t xml:space="preserve">, to assess for an age-cohort effect. </w:t>
      </w:r>
      <w:r w:rsidR="00D7270E">
        <w:t>Analyses were conducted in Arc</w:t>
      </w:r>
      <w:r w:rsidR="001438CE">
        <w:t>GIS</w:t>
      </w:r>
      <w:r w:rsidR="007F2149">
        <w:t xml:space="preserve"> Pro</w:t>
      </w:r>
      <w:r w:rsidR="001438CE">
        <w:t xml:space="preserve"> </w:t>
      </w:r>
      <w:r w:rsidR="00624CFB">
        <w:t>2</w:t>
      </w:r>
      <w:r w:rsidR="00FA4D43">
        <w:t>.</w:t>
      </w:r>
      <w:r w:rsidR="00624CFB">
        <w:t>4</w:t>
      </w:r>
      <w:r w:rsidR="00FA4D43">
        <w:t>.</w:t>
      </w:r>
      <w:r w:rsidR="00A443E9">
        <w:t>1</w:t>
      </w:r>
      <w:r w:rsidR="001438CE">
        <w:t xml:space="preserve"> (E</w:t>
      </w:r>
      <w:r w:rsidR="00EB2C97">
        <w:t>sri</w:t>
      </w:r>
      <w:r w:rsidR="001438CE">
        <w:t xml:space="preserve">, </w:t>
      </w:r>
      <w:r w:rsidR="008F7C81">
        <w:t>USA)</w:t>
      </w:r>
      <w:r w:rsidR="00D7270E">
        <w:t xml:space="preserve"> and Stata 1</w:t>
      </w:r>
      <w:r w:rsidR="00624CFB">
        <w:t>6</w:t>
      </w:r>
      <w:r w:rsidR="00FA4D43">
        <w:t>.</w:t>
      </w:r>
      <w:r w:rsidR="00624CFB">
        <w:t>1</w:t>
      </w:r>
      <w:r w:rsidR="00D7270E">
        <w:t xml:space="preserve"> (Statacorp, USA).</w:t>
      </w:r>
    </w:p>
    <w:p w14:paraId="191F61D5" w14:textId="77777777" w:rsidR="006D2D9A" w:rsidRDefault="006D2D9A" w:rsidP="00D77C7B">
      <w:pPr>
        <w:spacing w:line="360" w:lineRule="auto"/>
        <w:rPr>
          <w:b/>
        </w:rPr>
      </w:pPr>
      <w:bookmarkStart w:id="5" w:name="_Hlk8027563"/>
      <w:bookmarkEnd w:id="3"/>
    </w:p>
    <w:p w14:paraId="13D3CAA4" w14:textId="157E3731" w:rsidR="00ED42D1" w:rsidRPr="00B74FFF" w:rsidRDefault="00BA15C2" w:rsidP="00D77C7B">
      <w:pPr>
        <w:spacing w:line="360" w:lineRule="auto"/>
        <w:rPr>
          <w:b/>
        </w:rPr>
      </w:pPr>
      <w:r>
        <w:rPr>
          <w:b/>
        </w:rPr>
        <w:t>RESULTS</w:t>
      </w:r>
    </w:p>
    <w:p w14:paraId="5AD474D2" w14:textId="3842C38A" w:rsidR="00913EDA" w:rsidRPr="00BA15C2" w:rsidRDefault="00913EDA" w:rsidP="00D77C7B">
      <w:pPr>
        <w:spacing w:line="360" w:lineRule="auto"/>
        <w:jc w:val="both"/>
        <w:rPr>
          <w:b/>
          <w:bCs/>
        </w:rPr>
      </w:pPr>
      <w:bookmarkStart w:id="6" w:name="_Hlk8027479"/>
      <w:r w:rsidRPr="00BA15C2">
        <w:rPr>
          <w:b/>
          <w:bCs/>
        </w:rPr>
        <w:t>HBsAg seroprevalence and vaccine impact</w:t>
      </w:r>
    </w:p>
    <w:p w14:paraId="2691AD1A" w14:textId="411D4745" w:rsidR="009D1299" w:rsidRDefault="00CD581A" w:rsidP="00D77C7B">
      <w:pPr>
        <w:spacing w:line="360" w:lineRule="auto"/>
        <w:jc w:val="both"/>
      </w:pPr>
      <w:proofErr w:type="gramStart"/>
      <w:r>
        <w:t>Overall</w:t>
      </w:r>
      <w:proofErr w:type="gramEnd"/>
      <w:r w:rsidR="009D1299" w:rsidRPr="007B686B">
        <w:t xml:space="preserve"> </w:t>
      </w:r>
      <w:r w:rsidR="007B686B">
        <w:t>6</w:t>
      </w:r>
      <w:r w:rsidR="00774E2B">
        <w:t>,</w:t>
      </w:r>
      <w:r w:rsidR="007B686B">
        <w:t>073</w:t>
      </w:r>
      <w:r w:rsidR="000855F9">
        <w:t xml:space="preserve"> individuals</w:t>
      </w:r>
      <w:r w:rsidR="007B686B">
        <w:t xml:space="preserve"> participated in the serological survey and were tested for HBsAg</w:t>
      </w:r>
      <w:r>
        <w:t>,</w:t>
      </w:r>
      <w:r w:rsidR="007A0B48">
        <w:t xml:space="preserve"> from a total census population of </w:t>
      </w:r>
      <w:r w:rsidR="007A0B48" w:rsidRPr="007A0B48">
        <w:t xml:space="preserve">97,386 </w:t>
      </w:r>
      <w:r w:rsidR="00ED5BCD">
        <w:t>(Figure 1).</w:t>
      </w:r>
      <w:r w:rsidR="007B686B">
        <w:t xml:space="preserve"> </w:t>
      </w:r>
      <w:r w:rsidR="000855F9">
        <w:t>Median age of serosurvey participants</w:t>
      </w:r>
      <w:r w:rsidR="003E4A45">
        <w:t xml:space="preserve"> was 18</w:t>
      </w:r>
      <w:r w:rsidR="007A0B48">
        <w:t xml:space="preserve"> years</w:t>
      </w:r>
      <w:r w:rsidR="008B0165">
        <w:t xml:space="preserve"> (IQR 8-37) and 3</w:t>
      </w:r>
      <w:r w:rsidR="00774E2B">
        <w:t>,</w:t>
      </w:r>
      <w:r w:rsidR="008B0165">
        <w:t>455/6</w:t>
      </w:r>
      <w:r w:rsidR="00774E2B">
        <w:t>,</w:t>
      </w:r>
      <w:r w:rsidR="008B0165">
        <w:t>073 (5</w:t>
      </w:r>
      <w:r w:rsidR="00624CFB">
        <w:t>6</w:t>
      </w:r>
      <w:r w:rsidR="00FA4D43">
        <w:t>.</w:t>
      </w:r>
      <w:r w:rsidR="00624CFB">
        <w:t>7</w:t>
      </w:r>
      <w:r w:rsidR="008B0165">
        <w:t>%) were female</w:t>
      </w:r>
      <w:r w:rsidR="00C90F91">
        <w:t xml:space="preserve">. </w:t>
      </w:r>
      <w:r w:rsidR="00A10FE6">
        <w:t>This compares to a m</w:t>
      </w:r>
      <w:r w:rsidR="00AC60E4" w:rsidRPr="00AC60E4">
        <w:t xml:space="preserve">edian age </w:t>
      </w:r>
      <w:r w:rsidR="00A10FE6">
        <w:t>of</w:t>
      </w:r>
      <w:r w:rsidR="00A10FE6" w:rsidRPr="00AC60E4">
        <w:t xml:space="preserve"> </w:t>
      </w:r>
      <w:r w:rsidR="00AC60E4" w:rsidRPr="00AC60E4">
        <w:t xml:space="preserve">17 </w:t>
      </w:r>
      <w:r w:rsidR="00B77698">
        <w:t xml:space="preserve">years </w:t>
      </w:r>
      <w:r w:rsidR="00AC60E4" w:rsidRPr="00AC60E4">
        <w:t>(IQR 4</w:t>
      </w:r>
      <w:r w:rsidR="002D6AF3">
        <w:t>-</w:t>
      </w:r>
      <w:r w:rsidR="00AC60E4" w:rsidRPr="00AC60E4">
        <w:t xml:space="preserve">32) </w:t>
      </w:r>
      <w:r w:rsidR="00B77698">
        <w:t>and</w:t>
      </w:r>
      <w:r w:rsidR="00AC60E4" w:rsidRPr="00AC60E4">
        <w:t xml:space="preserve"> </w:t>
      </w:r>
      <w:r w:rsidR="00A10FE6">
        <w:t xml:space="preserve">a female proportion of </w:t>
      </w:r>
      <w:r w:rsidR="00AC60E4" w:rsidRPr="00AC60E4">
        <w:t>5</w:t>
      </w:r>
      <w:r w:rsidR="00624CFB" w:rsidRPr="00AC60E4">
        <w:t>1</w:t>
      </w:r>
      <w:r w:rsidR="00FA4D43">
        <w:t>.</w:t>
      </w:r>
      <w:r w:rsidR="00624CFB" w:rsidRPr="00AC60E4">
        <w:t>5</w:t>
      </w:r>
      <w:r w:rsidR="00AC60E4" w:rsidRPr="00AC60E4">
        <w:t xml:space="preserve">% </w:t>
      </w:r>
      <w:r w:rsidR="002D6AF3">
        <w:t>in the national 2018 census</w:t>
      </w:r>
      <w:r w:rsidR="00AC60E4" w:rsidRPr="00AC60E4">
        <w:t>.</w:t>
      </w:r>
      <w:r>
        <w:fldChar w:fldCharType="begin"/>
      </w:r>
      <w:r w:rsidR="008C436D">
        <w:instrText xml:space="preserve"> ADDIN EN.CITE &lt;EndNote&gt;&lt;Cite&gt;&lt;Author&gt;National Statistical Office of Malawi&lt;/Author&gt;&lt;Year&gt;2018&lt;/Year&gt;&lt;RecNum&gt;565&lt;/RecNum&gt;&lt;DisplayText&gt;[21]&lt;/DisplayText&gt;&lt;record&gt;&lt;rec-number&gt;565&lt;/rec-number&gt;&lt;foreign-keys&gt;&lt;key app="EN" db-id="psp5x0xtx5vdxnefsv3xd9aqfs2pxepxtv0t" timestamp="1567163982"&gt;565&lt;/key&gt;&lt;/foreign-keys&gt;&lt;ref-type name="Report"&gt;27&lt;/ref-type&gt;&lt;contributors&gt;&lt;authors&gt;&lt;author&gt;National Statistical Office of Malawi,&lt;/author&gt;&lt;/authors&gt;&lt;/contributors&gt;&lt;titles&gt;&lt;title&gt;Malawi Population and Housing Census Main Report&lt;/title&gt;&lt;/titles&gt;&lt;dates&gt;&lt;year&gt;2018&lt;/year&gt;&lt;/dates&gt;&lt;pub-location&gt;Zomba, Malawi&lt;/pub-location&gt;&lt;publisher&gt;NSO&lt;/publisher&gt;&lt;urls&gt;&lt;related-urls&gt;&lt;url&gt;http://www.nsomalawi.mw/index.php?option=com_content&amp;amp;view=article&amp;amp;id=226&amp;amp;Itemid=6&lt;/url&gt;&lt;/related-urls&gt;&lt;/urls&gt;&lt;/record&gt;&lt;/Cite&gt;&lt;/EndNote&gt;</w:instrText>
      </w:r>
      <w:r>
        <w:fldChar w:fldCharType="separate"/>
      </w:r>
      <w:r w:rsidR="008C436D">
        <w:rPr>
          <w:noProof/>
        </w:rPr>
        <w:t>[21]</w:t>
      </w:r>
      <w:r>
        <w:fldChar w:fldCharType="end"/>
      </w:r>
      <w:r w:rsidR="00AC60E4" w:rsidRPr="00AC60E4">
        <w:t xml:space="preserve"> </w:t>
      </w:r>
      <w:r w:rsidR="00057C6D">
        <w:t xml:space="preserve">The </w:t>
      </w:r>
      <w:r w:rsidR="008D71C9">
        <w:t xml:space="preserve">serosurvey </w:t>
      </w:r>
      <w:r w:rsidR="006D03A6">
        <w:t>oversampl</w:t>
      </w:r>
      <w:r w:rsidR="008D71C9">
        <w:t>ed</w:t>
      </w:r>
      <w:r w:rsidR="006D03A6">
        <w:t xml:space="preserve"> younger children and older adults</w:t>
      </w:r>
      <w:r w:rsidR="008D71C9">
        <w:t xml:space="preserve"> relative to the census</w:t>
      </w:r>
      <w:r w:rsidR="00A443E9">
        <w:t xml:space="preserve"> distribution</w:t>
      </w:r>
      <w:r w:rsidR="0011223D">
        <w:t xml:space="preserve"> </w:t>
      </w:r>
      <w:r w:rsidR="004D1A51">
        <w:t xml:space="preserve">(Figure </w:t>
      </w:r>
      <w:r w:rsidR="00AC60E4">
        <w:t>2</w:t>
      </w:r>
      <w:r w:rsidR="004D1A51">
        <w:t>)</w:t>
      </w:r>
      <w:r w:rsidR="00BF3D4E">
        <w:t>.</w:t>
      </w:r>
      <w:r w:rsidR="00F70182">
        <w:t xml:space="preserve"> </w:t>
      </w:r>
      <w:r w:rsidR="00036571">
        <w:t>A total of 160/6</w:t>
      </w:r>
      <w:r w:rsidR="00774E2B">
        <w:t>,</w:t>
      </w:r>
      <w:r w:rsidR="00036571">
        <w:t>073 (</w:t>
      </w:r>
      <w:r w:rsidR="00624CFB">
        <w:t>2</w:t>
      </w:r>
      <w:r w:rsidR="00FA4D43">
        <w:t>.</w:t>
      </w:r>
      <w:r w:rsidR="00624CFB">
        <w:t>6</w:t>
      </w:r>
      <w:r w:rsidR="00036571">
        <w:t xml:space="preserve">%) </w:t>
      </w:r>
      <w:r w:rsidR="00BF3D4E">
        <w:t xml:space="preserve">participants </w:t>
      </w:r>
      <w:r w:rsidR="00036571">
        <w:t xml:space="preserve">tested positive for HBsAg. </w:t>
      </w:r>
      <w:r w:rsidR="00AC60E4">
        <w:t>No spatial clustering of HB</w:t>
      </w:r>
      <w:r w:rsidR="00B77698">
        <w:t>sAg-</w:t>
      </w:r>
      <w:r w:rsidR="00AC60E4">
        <w:t xml:space="preserve">positive individuals </w:t>
      </w:r>
      <w:r>
        <w:t xml:space="preserve">was observed </w:t>
      </w:r>
      <w:r w:rsidR="00B77698">
        <w:t xml:space="preserve">with </w:t>
      </w:r>
      <w:proofErr w:type="spellStart"/>
      <w:r w:rsidR="00B77698">
        <w:t>Getis</w:t>
      </w:r>
      <w:proofErr w:type="spellEnd"/>
      <w:r w:rsidR="00B77698">
        <w:t xml:space="preserve">-Ord Gi* and </w:t>
      </w:r>
      <w:proofErr w:type="spellStart"/>
      <w:r w:rsidR="00B77698">
        <w:t>Anselin</w:t>
      </w:r>
      <w:proofErr w:type="spellEnd"/>
      <w:r w:rsidR="00B77698">
        <w:t xml:space="preserve"> Local Moran’s I statistics</w:t>
      </w:r>
      <w:r w:rsidR="00AC60E4">
        <w:t xml:space="preserve"> (</w:t>
      </w:r>
      <w:r w:rsidR="00611FA6">
        <w:t>Appendix 5</w:t>
      </w:r>
      <w:r w:rsidR="00AC60E4">
        <w:t xml:space="preserve">). </w:t>
      </w:r>
      <w:r w:rsidR="00036571">
        <w:t xml:space="preserve">The </w:t>
      </w:r>
      <w:r w:rsidR="00342A04">
        <w:t>age- and sex-</w:t>
      </w:r>
      <w:r w:rsidR="00036571">
        <w:t>standardised prevalence of HB</w:t>
      </w:r>
      <w:r w:rsidR="00AC60E4">
        <w:t>sAg</w:t>
      </w:r>
      <w:r w:rsidR="00036571">
        <w:t xml:space="preserve"> in the general population was </w:t>
      </w:r>
      <w:r w:rsidR="00624CFB" w:rsidRPr="00697A5E">
        <w:t>3</w:t>
      </w:r>
      <w:r w:rsidR="00FA4D43">
        <w:t>.</w:t>
      </w:r>
      <w:r w:rsidR="00624CFB" w:rsidRPr="00697A5E">
        <w:t>1</w:t>
      </w:r>
      <w:r w:rsidR="00697A5E">
        <w:t>%</w:t>
      </w:r>
      <w:r w:rsidR="00697A5E" w:rsidRPr="00697A5E">
        <w:t xml:space="preserve"> (</w:t>
      </w:r>
      <w:r w:rsidR="00697A5E">
        <w:t xml:space="preserve">95% confidence interval (CI) </w:t>
      </w:r>
      <w:r w:rsidR="00624CFB" w:rsidRPr="00697A5E">
        <w:t>2</w:t>
      </w:r>
      <w:r w:rsidR="00FA4D43">
        <w:t>.</w:t>
      </w:r>
      <w:r w:rsidR="00624CFB" w:rsidRPr="00697A5E">
        <w:t>6</w:t>
      </w:r>
      <w:r w:rsidR="00697A5E" w:rsidRPr="00697A5E">
        <w:t>–</w:t>
      </w:r>
      <w:r w:rsidR="00624CFB" w:rsidRPr="00697A5E">
        <w:t>3</w:t>
      </w:r>
      <w:r w:rsidR="00FA4D43">
        <w:t>.</w:t>
      </w:r>
      <w:r w:rsidR="00624CFB" w:rsidRPr="00697A5E">
        <w:t>7</w:t>
      </w:r>
      <w:r w:rsidR="00697A5E" w:rsidRPr="00697A5E">
        <w:t>)</w:t>
      </w:r>
      <w:r w:rsidR="00697A5E">
        <w:t>.</w:t>
      </w:r>
      <w:r w:rsidR="00140527">
        <w:t xml:space="preserve"> Prevalence </w:t>
      </w:r>
      <w:r>
        <w:t>peaked</w:t>
      </w:r>
      <w:r w:rsidR="00140527">
        <w:t xml:space="preserve"> </w:t>
      </w:r>
      <w:r>
        <w:t xml:space="preserve">among </w:t>
      </w:r>
      <w:r w:rsidR="00140527">
        <w:t xml:space="preserve">males </w:t>
      </w:r>
      <w:r>
        <w:t>aged</w:t>
      </w:r>
      <w:r w:rsidR="00140527">
        <w:t xml:space="preserve"> 30-39 </w:t>
      </w:r>
      <w:r>
        <w:t xml:space="preserve">years </w:t>
      </w:r>
      <w:r w:rsidR="00463A66">
        <w:t>and</w:t>
      </w:r>
      <w:r w:rsidR="006D2D9A">
        <w:t xml:space="preserve"> declin</w:t>
      </w:r>
      <w:r>
        <w:t>ed</w:t>
      </w:r>
      <w:r w:rsidR="00463A66">
        <w:t xml:space="preserve"> among older adults (Figure </w:t>
      </w:r>
      <w:r w:rsidR="00C03B93">
        <w:t>3</w:t>
      </w:r>
      <w:r w:rsidR="00E726BA">
        <w:t xml:space="preserve">, Appendix </w:t>
      </w:r>
      <w:r w:rsidR="00611FA6">
        <w:t>6</w:t>
      </w:r>
      <w:r w:rsidR="00463A66">
        <w:t>)</w:t>
      </w:r>
      <w:r w:rsidR="00BF3D4E">
        <w:t>.</w:t>
      </w:r>
    </w:p>
    <w:p w14:paraId="3DAA7990" w14:textId="3464E3AE" w:rsidR="00B53870" w:rsidRDefault="007545BC" w:rsidP="00D77C7B">
      <w:pPr>
        <w:spacing w:line="360" w:lineRule="auto"/>
        <w:jc w:val="both"/>
      </w:pPr>
      <w:bookmarkStart w:id="7" w:name="_Hlk82595455"/>
      <w:r>
        <w:t>V</w:t>
      </w:r>
      <w:r w:rsidR="000360C5">
        <w:t xml:space="preserve">accination status </w:t>
      </w:r>
      <w:r w:rsidR="00DB42D3">
        <w:t>was</w:t>
      </w:r>
      <w:r>
        <w:t xml:space="preserve"> </w:t>
      </w:r>
      <w:r w:rsidR="00B96A01">
        <w:t>obtainable</w:t>
      </w:r>
      <w:r>
        <w:t xml:space="preserve"> </w:t>
      </w:r>
      <w:r w:rsidR="000360C5">
        <w:t>from 1</w:t>
      </w:r>
      <w:r w:rsidR="00774E2B">
        <w:t>,</w:t>
      </w:r>
      <w:r w:rsidR="000360C5">
        <w:t>1</w:t>
      </w:r>
      <w:r w:rsidR="00CA3E86">
        <w:t>72</w:t>
      </w:r>
      <w:r w:rsidR="000360C5">
        <w:t>/2</w:t>
      </w:r>
      <w:r w:rsidR="00774E2B">
        <w:t>,</w:t>
      </w:r>
      <w:r w:rsidR="000360C5">
        <w:t>085 (5</w:t>
      </w:r>
      <w:r w:rsidR="00624CFB">
        <w:t>6</w:t>
      </w:r>
      <w:r w:rsidR="00FA4D43">
        <w:t>.</w:t>
      </w:r>
      <w:r w:rsidR="00624CFB">
        <w:t>2</w:t>
      </w:r>
      <w:r w:rsidR="000360C5">
        <w:t xml:space="preserve">%) children aged </w:t>
      </w:r>
      <w:r w:rsidR="000360C5">
        <w:rPr>
          <w:rFonts w:cstheme="minorHAnsi"/>
        </w:rPr>
        <w:t>≤</w:t>
      </w:r>
      <w:r w:rsidR="000360C5">
        <w:t>10 years</w:t>
      </w:r>
      <w:r w:rsidR="00B003D4">
        <w:t xml:space="preserve"> and 631/931 (6</w:t>
      </w:r>
      <w:r w:rsidR="00624CFB">
        <w:t>7</w:t>
      </w:r>
      <w:r w:rsidR="00FA4D43">
        <w:t>.</w:t>
      </w:r>
      <w:r w:rsidR="00624CFB">
        <w:t>8</w:t>
      </w:r>
      <w:r w:rsidR="00B003D4">
        <w:t xml:space="preserve">%) children aged </w:t>
      </w:r>
      <w:r w:rsidR="00B003D4">
        <w:rPr>
          <w:rFonts w:cstheme="minorHAnsi"/>
        </w:rPr>
        <w:t>≤</w:t>
      </w:r>
      <w:r w:rsidR="00B003D4">
        <w:t>5 years</w:t>
      </w:r>
      <w:r w:rsidR="00E24053">
        <w:t xml:space="preserve">. </w:t>
      </w:r>
      <w:r w:rsidR="00B53870">
        <w:t>D</w:t>
      </w:r>
      <w:r w:rsidR="00E24053">
        <w:t>ata</w:t>
      </w:r>
      <w:r w:rsidR="00B53870">
        <w:t xml:space="preserve"> sources</w:t>
      </w:r>
      <w:r w:rsidR="00E24053">
        <w:t xml:space="preserve"> </w:t>
      </w:r>
      <w:r w:rsidR="00B53870">
        <w:t>comprised</w:t>
      </w:r>
      <w:r w:rsidR="000360C5">
        <w:t xml:space="preserve"> </w:t>
      </w:r>
      <w:r w:rsidR="00201073">
        <w:t xml:space="preserve">health records </w:t>
      </w:r>
      <w:r w:rsidR="00C75EF8">
        <w:t xml:space="preserve">for </w:t>
      </w:r>
      <w:r w:rsidR="000360C5">
        <w:t>7</w:t>
      </w:r>
      <w:r w:rsidR="00CA3E86">
        <w:t>22</w:t>
      </w:r>
      <w:r w:rsidR="00293ACB">
        <w:t>/1</w:t>
      </w:r>
      <w:r w:rsidR="00774E2B">
        <w:t>,</w:t>
      </w:r>
      <w:r w:rsidR="00293ACB">
        <w:t>1</w:t>
      </w:r>
      <w:r w:rsidR="00CA3E86">
        <w:t>72</w:t>
      </w:r>
      <w:r w:rsidR="000360C5">
        <w:t xml:space="preserve"> </w:t>
      </w:r>
      <w:r w:rsidR="00293ACB">
        <w:t>(6</w:t>
      </w:r>
      <w:r w:rsidR="00624CFB">
        <w:t>1</w:t>
      </w:r>
      <w:r w:rsidR="00FA4D43">
        <w:t>.</w:t>
      </w:r>
      <w:r w:rsidR="00624CFB">
        <w:t>6</w:t>
      </w:r>
      <w:r w:rsidR="00293ACB">
        <w:t>%)</w:t>
      </w:r>
      <w:r w:rsidR="000360C5">
        <w:t xml:space="preserve"> and </w:t>
      </w:r>
      <w:r w:rsidR="00E24053">
        <w:t>p</w:t>
      </w:r>
      <w:r w:rsidR="000360C5">
        <w:t>arent</w:t>
      </w:r>
      <w:r w:rsidR="001D33F1">
        <w:t>/</w:t>
      </w:r>
      <w:r w:rsidR="00293ACB">
        <w:t>guardian</w:t>
      </w:r>
      <w:r w:rsidR="000360C5">
        <w:t xml:space="preserve"> report </w:t>
      </w:r>
      <w:r w:rsidR="00C75EF8">
        <w:t xml:space="preserve">for </w:t>
      </w:r>
      <w:r w:rsidR="000360C5">
        <w:t>4</w:t>
      </w:r>
      <w:r w:rsidR="00784885">
        <w:t>5</w:t>
      </w:r>
      <w:r w:rsidR="00CA3E86">
        <w:t>0</w:t>
      </w:r>
      <w:r w:rsidR="00293ACB">
        <w:t>/1</w:t>
      </w:r>
      <w:r w:rsidR="00A748B7">
        <w:t>,</w:t>
      </w:r>
      <w:r w:rsidR="00293ACB">
        <w:t>1</w:t>
      </w:r>
      <w:r w:rsidR="00CA3E86">
        <w:t>72</w:t>
      </w:r>
      <w:r w:rsidR="00784885">
        <w:t xml:space="preserve"> </w:t>
      </w:r>
      <w:r w:rsidR="00293ACB">
        <w:t>(3</w:t>
      </w:r>
      <w:r w:rsidR="00624CFB">
        <w:t>8</w:t>
      </w:r>
      <w:r w:rsidR="00FA4D43">
        <w:t>.</w:t>
      </w:r>
      <w:r w:rsidR="00624CFB">
        <w:t>4</w:t>
      </w:r>
      <w:r w:rsidR="00293ACB">
        <w:t>%)</w:t>
      </w:r>
      <w:r w:rsidR="00B003D4">
        <w:t xml:space="preserve">. </w:t>
      </w:r>
      <w:r w:rsidR="00293ACB">
        <w:t>Completion of 3</w:t>
      </w:r>
      <w:r w:rsidR="00201073">
        <w:t>-</w:t>
      </w:r>
      <w:r w:rsidR="00293ACB">
        <w:t xml:space="preserve">dose </w:t>
      </w:r>
      <w:r w:rsidR="00556330">
        <w:t xml:space="preserve">HBV </w:t>
      </w:r>
      <w:r w:rsidR="00293ACB">
        <w:t>vaccin</w:t>
      </w:r>
      <w:r w:rsidR="00201073">
        <w:t>ation</w:t>
      </w:r>
      <w:r w:rsidR="00293ACB">
        <w:t xml:space="preserve"> was reported </w:t>
      </w:r>
      <w:r w:rsidR="00EB7A31">
        <w:t>for</w:t>
      </w:r>
      <w:r w:rsidR="00293ACB">
        <w:t xml:space="preserve"> 1</w:t>
      </w:r>
      <w:r w:rsidR="00774E2B">
        <w:t>,</w:t>
      </w:r>
      <w:r w:rsidR="00293ACB">
        <w:t>1</w:t>
      </w:r>
      <w:r w:rsidR="00CA3E86">
        <w:t>41</w:t>
      </w:r>
      <w:r w:rsidR="00293ACB">
        <w:t>/1</w:t>
      </w:r>
      <w:r w:rsidR="00774E2B">
        <w:t>,</w:t>
      </w:r>
      <w:r w:rsidR="00293ACB">
        <w:t>1</w:t>
      </w:r>
      <w:r w:rsidR="00CA3E86">
        <w:t>72</w:t>
      </w:r>
      <w:r w:rsidR="00293ACB">
        <w:t xml:space="preserve"> (9</w:t>
      </w:r>
      <w:r w:rsidR="00624CFB">
        <w:t>7</w:t>
      </w:r>
      <w:r w:rsidR="00FA4D43">
        <w:t>.</w:t>
      </w:r>
      <w:r w:rsidR="00624CFB">
        <w:t>4</w:t>
      </w:r>
      <w:r w:rsidR="00293ACB">
        <w:t>%) children</w:t>
      </w:r>
      <w:r w:rsidR="00B003D4">
        <w:t xml:space="preserve"> </w:t>
      </w:r>
      <w:r w:rsidR="00B003D4">
        <w:rPr>
          <w:rFonts w:cstheme="minorHAnsi"/>
        </w:rPr>
        <w:t>≤</w:t>
      </w:r>
      <w:r w:rsidR="00B003D4">
        <w:t>10 years and 619/631 (9</w:t>
      </w:r>
      <w:r w:rsidR="00624CFB">
        <w:t>8</w:t>
      </w:r>
      <w:r w:rsidR="00FA4D43">
        <w:t>.</w:t>
      </w:r>
      <w:r w:rsidR="00624CFB">
        <w:t>1</w:t>
      </w:r>
      <w:r w:rsidR="00B003D4">
        <w:t xml:space="preserve">%) among children </w:t>
      </w:r>
      <w:r w:rsidR="00B003D4">
        <w:rPr>
          <w:rFonts w:cstheme="minorHAnsi"/>
        </w:rPr>
        <w:t>≤</w:t>
      </w:r>
      <w:r w:rsidR="00B003D4">
        <w:t>5 years</w:t>
      </w:r>
      <w:r w:rsidR="0073300D">
        <w:t xml:space="preserve">, for whom </w:t>
      </w:r>
      <w:r w:rsidR="0073300D">
        <w:lastRenderedPageBreak/>
        <w:t>vaccine status was known</w:t>
      </w:r>
      <w:r w:rsidR="00293ACB">
        <w:t>.</w:t>
      </w:r>
      <w:r w:rsidR="00F70CEC">
        <w:t xml:space="preserve"> Vaccine c</w:t>
      </w:r>
      <w:r w:rsidR="00BC31DE">
        <w:t xml:space="preserve">overage </w:t>
      </w:r>
      <w:r w:rsidR="00F0463D">
        <w:t>was associated with data source</w:t>
      </w:r>
      <w:r w:rsidR="00ED19DF">
        <w:t>,</w:t>
      </w:r>
      <w:r w:rsidR="00F0463D">
        <w:t xml:space="preserve"> </w:t>
      </w:r>
      <w:r w:rsidR="00F70CEC">
        <w:t xml:space="preserve">with </w:t>
      </w:r>
      <w:r w:rsidR="00DB42D3">
        <w:t>9</w:t>
      </w:r>
      <w:r w:rsidR="00624CFB">
        <w:t>6</w:t>
      </w:r>
      <w:r w:rsidR="00FA4D43">
        <w:t>.</w:t>
      </w:r>
      <w:r w:rsidR="00624CFB">
        <w:t>5</w:t>
      </w:r>
      <w:r w:rsidR="00DB42D3">
        <w:t>%</w:t>
      </w:r>
      <w:r w:rsidR="00F70CEC">
        <w:t xml:space="preserve"> reporting complete vaccination</w:t>
      </w:r>
      <w:r w:rsidR="00DB42D3">
        <w:t xml:space="preserve"> from </w:t>
      </w:r>
      <w:r w:rsidR="00F0463D">
        <w:t xml:space="preserve">health </w:t>
      </w:r>
      <w:r w:rsidR="00A748B7">
        <w:t>records</w:t>
      </w:r>
      <w:r w:rsidR="00201073">
        <w:t xml:space="preserve"> and 98.6% from oral</w:t>
      </w:r>
      <w:r w:rsidR="00F70CEC">
        <w:t xml:space="preserve"> parental/guardian</w:t>
      </w:r>
      <w:r w:rsidR="00201073">
        <w:t xml:space="preserve"> report, </w:t>
      </w:r>
      <w:r w:rsidR="00F0463D">
        <w:t>p=</w:t>
      </w:r>
      <w:r w:rsidR="00624CFB">
        <w:t>0</w:t>
      </w:r>
      <w:r w:rsidR="00FA4D43">
        <w:t>.</w:t>
      </w:r>
      <w:r w:rsidR="00624CFB">
        <w:t>0</w:t>
      </w:r>
      <w:r w:rsidR="00F0463D">
        <w:t>3.</w:t>
      </w:r>
      <w:r w:rsidR="009645DB">
        <w:t xml:space="preserve"> </w:t>
      </w:r>
      <w:r w:rsidR="00F70CEC">
        <w:t>Only</w:t>
      </w:r>
      <w:r w:rsidR="00B77698">
        <w:t xml:space="preserve"> 31 </w:t>
      </w:r>
      <w:r w:rsidR="00201073">
        <w:t>children</w:t>
      </w:r>
      <w:r w:rsidR="00F70CEC">
        <w:t xml:space="preserve"> were ascertained to be </w:t>
      </w:r>
      <w:proofErr w:type="gramStart"/>
      <w:r w:rsidR="00F70CEC">
        <w:t>unvaccinated</w:t>
      </w:r>
      <w:proofErr w:type="gramEnd"/>
      <w:r w:rsidR="00F70CEC">
        <w:t xml:space="preserve"> and</w:t>
      </w:r>
      <w:r w:rsidR="00B77698">
        <w:t xml:space="preserve"> none</w:t>
      </w:r>
      <w:r w:rsidR="00ED19DF">
        <w:t xml:space="preserve"> tested HBsAg</w:t>
      </w:r>
      <w:r w:rsidR="005B4D05">
        <w:t>-</w:t>
      </w:r>
      <w:r w:rsidR="00ED19DF">
        <w:t>positive</w:t>
      </w:r>
      <w:r w:rsidR="003E51C3">
        <w:t xml:space="preserve">. </w:t>
      </w:r>
      <w:r w:rsidR="006963EC">
        <w:t xml:space="preserve">Standardised </w:t>
      </w:r>
      <w:r w:rsidR="003E3AD2">
        <w:t>HB</w:t>
      </w:r>
      <w:r w:rsidR="00ED19DF">
        <w:t>sAg</w:t>
      </w:r>
      <w:r w:rsidR="003E3AD2">
        <w:t xml:space="preserve"> </w:t>
      </w:r>
      <w:r w:rsidR="006963EC">
        <w:t>p</w:t>
      </w:r>
      <w:r w:rsidR="007B6F47">
        <w:t xml:space="preserve">revalence </w:t>
      </w:r>
      <w:r w:rsidR="007B6F47" w:rsidRPr="00CA3E86">
        <w:t>was</w:t>
      </w:r>
      <w:r w:rsidR="00B53870" w:rsidRPr="00CA3E86">
        <w:t xml:space="preserve"> </w:t>
      </w:r>
      <w:r w:rsidR="00624CFB">
        <w:t>0</w:t>
      </w:r>
      <w:r w:rsidR="00FA4D43">
        <w:t>.</w:t>
      </w:r>
      <w:r w:rsidR="00624CFB">
        <w:t>6</w:t>
      </w:r>
      <w:r w:rsidR="00CA3E86">
        <w:t xml:space="preserve">% </w:t>
      </w:r>
      <w:r w:rsidR="00810DAC">
        <w:t>(9</w:t>
      </w:r>
      <w:r w:rsidR="00CA3E86">
        <w:t xml:space="preserve">5% CI </w:t>
      </w:r>
      <w:r w:rsidR="00624CFB">
        <w:t>0</w:t>
      </w:r>
      <w:r w:rsidR="00FA4D43">
        <w:t>.</w:t>
      </w:r>
      <w:r w:rsidR="00624CFB">
        <w:t>2</w:t>
      </w:r>
      <w:r w:rsidR="00CA3E86">
        <w:t>–</w:t>
      </w:r>
      <w:r w:rsidR="00624CFB">
        <w:t>1</w:t>
      </w:r>
      <w:r w:rsidR="00FA4D43">
        <w:t>.</w:t>
      </w:r>
      <w:r w:rsidR="00624CFB">
        <w:t>4</w:t>
      </w:r>
      <w:r w:rsidR="00CA3E86">
        <w:t xml:space="preserve">) </w:t>
      </w:r>
      <w:r w:rsidR="007B6F47">
        <w:t xml:space="preserve">among </w:t>
      </w:r>
      <w:r w:rsidR="00810DAC">
        <w:t xml:space="preserve">913 </w:t>
      </w:r>
      <w:r w:rsidR="007B6F47">
        <w:t xml:space="preserve">children with unknown </w:t>
      </w:r>
      <w:r w:rsidR="00F70CEC">
        <w:t xml:space="preserve">vaccination </w:t>
      </w:r>
      <w:r w:rsidR="007B6F47">
        <w:t>status</w:t>
      </w:r>
      <w:r w:rsidR="00463A66">
        <w:t xml:space="preserve">, which </w:t>
      </w:r>
      <w:r w:rsidR="0073300D">
        <w:t>was not significantly</w:t>
      </w:r>
      <w:r w:rsidR="00463A66">
        <w:t xml:space="preserve"> </w:t>
      </w:r>
      <w:r w:rsidR="007311E5">
        <w:t>different</w:t>
      </w:r>
      <w:r w:rsidR="00463A66">
        <w:t xml:space="preserve"> from children</w:t>
      </w:r>
      <w:r w:rsidR="003E51C3">
        <w:t xml:space="preserve"> </w:t>
      </w:r>
      <w:r w:rsidR="003E3AD2">
        <w:t>complet</w:t>
      </w:r>
      <w:r w:rsidR="006D2D9A">
        <w:t>ing</w:t>
      </w:r>
      <w:r w:rsidR="003E3AD2">
        <w:t xml:space="preserve"> </w:t>
      </w:r>
      <w:r w:rsidR="005B4D05">
        <w:t xml:space="preserve">all </w:t>
      </w:r>
      <w:r w:rsidR="003E3AD2">
        <w:t>3</w:t>
      </w:r>
      <w:r w:rsidR="001D33F1">
        <w:t xml:space="preserve"> d</w:t>
      </w:r>
      <w:r w:rsidR="003E3AD2">
        <w:t xml:space="preserve">oses </w:t>
      </w:r>
      <w:r w:rsidR="003E51C3">
        <w:t>(</w:t>
      </w:r>
      <w:r w:rsidR="00624CFB">
        <w:t>0</w:t>
      </w:r>
      <w:r w:rsidR="00FA4D43">
        <w:t>.</w:t>
      </w:r>
      <w:r w:rsidR="00624CFB">
        <w:t>2</w:t>
      </w:r>
      <w:r w:rsidR="003E51C3">
        <w:t>%</w:t>
      </w:r>
      <w:r w:rsidR="00BF3D4E">
        <w:t xml:space="preserve">; </w:t>
      </w:r>
      <w:r w:rsidR="003E51C3">
        <w:t xml:space="preserve">95% CI </w:t>
      </w:r>
      <w:r w:rsidR="00624CFB">
        <w:t>0</w:t>
      </w:r>
      <w:r w:rsidR="00FA4D43">
        <w:t>.</w:t>
      </w:r>
      <w:r w:rsidR="00624CFB">
        <w:t>1</w:t>
      </w:r>
      <w:r w:rsidR="00201073">
        <w:t>–</w:t>
      </w:r>
      <w:r w:rsidR="00624CFB">
        <w:t>0</w:t>
      </w:r>
      <w:r w:rsidR="00FA4D43">
        <w:t>.</w:t>
      </w:r>
      <w:r w:rsidR="00624CFB">
        <w:t>8</w:t>
      </w:r>
      <w:r w:rsidR="00BF3D4E">
        <w:t>,</w:t>
      </w:r>
      <w:r w:rsidR="00C75EF8">
        <w:t xml:space="preserve"> </w:t>
      </w:r>
      <w:r w:rsidR="003E51C3">
        <w:t>p=</w:t>
      </w:r>
      <w:r w:rsidR="00624CFB">
        <w:t>0</w:t>
      </w:r>
      <w:r w:rsidR="00FA4D43">
        <w:t>.</w:t>
      </w:r>
      <w:r w:rsidR="00624CFB">
        <w:t>2</w:t>
      </w:r>
      <w:r w:rsidR="006963EC">
        <w:t>6</w:t>
      </w:r>
      <w:r w:rsidR="00272966">
        <w:t>)</w:t>
      </w:r>
      <w:r w:rsidR="003E51C3">
        <w:t>.</w:t>
      </w:r>
      <w:r w:rsidR="00BC31DE">
        <w:t xml:space="preserve"> </w:t>
      </w:r>
    </w:p>
    <w:bookmarkEnd w:id="7"/>
    <w:p w14:paraId="0D458FCA" w14:textId="77777777" w:rsidR="0082765F" w:rsidRDefault="0082765F" w:rsidP="00D77C7B">
      <w:pPr>
        <w:spacing w:line="360" w:lineRule="auto"/>
        <w:jc w:val="both"/>
      </w:pPr>
    </w:p>
    <w:p w14:paraId="2B7A55A4" w14:textId="24C2E273" w:rsidR="00BA15C2" w:rsidRDefault="002A67F5" w:rsidP="00D77C7B">
      <w:pPr>
        <w:spacing w:line="360" w:lineRule="auto"/>
        <w:jc w:val="both"/>
      </w:pPr>
      <w:r>
        <w:t xml:space="preserve">Among children born after </w:t>
      </w:r>
      <w:r w:rsidR="00130B95">
        <w:t xml:space="preserve">infant </w:t>
      </w:r>
      <w:r>
        <w:t>vaccine</w:t>
      </w:r>
      <w:r w:rsidR="00130B95">
        <w:t xml:space="preserve"> implementation</w:t>
      </w:r>
      <w:r w:rsidR="006D2D9A">
        <w:t xml:space="preserve"> </w:t>
      </w:r>
      <w:r w:rsidR="00BF3D4E">
        <w:t xml:space="preserve">in </w:t>
      </w:r>
      <w:r w:rsidR="006D2D9A">
        <w:t>2002</w:t>
      </w:r>
      <w:r>
        <w:t xml:space="preserve">, standardised HBsAg prevalence was </w:t>
      </w:r>
      <w:r w:rsidR="00624CFB">
        <w:t>0</w:t>
      </w:r>
      <w:r w:rsidR="00FA4D43">
        <w:t>.</w:t>
      </w:r>
      <w:r w:rsidR="00624CFB">
        <w:t>3</w:t>
      </w:r>
      <w:r>
        <w:t xml:space="preserve">% (95% CI </w:t>
      </w:r>
      <w:r w:rsidR="00624CFB">
        <w:t>0</w:t>
      </w:r>
      <w:r w:rsidR="00FA4D43">
        <w:t>.</w:t>
      </w:r>
      <w:r w:rsidR="00624CFB">
        <w:t>2</w:t>
      </w:r>
      <w:r>
        <w:t>–</w:t>
      </w:r>
      <w:r w:rsidR="00624CFB">
        <w:t>0</w:t>
      </w:r>
      <w:r w:rsidR="00FA4D43">
        <w:t>.</w:t>
      </w:r>
      <w:r w:rsidR="00624CFB">
        <w:t>6</w:t>
      </w:r>
      <w:r>
        <w:t>), while</w:t>
      </w:r>
      <w:r w:rsidR="00130B95">
        <w:t xml:space="preserve"> among </w:t>
      </w:r>
      <w:r w:rsidR="00F70CEC">
        <w:t xml:space="preserve">all </w:t>
      </w:r>
      <w:r w:rsidR="00130B95">
        <w:t>adolescents and adults</w:t>
      </w:r>
      <w:r>
        <w:t xml:space="preserve"> born prior to vaccine introduction it was </w:t>
      </w:r>
      <w:r w:rsidR="00624CFB">
        <w:t>5</w:t>
      </w:r>
      <w:r w:rsidR="00FA4D43">
        <w:t>.</w:t>
      </w:r>
      <w:r w:rsidR="00624CFB">
        <w:t>1</w:t>
      </w:r>
      <w:r>
        <w:t xml:space="preserve">% (95% CI </w:t>
      </w:r>
      <w:r w:rsidR="00624CFB">
        <w:t>4</w:t>
      </w:r>
      <w:r w:rsidR="00FA4D43">
        <w:t>.</w:t>
      </w:r>
      <w:r w:rsidR="00624CFB">
        <w:t>3</w:t>
      </w:r>
      <w:r>
        <w:t>–</w:t>
      </w:r>
      <w:r w:rsidR="00624CFB">
        <w:t>6</w:t>
      </w:r>
      <w:r w:rsidR="00FA4D43">
        <w:t>.</w:t>
      </w:r>
      <w:r w:rsidR="00624CFB">
        <w:t>1</w:t>
      </w:r>
      <w:r>
        <w:t xml:space="preserve">) (Table </w:t>
      </w:r>
      <w:r w:rsidR="00745F42">
        <w:t>1</w:t>
      </w:r>
      <w:r>
        <w:t>)</w:t>
      </w:r>
      <w:r w:rsidR="00BF3D4E">
        <w:t>.</w:t>
      </w:r>
      <w:r>
        <w:t xml:space="preserve"> </w:t>
      </w:r>
      <w:r w:rsidR="001D33F1">
        <w:t xml:space="preserve">Vaccine impact was </w:t>
      </w:r>
      <w:r w:rsidR="001D33F1" w:rsidRPr="00AD0C67">
        <w:t>9</w:t>
      </w:r>
      <w:r w:rsidR="00624CFB" w:rsidRPr="00AD0C67">
        <w:t>5</w:t>
      </w:r>
      <w:r w:rsidR="00FA4D43">
        <w:t>.</w:t>
      </w:r>
      <w:r w:rsidR="00624CFB" w:rsidRPr="00AD0C67">
        <w:t>9</w:t>
      </w:r>
      <w:r w:rsidR="001D33F1" w:rsidRPr="00AD0C67">
        <w:t>% (95% CI 7</w:t>
      </w:r>
      <w:r w:rsidR="00624CFB" w:rsidRPr="00AD0C67">
        <w:t>0</w:t>
      </w:r>
      <w:r w:rsidR="00FA4D43">
        <w:t>.</w:t>
      </w:r>
      <w:r w:rsidR="00624CFB" w:rsidRPr="00AD0C67">
        <w:t>6</w:t>
      </w:r>
      <w:r w:rsidR="00201073">
        <w:t>–</w:t>
      </w:r>
      <w:r w:rsidR="001D33F1" w:rsidRPr="00AD0C67">
        <w:t>9</w:t>
      </w:r>
      <w:r w:rsidR="00624CFB" w:rsidRPr="00AD0C67">
        <w:t>9</w:t>
      </w:r>
      <w:r w:rsidR="00FA4D43">
        <w:t>.</w:t>
      </w:r>
      <w:r w:rsidR="00624CFB" w:rsidRPr="00AD0C67">
        <w:t>4</w:t>
      </w:r>
      <w:r w:rsidR="001D33F1" w:rsidRPr="00AD0C67">
        <w:t>)</w:t>
      </w:r>
      <w:r w:rsidR="00F70CEC">
        <w:t xml:space="preserve"> in the primary analysis,</w:t>
      </w:r>
      <w:r w:rsidR="001D33F1">
        <w:t xml:space="preserve"> co</w:t>
      </w:r>
      <w:r w:rsidR="003E51C3">
        <w:t>mpari</w:t>
      </w:r>
      <w:r w:rsidR="00B021D8">
        <w:t>ng</w:t>
      </w:r>
      <w:r w:rsidR="001D33F1">
        <w:t xml:space="preserve"> </w:t>
      </w:r>
      <w:r w:rsidR="003E51C3">
        <w:t xml:space="preserve">individuals </w:t>
      </w:r>
      <w:r w:rsidR="007D2DAF">
        <w:t xml:space="preserve">born </w:t>
      </w:r>
      <w:r w:rsidR="00556330">
        <w:t xml:space="preserve">in the </w:t>
      </w:r>
      <w:r w:rsidR="007D2DAF">
        <w:t>5 years prior to vaccine introduction (age</w:t>
      </w:r>
      <w:r w:rsidR="00027DDB">
        <w:t>d</w:t>
      </w:r>
      <w:r w:rsidR="007D2DAF">
        <w:t xml:space="preserve"> 15-21</w:t>
      </w:r>
      <w:r w:rsidR="00A13B65">
        <w:t xml:space="preserve"> years</w:t>
      </w:r>
      <w:r w:rsidR="007D2DAF">
        <w:t xml:space="preserve">) with </w:t>
      </w:r>
      <w:r w:rsidR="003E51C3">
        <w:t>those</w:t>
      </w:r>
      <w:r w:rsidR="007D2DAF">
        <w:t xml:space="preserve"> born</w:t>
      </w:r>
      <w:r w:rsidR="00A748B7">
        <w:t xml:space="preserve"> </w:t>
      </w:r>
      <w:r w:rsidR="00B021D8">
        <w:t>in the</w:t>
      </w:r>
      <w:r w:rsidR="007D2DAF">
        <w:t xml:space="preserve"> 5 years </w:t>
      </w:r>
      <w:r w:rsidR="00B021D8">
        <w:t>afterwards</w:t>
      </w:r>
      <w:r w:rsidR="007D2DAF">
        <w:t xml:space="preserve"> (age</w:t>
      </w:r>
      <w:r w:rsidR="00027DDB">
        <w:t>d</w:t>
      </w:r>
      <w:r w:rsidR="007D2DAF">
        <w:t xml:space="preserve"> 10-16</w:t>
      </w:r>
      <w:r w:rsidR="00027DDB">
        <w:t xml:space="preserve"> years</w:t>
      </w:r>
      <w:r w:rsidR="007D2DAF">
        <w:t>)</w:t>
      </w:r>
      <w:r w:rsidR="001D33F1">
        <w:t>.</w:t>
      </w:r>
      <w:r w:rsidR="007D2DAF">
        <w:t xml:space="preserve"> </w:t>
      </w:r>
      <w:r w:rsidR="003E51C3">
        <w:t>In a sensitivity analysis,</w:t>
      </w:r>
      <w:r w:rsidR="00867874">
        <w:t xml:space="preserve"> </w:t>
      </w:r>
      <w:r w:rsidR="007842F5">
        <w:t xml:space="preserve">comparing those born </w:t>
      </w:r>
      <w:r w:rsidR="00A13B65">
        <w:t xml:space="preserve">10 years </w:t>
      </w:r>
      <w:r w:rsidR="001D33F1">
        <w:t>before and after vaccine introduction,</w:t>
      </w:r>
      <w:r w:rsidR="00A13B65">
        <w:t xml:space="preserve"> vaccine impact </w:t>
      </w:r>
      <w:r w:rsidR="00027DDB">
        <w:t>was</w:t>
      </w:r>
      <w:r w:rsidR="00A13B65">
        <w:t xml:space="preserve"> 9</w:t>
      </w:r>
      <w:r w:rsidR="00624CFB">
        <w:t>3</w:t>
      </w:r>
      <w:r w:rsidR="00FA4D43">
        <w:t>.</w:t>
      </w:r>
      <w:r w:rsidR="00624CFB">
        <w:t>3</w:t>
      </w:r>
      <w:r w:rsidR="00A13B65">
        <w:t>% (95% CI 8</w:t>
      </w:r>
      <w:r w:rsidR="00624CFB">
        <w:t>3</w:t>
      </w:r>
      <w:r w:rsidR="00FA4D43">
        <w:t>.</w:t>
      </w:r>
      <w:r w:rsidR="00624CFB">
        <w:t>1</w:t>
      </w:r>
      <w:r w:rsidR="00B021D8">
        <w:t>–</w:t>
      </w:r>
      <w:r w:rsidR="00A13B65">
        <w:t>9</w:t>
      </w:r>
      <w:r w:rsidR="00624CFB">
        <w:t>7</w:t>
      </w:r>
      <w:r w:rsidR="00FA4D43">
        <w:t>.</w:t>
      </w:r>
      <w:r w:rsidR="00624CFB">
        <w:t>4</w:t>
      </w:r>
      <w:r w:rsidR="00A13B65">
        <w:t>).</w:t>
      </w:r>
      <w:r w:rsidR="00D67025">
        <w:t xml:space="preserve"> Sensitivity analyses including </w:t>
      </w:r>
      <w:r w:rsidR="00F27976">
        <w:t>P</w:t>
      </w:r>
      <w:r w:rsidR="00D67025">
        <w:t>oisson</w:t>
      </w:r>
      <w:r w:rsidR="005B4D05">
        <w:t xml:space="preserve"> regression with robust standard errors</w:t>
      </w:r>
      <w:r w:rsidR="00F27976">
        <w:t xml:space="preserve"> and</w:t>
      </w:r>
      <w:r w:rsidR="00D67025">
        <w:t xml:space="preserve"> logistic regression models were consistent with the primary </w:t>
      </w:r>
      <w:r w:rsidR="00B021D8">
        <w:t>model</w:t>
      </w:r>
      <w:r w:rsidR="008F71AF">
        <w:t xml:space="preserve"> </w:t>
      </w:r>
      <w:r w:rsidR="00D67025">
        <w:t xml:space="preserve">(Appendix </w:t>
      </w:r>
      <w:r w:rsidR="00611FA6">
        <w:t>7</w:t>
      </w:r>
      <w:r w:rsidR="00D67025">
        <w:t>)</w:t>
      </w:r>
      <w:r w:rsidR="00F27976">
        <w:t>.</w:t>
      </w:r>
      <w:r w:rsidR="00D67025">
        <w:t xml:space="preserve"> </w:t>
      </w:r>
      <w:r w:rsidR="00F27976">
        <w:t xml:space="preserve">Inclusion of age and cohort variables did not indicate a significant </w:t>
      </w:r>
      <w:r w:rsidR="00A748B7">
        <w:t>age-</w:t>
      </w:r>
      <w:r w:rsidR="00F27976">
        <w:t xml:space="preserve">cohort effect. </w:t>
      </w:r>
      <w:r w:rsidR="00D67025">
        <w:t>Po</w:t>
      </w:r>
      <w:r w:rsidR="00D65652">
        <w:t>st-stratification adjustment for geographic area did not affect</w:t>
      </w:r>
      <w:r w:rsidR="00AD0C67">
        <w:t xml:space="preserve"> </w:t>
      </w:r>
      <w:r w:rsidR="00D65652">
        <w:t xml:space="preserve">prevalence estimates </w:t>
      </w:r>
      <w:r w:rsidR="00D65652" w:rsidRPr="002D0D12">
        <w:t>(Appendix</w:t>
      </w:r>
      <w:r w:rsidR="008B38D0" w:rsidRPr="002D0D12">
        <w:t xml:space="preserve"> </w:t>
      </w:r>
      <w:r w:rsidR="00611FA6">
        <w:t>8</w:t>
      </w:r>
      <w:r w:rsidR="00D65652" w:rsidRPr="002D0D12">
        <w:t>)</w:t>
      </w:r>
      <w:bookmarkEnd w:id="6"/>
      <w:r w:rsidR="00F27976">
        <w:t>.</w:t>
      </w:r>
      <w:r w:rsidR="00CC035D">
        <w:t xml:space="preserve"> </w:t>
      </w:r>
      <w:r w:rsidR="00993C38">
        <w:t xml:space="preserve">By univariate analysis, </w:t>
      </w:r>
      <w:r w:rsidR="00AA3735">
        <w:t>HB</w:t>
      </w:r>
      <w:r w:rsidR="00272966">
        <w:t>sAg</w:t>
      </w:r>
      <w:r w:rsidR="00B021D8">
        <w:t>-positive</w:t>
      </w:r>
      <w:r w:rsidR="00993C38">
        <w:t xml:space="preserve"> individuals aged </w:t>
      </w:r>
      <w:r w:rsidR="00027DDB">
        <w:rPr>
          <w:rFonts w:cstheme="minorHAnsi"/>
        </w:rPr>
        <w:t>≥</w:t>
      </w:r>
      <w:r w:rsidR="00993C38">
        <w:t xml:space="preserve">16 years </w:t>
      </w:r>
      <w:r w:rsidR="00F0463D">
        <w:t>w</w:t>
      </w:r>
      <w:r w:rsidR="00B021D8">
        <w:t>ere more likely to be male, in</w:t>
      </w:r>
      <w:r w:rsidR="00027DDB">
        <w:t xml:space="preserve"> paid</w:t>
      </w:r>
      <w:r w:rsidR="0038475C">
        <w:t xml:space="preserve"> or self-</w:t>
      </w:r>
      <w:r w:rsidR="00993C38">
        <w:t>employment</w:t>
      </w:r>
      <w:r w:rsidR="00AA3735">
        <w:t>,</w:t>
      </w:r>
      <w:r w:rsidR="00993C38">
        <w:t xml:space="preserve"> and </w:t>
      </w:r>
      <w:r w:rsidR="00B021D8">
        <w:t xml:space="preserve">to be </w:t>
      </w:r>
      <w:r w:rsidR="0038475C">
        <w:t>married,</w:t>
      </w:r>
      <w:r w:rsidR="00A13B65">
        <w:t xml:space="preserve"> </w:t>
      </w:r>
      <w:proofErr w:type="gramStart"/>
      <w:r w:rsidR="00993C38">
        <w:t>separated</w:t>
      </w:r>
      <w:proofErr w:type="gramEnd"/>
      <w:r w:rsidR="00993C38">
        <w:t xml:space="preserve"> or divorced</w:t>
      </w:r>
      <w:r w:rsidR="00530C28">
        <w:t>.</w:t>
      </w:r>
      <w:r w:rsidR="00993C38">
        <w:t xml:space="preserve"> </w:t>
      </w:r>
      <w:r w:rsidR="00530C28">
        <w:t>N</w:t>
      </w:r>
      <w:r w:rsidR="00993C38">
        <w:t>o association with educational attainment</w:t>
      </w:r>
      <w:r w:rsidR="00B12557">
        <w:t xml:space="preserve"> </w:t>
      </w:r>
      <w:r w:rsidR="00530C28">
        <w:t xml:space="preserve">or </w:t>
      </w:r>
      <w:r w:rsidR="00AA3735">
        <w:t xml:space="preserve">regional </w:t>
      </w:r>
      <w:r w:rsidR="0038475C">
        <w:t>SES</w:t>
      </w:r>
      <w:r w:rsidR="00272966">
        <w:t xml:space="preserve"> </w:t>
      </w:r>
      <w:r w:rsidR="00556330">
        <w:t>status</w:t>
      </w:r>
      <w:r w:rsidR="00530C28">
        <w:t xml:space="preserve"> </w:t>
      </w:r>
      <w:r w:rsidR="00B12557">
        <w:t>was observed</w:t>
      </w:r>
      <w:r w:rsidR="00993C38">
        <w:t xml:space="preserve">. </w:t>
      </w:r>
      <w:r w:rsidR="00110BB3" w:rsidRPr="0038475C">
        <w:t>In a multivariable model</w:t>
      </w:r>
      <w:r w:rsidR="00324A13" w:rsidRPr="0038475C">
        <w:t>, greater odds of HBV infection were observed in</w:t>
      </w:r>
      <w:r w:rsidR="00304669" w:rsidRPr="0038475C">
        <w:t xml:space="preserve"> males</w:t>
      </w:r>
      <w:r w:rsidR="00AA3735">
        <w:t xml:space="preserve"> and</w:t>
      </w:r>
      <w:r w:rsidR="00304669" w:rsidRPr="0038475C">
        <w:t xml:space="preserve"> separated or divorced individuals</w:t>
      </w:r>
      <w:r w:rsidR="00BF3D4E">
        <w:t xml:space="preserve"> </w:t>
      </w:r>
      <w:r w:rsidR="00916B60" w:rsidRPr="00530C28">
        <w:t xml:space="preserve">(Table </w:t>
      </w:r>
      <w:r w:rsidR="00745F42">
        <w:t>2</w:t>
      </w:r>
      <w:r w:rsidR="00916B60" w:rsidRPr="00530C28">
        <w:t>)</w:t>
      </w:r>
      <w:r w:rsidR="00BF3D4E">
        <w:t>.</w:t>
      </w:r>
    </w:p>
    <w:p w14:paraId="08C1B338" w14:textId="77777777" w:rsidR="0082765F" w:rsidRDefault="0082765F" w:rsidP="00D77C7B">
      <w:pPr>
        <w:spacing w:line="360" w:lineRule="auto"/>
        <w:jc w:val="both"/>
        <w:rPr>
          <w:b/>
          <w:bCs/>
        </w:rPr>
      </w:pPr>
    </w:p>
    <w:p w14:paraId="2D0DEAC8" w14:textId="40FB6E42" w:rsidR="00272966" w:rsidRPr="00BA15C2" w:rsidRDefault="00CD581A" w:rsidP="00D77C7B">
      <w:pPr>
        <w:spacing w:line="360" w:lineRule="auto"/>
        <w:jc w:val="both"/>
        <w:rPr>
          <w:b/>
          <w:bCs/>
        </w:rPr>
      </w:pPr>
      <w:r w:rsidRPr="00BA15C2">
        <w:rPr>
          <w:b/>
          <w:bCs/>
        </w:rPr>
        <w:t>T</w:t>
      </w:r>
      <w:r w:rsidR="00272966" w:rsidRPr="00BA15C2">
        <w:rPr>
          <w:b/>
          <w:bCs/>
        </w:rPr>
        <w:t>reatment</w:t>
      </w:r>
      <w:r w:rsidRPr="00BA15C2">
        <w:rPr>
          <w:b/>
          <w:bCs/>
        </w:rPr>
        <w:t xml:space="preserve"> eligibility</w:t>
      </w:r>
    </w:p>
    <w:p w14:paraId="77EB57EA" w14:textId="75140B76" w:rsidR="009B35F3" w:rsidRDefault="00A4154C" w:rsidP="00D77C7B">
      <w:pPr>
        <w:spacing w:line="360" w:lineRule="auto"/>
        <w:jc w:val="both"/>
      </w:pPr>
      <w:r>
        <w:t>E</w:t>
      </w:r>
      <w:r w:rsidR="00913EDA">
        <w:t xml:space="preserve">valuation </w:t>
      </w:r>
      <w:r>
        <w:t xml:space="preserve">for treatment eligibility </w:t>
      </w:r>
      <w:r w:rsidR="00913EDA">
        <w:t xml:space="preserve">occurred a median </w:t>
      </w:r>
      <w:r w:rsidR="00BF3D4E">
        <w:t xml:space="preserve">of </w:t>
      </w:r>
      <w:r w:rsidR="00624CFB">
        <w:t>4</w:t>
      </w:r>
      <w:r w:rsidR="00FA4D43">
        <w:t>.</w:t>
      </w:r>
      <w:r w:rsidR="00624CFB">
        <w:t>9</w:t>
      </w:r>
      <w:r w:rsidR="00913EDA">
        <w:t xml:space="preserve"> months (IQR </w:t>
      </w:r>
      <w:r w:rsidR="00624CFB">
        <w:t>2</w:t>
      </w:r>
      <w:r w:rsidR="00FA4D43">
        <w:t>.</w:t>
      </w:r>
      <w:r w:rsidR="00624CFB">
        <w:t>2</w:t>
      </w:r>
      <w:r w:rsidR="00913EDA">
        <w:t xml:space="preserve">, </w:t>
      </w:r>
      <w:r w:rsidR="00624CFB">
        <w:t>7</w:t>
      </w:r>
      <w:r w:rsidR="00FA4D43">
        <w:t>.</w:t>
      </w:r>
      <w:r w:rsidR="00624CFB">
        <w:t>6</w:t>
      </w:r>
      <w:r w:rsidR="00913EDA">
        <w:t xml:space="preserve">) after the serosurvey. </w:t>
      </w:r>
      <w:r w:rsidR="00852113">
        <w:t>Of 1</w:t>
      </w:r>
      <w:r>
        <w:t>5</w:t>
      </w:r>
      <w:r w:rsidR="00852113">
        <w:t xml:space="preserve">0 </w:t>
      </w:r>
      <w:r w:rsidR="00DF2643">
        <w:t>HBsAg</w:t>
      </w:r>
      <w:r w:rsidR="00191695">
        <w:t>-</w:t>
      </w:r>
      <w:r w:rsidR="00852113">
        <w:t>positive</w:t>
      </w:r>
      <w:r w:rsidR="00DE2379">
        <w:t xml:space="preserve"> serosurvey </w:t>
      </w:r>
      <w:r w:rsidR="00DF2643">
        <w:t>participants</w:t>
      </w:r>
      <w:r w:rsidRPr="00A4154C">
        <w:t xml:space="preserve"> </w:t>
      </w:r>
      <w:r>
        <w:t xml:space="preserve">aged </w:t>
      </w:r>
      <w:r>
        <w:rPr>
          <w:rFonts w:cstheme="minorHAnsi"/>
        </w:rPr>
        <w:t>≥</w:t>
      </w:r>
      <w:r>
        <w:t>16 years</w:t>
      </w:r>
      <w:r w:rsidR="00DF2643">
        <w:t xml:space="preserve">, </w:t>
      </w:r>
      <w:r w:rsidR="00B021D8">
        <w:t>we were able</w:t>
      </w:r>
      <w:r w:rsidR="003E51C3">
        <w:t xml:space="preserve"> to locate </w:t>
      </w:r>
      <w:r w:rsidR="009B35F3">
        <w:t>1</w:t>
      </w:r>
      <w:r w:rsidR="00C2141F">
        <w:t>14</w:t>
      </w:r>
      <w:r w:rsidR="00DF2643">
        <w:t xml:space="preserve"> </w:t>
      </w:r>
      <w:r w:rsidR="005B4D05">
        <w:t xml:space="preserve">in the township </w:t>
      </w:r>
      <w:r w:rsidR="00DF2643">
        <w:t>(</w:t>
      </w:r>
      <w:r w:rsidR="00C2141F">
        <w:t>7</w:t>
      </w:r>
      <w:r w:rsidR="00624CFB">
        <w:t>6</w:t>
      </w:r>
      <w:r w:rsidR="00FA4D43">
        <w:t>.</w:t>
      </w:r>
      <w:r w:rsidR="00624CFB">
        <w:t>0</w:t>
      </w:r>
      <w:r w:rsidR="00C2141F">
        <w:t>%)</w:t>
      </w:r>
      <w:r w:rsidR="008F71AF">
        <w:t xml:space="preserve">; </w:t>
      </w:r>
      <w:r w:rsidR="00C2141F">
        <w:t>four had died</w:t>
      </w:r>
      <w:r w:rsidR="00AA3735">
        <w:t>,</w:t>
      </w:r>
      <w:r w:rsidR="00C2141F">
        <w:t xml:space="preserve"> two were unable to provide consent</w:t>
      </w:r>
      <w:r w:rsidR="003E51C3">
        <w:t xml:space="preserve"> </w:t>
      </w:r>
      <w:r w:rsidR="00AA3735">
        <w:t xml:space="preserve">and nine had moved outside the region </w:t>
      </w:r>
      <w:r w:rsidR="003E6F5C">
        <w:t xml:space="preserve">(Figure </w:t>
      </w:r>
      <w:r w:rsidR="003D142C">
        <w:t>4</w:t>
      </w:r>
      <w:r w:rsidR="003E6F5C">
        <w:t>)</w:t>
      </w:r>
      <w:r w:rsidR="00C2141F">
        <w:t>. A total of 94/114 (8</w:t>
      </w:r>
      <w:r w:rsidR="00624CFB">
        <w:t>2</w:t>
      </w:r>
      <w:r w:rsidR="00FA4D43">
        <w:t>.</w:t>
      </w:r>
      <w:r w:rsidR="00624CFB">
        <w:t>5</w:t>
      </w:r>
      <w:r w:rsidR="00C2141F">
        <w:t xml:space="preserve">%) eligible individuals </w:t>
      </w:r>
      <w:r w:rsidR="00140527">
        <w:t>agreed</w:t>
      </w:r>
      <w:r w:rsidR="00DE2379">
        <w:t xml:space="preserve"> to participate</w:t>
      </w:r>
      <w:r w:rsidR="00F70CEC">
        <w:t xml:space="preserve"> in evaluation of treatment eligibility</w:t>
      </w:r>
      <w:r w:rsidR="00DF2643">
        <w:t>.</w:t>
      </w:r>
      <w:r w:rsidR="00DE2379">
        <w:t xml:space="preserve"> </w:t>
      </w:r>
      <w:r w:rsidR="008F71AF">
        <w:t>Participants</w:t>
      </w:r>
      <w:r w:rsidR="00A36F20">
        <w:t xml:space="preserve"> had a higher level of education</w:t>
      </w:r>
      <w:r w:rsidR="006B1092">
        <w:t xml:space="preserve">, </w:t>
      </w:r>
      <w:r w:rsidR="00611FA6">
        <w:t>higher</w:t>
      </w:r>
      <w:r w:rsidR="006B1092">
        <w:t xml:space="preserve"> </w:t>
      </w:r>
      <w:r w:rsidR="00A748B7">
        <w:t>SES</w:t>
      </w:r>
      <w:r w:rsidR="006B1092">
        <w:t>,</w:t>
      </w:r>
      <w:r w:rsidR="00A36F20">
        <w:t xml:space="preserve"> </w:t>
      </w:r>
      <w:r w:rsidR="006B1092">
        <w:t xml:space="preserve">and higher rate of </w:t>
      </w:r>
      <w:r w:rsidR="0018214F">
        <w:t xml:space="preserve">employment </w:t>
      </w:r>
      <w:r w:rsidR="00AD0C67">
        <w:t>relative to</w:t>
      </w:r>
      <w:r w:rsidR="0018214F">
        <w:t xml:space="preserve"> </w:t>
      </w:r>
      <w:r w:rsidR="00AA3735">
        <w:t xml:space="preserve">non-participants </w:t>
      </w:r>
      <w:r w:rsidR="0018214F" w:rsidRPr="002D0D12">
        <w:t>(</w:t>
      </w:r>
      <w:r w:rsidR="00E726BA">
        <w:t>Appendix</w:t>
      </w:r>
      <w:r w:rsidR="00AD0C67" w:rsidRPr="002D0D12">
        <w:t xml:space="preserve"> </w:t>
      </w:r>
      <w:r w:rsidR="00611FA6">
        <w:t>9</w:t>
      </w:r>
      <w:r w:rsidR="0018214F" w:rsidRPr="002D0D12">
        <w:t>)</w:t>
      </w:r>
      <w:r w:rsidR="00AD0C67" w:rsidRPr="002D0D12">
        <w:t>.</w:t>
      </w:r>
      <w:r w:rsidR="0018214F" w:rsidRPr="002D0D12">
        <w:t xml:space="preserve"> </w:t>
      </w:r>
    </w:p>
    <w:bookmarkEnd w:id="5"/>
    <w:p w14:paraId="12E16FF7" w14:textId="570662C3" w:rsidR="005B4D05" w:rsidRDefault="003E4403" w:rsidP="00D77C7B">
      <w:pPr>
        <w:spacing w:line="360" w:lineRule="auto"/>
        <w:jc w:val="both"/>
      </w:pPr>
      <w:r>
        <w:t>Characteristics</w:t>
      </w:r>
      <w:r w:rsidR="00A05AC3" w:rsidRPr="003E4403">
        <w:t xml:space="preserve"> </w:t>
      </w:r>
      <w:r>
        <w:t xml:space="preserve">of the clinical evaluation population </w:t>
      </w:r>
      <w:r w:rsidR="00A05AC3" w:rsidRPr="003E4403">
        <w:t xml:space="preserve">are shown in </w:t>
      </w:r>
      <w:r w:rsidR="00913EDA">
        <w:t>T</w:t>
      </w:r>
      <w:r w:rsidR="00A05AC3" w:rsidRPr="003E4403">
        <w:t xml:space="preserve">able </w:t>
      </w:r>
      <w:r w:rsidR="00745F42">
        <w:t>3</w:t>
      </w:r>
      <w:r w:rsidR="00A05AC3" w:rsidRPr="003E4403">
        <w:t xml:space="preserve">. Of </w:t>
      </w:r>
      <w:r w:rsidR="00D27E90" w:rsidRPr="003E4403">
        <w:t>9</w:t>
      </w:r>
      <w:r w:rsidRPr="003E4403">
        <w:t>3</w:t>
      </w:r>
      <w:r w:rsidR="00D27E90" w:rsidRPr="003E4403">
        <w:t>/</w:t>
      </w:r>
      <w:r w:rsidRPr="003E4403">
        <w:t>94</w:t>
      </w:r>
      <w:r w:rsidR="00A05AC3" w:rsidRPr="003E4403">
        <w:t xml:space="preserve"> (9</w:t>
      </w:r>
      <w:r w:rsidR="00624CFB">
        <w:t>8</w:t>
      </w:r>
      <w:r w:rsidR="00FA4D43">
        <w:t>.</w:t>
      </w:r>
      <w:r w:rsidR="00624CFB" w:rsidRPr="003E4403">
        <w:t>9</w:t>
      </w:r>
      <w:r w:rsidR="00A05AC3" w:rsidRPr="003E4403">
        <w:t xml:space="preserve">%) who agreed to HIV testing, </w:t>
      </w:r>
      <w:r w:rsidR="00D27E90" w:rsidRPr="003E4403">
        <w:t>24</w:t>
      </w:r>
      <w:r w:rsidR="00A05AC3" w:rsidRPr="003E4403">
        <w:t>/9</w:t>
      </w:r>
      <w:r w:rsidRPr="003E4403">
        <w:t>3</w:t>
      </w:r>
      <w:r w:rsidR="00DE2379" w:rsidRPr="003E4403">
        <w:t xml:space="preserve"> </w:t>
      </w:r>
      <w:r w:rsidR="00A05AC3" w:rsidRPr="003E4403">
        <w:t>(2</w:t>
      </w:r>
      <w:r w:rsidR="00624CFB">
        <w:t>5</w:t>
      </w:r>
      <w:r w:rsidR="00FA4D43">
        <w:t>.</w:t>
      </w:r>
      <w:r w:rsidR="00624CFB">
        <w:t>8</w:t>
      </w:r>
      <w:r w:rsidR="00A05AC3" w:rsidRPr="003E4403">
        <w:t xml:space="preserve">%) </w:t>
      </w:r>
      <w:r w:rsidR="00DE2379" w:rsidRPr="003E4403">
        <w:t>were HIV positive</w:t>
      </w:r>
      <w:r w:rsidR="00F0463D">
        <w:t>, of which 7</w:t>
      </w:r>
      <w:r w:rsidR="00FC6C65">
        <w:t xml:space="preserve"> (2</w:t>
      </w:r>
      <w:r w:rsidR="00624CFB">
        <w:t>9</w:t>
      </w:r>
      <w:r w:rsidR="00FA4D43">
        <w:t>.</w:t>
      </w:r>
      <w:r w:rsidR="00624CFB">
        <w:t>1</w:t>
      </w:r>
      <w:r w:rsidR="00FC6C65">
        <w:t>%)</w:t>
      </w:r>
      <w:r w:rsidR="00F0463D">
        <w:t xml:space="preserve"> were newly diagnosed</w:t>
      </w:r>
      <w:r w:rsidR="00DE2379" w:rsidRPr="003E4403">
        <w:t xml:space="preserve">. </w:t>
      </w:r>
      <w:r w:rsidR="00A05AC3" w:rsidRPr="003E4403">
        <w:t>Median CD4 count was</w:t>
      </w:r>
      <w:r w:rsidR="00A05AC3">
        <w:t xml:space="preserve"> </w:t>
      </w:r>
      <w:r w:rsidR="00D27E90">
        <w:t xml:space="preserve">519 </w:t>
      </w:r>
      <w:r w:rsidR="00A4154C">
        <w:t>cells/mm</w:t>
      </w:r>
      <w:r w:rsidR="00A4154C" w:rsidRPr="00A4154C">
        <w:rPr>
          <w:vertAlign w:val="superscript"/>
        </w:rPr>
        <w:t>3</w:t>
      </w:r>
      <w:r w:rsidR="00A4154C">
        <w:t xml:space="preserve"> </w:t>
      </w:r>
      <w:r w:rsidR="00D27E90">
        <w:t>(IQ</w:t>
      </w:r>
      <w:r w:rsidR="00FC6C65">
        <w:t>R</w:t>
      </w:r>
      <w:r w:rsidR="00D27E90">
        <w:t xml:space="preserve"> 412, 577)</w:t>
      </w:r>
      <w:r>
        <w:t>. Of those with HIV/HBV co-infection</w:t>
      </w:r>
      <w:r w:rsidR="00A4154C">
        <w:t>,</w:t>
      </w:r>
      <w:r>
        <w:t xml:space="preserve"> 16/24</w:t>
      </w:r>
      <w:r w:rsidR="00FC13CE">
        <w:t xml:space="preserve"> (67%)</w:t>
      </w:r>
      <w:r>
        <w:t xml:space="preserve"> were on </w:t>
      </w:r>
      <w:r w:rsidR="00A4154C">
        <w:t>antiretroviral therapy</w:t>
      </w:r>
      <w:r w:rsidR="00303F47">
        <w:t xml:space="preserve"> (ART)</w:t>
      </w:r>
      <w:r w:rsidR="00A4154C">
        <w:t>,</w:t>
      </w:r>
      <w:r>
        <w:t xml:space="preserve"> all of wh</w:t>
      </w:r>
      <w:r w:rsidR="00A4154C">
        <w:t>ich contained</w:t>
      </w:r>
      <w:r w:rsidR="005B4D05">
        <w:t xml:space="preserve"> HBV-active </w:t>
      </w:r>
      <w:r w:rsidR="00BF3D4E">
        <w:t xml:space="preserve">agents </w:t>
      </w:r>
      <w:r w:rsidR="00E66207">
        <w:t xml:space="preserve">including </w:t>
      </w:r>
      <w:r>
        <w:t>tenofovir</w:t>
      </w:r>
      <w:r w:rsidR="00E66207">
        <w:t>,</w:t>
      </w:r>
      <w:r>
        <w:t xml:space="preserve"> and </w:t>
      </w:r>
      <w:r w:rsidR="00A91163">
        <w:t>all</w:t>
      </w:r>
      <w:r w:rsidR="00B021D8">
        <w:t xml:space="preserve"> </w:t>
      </w:r>
      <w:r w:rsidR="00B021D8">
        <w:lastRenderedPageBreak/>
        <w:t>16</w:t>
      </w:r>
      <w:r w:rsidR="003E51C3">
        <w:t xml:space="preserve"> </w:t>
      </w:r>
      <w:r>
        <w:t>had HBV DNA suppression &lt;3</w:t>
      </w:r>
      <w:r w:rsidR="00A4154C">
        <w:t>4</w:t>
      </w:r>
      <w:r>
        <w:t xml:space="preserve"> IU/ml. Anti-HDV was positive in 2/94 (2%) and HCV </w:t>
      </w:r>
      <w:r w:rsidR="003E51C3">
        <w:t>Ag/Ab</w:t>
      </w:r>
      <w:r w:rsidR="005B4D05">
        <w:t xml:space="preserve"> </w:t>
      </w:r>
      <w:r w:rsidR="003E51C3">
        <w:t>w</w:t>
      </w:r>
      <w:r w:rsidR="00A91163">
        <w:t>as</w:t>
      </w:r>
      <w:r w:rsidR="003E51C3">
        <w:t xml:space="preserve"> negative in all participants.</w:t>
      </w:r>
      <w:r>
        <w:t xml:space="preserve"> </w:t>
      </w:r>
      <w:proofErr w:type="spellStart"/>
      <w:r w:rsidR="003E51C3">
        <w:t>HBeAg</w:t>
      </w:r>
      <w:proofErr w:type="spellEnd"/>
      <w:r w:rsidR="003E51C3">
        <w:t xml:space="preserve"> was positive in </w:t>
      </w:r>
      <w:r>
        <w:t>10/94 (11%)</w:t>
      </w:r>
      <w:r w:rsidR="00AA3735">
        <w:t>:</w:t>
      </w:r>
      <w:r w:rsidR="00FC13CE">
        <w:t xml:space="preserve"> 25% (6/24) among HIV</w:t>
      </w:r>
      <w:r w:rsidR="005B4D05">
        <w:t>-</w:t>
      </w:r>
      <w:r w:rsidR="00FC13CE">
        <w:t>positive participants</w:t>
      </w:r>
      <w:r w:rsidR="00E66207">
        <w:t xml:space="preserve"> </w:t>
      </w:r>
      <w:r w:rsidR="00FC13CE">
        <w:t>and 6% (4/69) among HIV</w:t>
      </w:r>
      <w:r w:rsidR="005B4D05">
        <w:t>-</w:t>
      </w:r>
      <w:r w:rsidR="00AA3735">
        <w:t>negative participants</w:t>
      </w:r>
      <w:r w:rsidR="00867874">
        <w:t>, p=</w:t>
      </w:r>
      <w:r w:rsidR="00624CFB">
        <w:t>0</w:t>
      </w:r>
      <w:r w:rsidR="00FA4D43">
        <w:t>.</w:t>
      </w:r>
      <w:r w:rsidR="00624CFB">
        <w:t>0</w:t>
      </w:r>
      <w:r w:rsidR="00867874">
        <w:t>2.</w:t>
      </w:r>
      <w:r w:rsidR="00FC13CE">
        <w:t xml:space="preserve"> </w:t>
      </w:r>
      <w:r w:rsidR="00BF3D4E">
        <w:t xml:space="preserve">In </w:t>
      </w:r>
      <w:r w:rsidR="00FC13CE">
        <w:t>the HIV</w:t>
      </w:r>
      <w:r w:rsidR="00A91163">
        <w:t>-</w:t>
      </w:r>
      <w:r w:rsidR="00FC13CE">
        <w:t>negative population, HBV DNA was &gt;2000 IU/ml in 28% (19/69) and &gt;20,000 IU/ml in 16% (11/69)</w:t>
      </w:r>
      <w:r w:rsidR="00E66207">
        <w:t>,</w:t>
      </w:r>
      <w:r w:rsidR="00AA3735">
        <w:t xml:space="preserve"> and 3% (2/69) had an ALT</w:t>
      </w:r>
      <w:r w:rsidR="001D33F1">
        <w:t xml:space="preserve"> &gt;ULN</w:t>
      </w:r>
      <w:r>
        <w:t xml:space="preserve">. </w:t>
      </w:r>
      <w:r w:rsidR="00AA3735">
        <w:t xml:space="preserve">Liver stiffness </w:t>
      </w:r>
      <w:r w:rsidR="005B4D05">
        <w:t xml:space="preserve">exceeding </w:t>
      </w:r>
      <w:r w:rsidR="005B4D05">
        <w:rPr>
          <w:rFonts w:cstheme="minorHAnsi"/>
        </w:rPr>
        <w:t>9</w:t>
      </w:r>
      <w:r w:rsidR="00FA4D43">
        <w:t>.</w:t>
      </w:r>
      <w:r w:rsidR="00624CFB">
        <w:t>5</w:t>
      </w:r>
      <w:r w:rsidR="00AA3735">
        <w:t>kPa was observed in</w:t>
      </w:r>
      <w:r w:rsidR="00FC13CE">
        <w:t xml:space="preserve"> 3/69 (4%) of the HIV negative and 1/24 (</w:t>
      </w:r>
      <w:r w:rsidR="00AA3735">
        <w:t>4</w:t>
      </w:r>
      <w:r w:rsidR="00FC13CE">
        <w:t>%) of the HIV positive population</w:t>
      </w:r>
      <w:r w:rsidR="00AA3735">
        <w:t xml:space="preserve">. </w:t>
      </w:r>
      <w:r w:rsidR="001212B1">
        <w:t>Following c</w:t>
      </w:r>
      <w:r w:rsidR="00DE2379" w:rsidRPr="003E4403">
        <w:t xml:space="preserve">linical evaluation </w:t>
      </w:r>
      <w:r w:rsidR="00FC13CE">
        <w:t xml:space="preserve">of the </w:t>
      </w:r>
      <w:r w:rsidR="005B4D05">
        <w:t xml:space="preserve">HBsAg-positive and </w:t>
      </w:r>
      <w:r w:rsidR="00FC13CE">
        <w:t>HIV</w:t>
      </w:r>
      <w:r w:rsidR="005B4D05">
        <w:t>-</w:t>
      </w:r>
      <w:r w:rsidR="00FC13CE">
        <w:t xml:space="preserve">negative population </w:t>
      </w:r>
      <w:r w:rsidR="001212B1">
        <w:t>using</w:t>
      </w:r>
      <w:r w:rsidR="00DE2379" w:rsidRPr="003E4403">
        <w:t xml:space="preserve"> </w:t>
      </w:r>
      <w:r w:rsidR="00F77DEA">
        <w:t xml:space="preserve">WHO, </w:t>
      </w:r>
      <w:r>
        <w:t>EASL</w:t>
      </w:r>
      <w:r w:rsidR="00F77DEA">
        <w:t xml:space="preserve"> and </w:t>
      </w:r>
      <w:r w:rsidR="00D80926">
        <w:t>AASLD</w:t>
      </w:r>
      <w:r w:rsidR="00C42CCE">
        <w:t xml:space="preserve"> </w:t>
      </w:r>
      <w:r w:rsidR="00DE2379" w:rsidRPr="003E4403">
        <w:t>criteria</w:t>
      </w:r>
      <w:r w:rsidR="00086745">
        <w:t xml:space="preserve">, </w:t>
      </w:r>
      <w:r w:rsidR="00624CFB">
        <w:t>2</w:t>
      </w:r>
      <w:r w:rsidR="00FA4D43">
        <w:t>.</w:t>
      </w:r>
      <w:r w:rsidR="00624CFB">
        <w:t>9</w:t>
      </w:r>
      <w:r w:rsidR="00F77DEA">
        <w:t xml:space="preserve">%, </w:t>
      </w:r>
      <w:r w:rsidR="00624CFB">
        <w:t>5</w:t>
      </w:r>
      <w:r w:rsidR="00FA4D43">
        <w:t>.</w:t>
      </w:r>
      <w:r w:rsidR="00624CFB">
        <w:t>7</w:t>
      </w:r>
      <w:r w:rsidR="00D80926">
        <w:t xml:space="preserve">% </w:t>
      </w:r>
      <w:r w:rsidR="00F77DEA">
        <w:t xml:space="preserve">and </w:t>
      </w:r>
      <w:r w:rsidR="00624CFB">
        <w:t>8</w:t>
      </w:r>
      <w:r w:rsidR="00FA4D43">
        <w:t>.</w:t>
      </w:r>
      <w:r w:rsidR="00624CFB">
        <w:t>7</w:t>
      </w:r>
      <w:r w:rsidR="00D80926">
        <w:t xml:space="preserve">% met eligibility criteria for </w:t>
      </w:r>
      <w:r w:rsidR="001212B1">
        <w:t xml:space="preserve">HBV </w:t>
      </w:r>
      <w:r w:rsidR="00D80926">
        <w:t>treatment</w:t>
      </w:r>
      <w:r w:rsidR="00B83F65">
        <w:t>,</w:t>
      </w:r>
      <w:r w:rsidR="00D80926">
        <w:t xml:space="preserve"> respectively (</w:t>
      </w:r>
      <w:r w:rsidR="00F77DEA">
        <w:t xml:space="preserve">Figure </w:t>
      </w:r>
      <w:r w:rsidR="003D142C">
        <w:t>4</w:t>
      </w:r>
      <w:r w:rsidR="00D80926">
        <w:t>)</w:t>
      </w:r>
      <w:r w:rsidR="004C4C1D">
        <w:t>.</w:t>
      </w:r>
      <w:r w:rsidR="00654823">
        <w:t xml:space="preserve"> </w:t>
      </w:r>
      <w:r w:rsidR="00FC6C65">
        <w:t>P</w:t>
      </w:r>
      <w:r w:rsidR="00654823">
        <w:t>roject</w:t>
      </w:r>
      <w:r w:rsidR="00FC6C65">
        <w:t>ing EASL criteria</w:t>
      </w:r>
      <w:r w:rsidR="00654823">
        <w:t xml:space="preserve"> to the national population</w:t>
      </w:r>
      <w:r w:rsidR="00F264F0">
        <w:t xml:space="preserve"> of 1</w:t>
      </w:r>
      <w:r w:rsidR="00624CFB">
        <w:t>7</w:t>
      </w:r>
      <w:r w:rsidR="00FA4D43">
        <w:t>.</w:t>
      </w:r>
      <w:r w:rsidR="00624CFB">
        <w:t>6</w:t>
      </w:r>
      <w:r w:rsidR="00F264F0">
        <w:t xml:space="preserve"> million</w:t>
      </w:r>
      <w:r w:rsidR="00654823">
        <w:t xml:space="preserve">, this represents </w:t>
      </w:r>
      <w:r w:rsidR="00B83F65">
        <w:t xml:space="preserve">an estimated </w:t>
      </w:r>
      <w:r w:rsidR="009F7A99">
        <w:t>25,586</w:t>
      </w:r>
      <w:r w:rsidR="00654823">
        <w:t xml:space="preserve"> individuals </w:t>
      </w:r>
      <w:r w:rsidR="00A91163">
        <w:t xml:space="preserve">(95% CI 7,172 –65,519) </w:t>
      </w:r>
      <w:r w:rsidR="00654823">
        <w:t>requir</w:t>
      </w:r>
      <w:r w:rsidR="00B021D8">
        <w:t>ing</w:t>
      </w:r>
      <w:r w:rsidR="00654823">
        <w:t xml:space="preserve"> HBV treatment </w:t>
      </w:r>
      <w:r w:rsidR="001212B1">
        <w:t xml:space="preserve">(Appendix </w:t>
      </w:r>
      <w:r w:rsidR="00611FA6">
        <w:t>10</w:t>
      </w:r>
      <w:r w:rsidR="001212B1">
        <w:t>).</w:t>
      </w:r>
    </w:p>
    <w:p w14:paraId="3D51850F" w14:textId="6F8780FC" w:rsidR="0082765F" w:rsidRDefault="0082765F" w:rsidP="00D77C7B">
      <w:pPr>
        <w:spacing w:line="360" w:lineRule="auto"/>
        <w:rPr>
          <w:b/>
        </w:rPr>
      </w:pPr>
    </w:p>
    <w:p w14:paraId="1EF12C36" w14:textId="635FC96A" w:rsidR="00535E73" w:rsidRPr="00334973" w:rsidRDefault="0082765F" w:rsidP="00D77C7B">
      <w:pPr>
        <w:spacing w:line="360" w:lineRule="auto"/>
        <w:jc w:val="both"/>
      </w:pPr>
      <w:r>
        <w:rPr>
          <w:b/>
        </w:rPr>
        <w:t>DISCUSSION</w:t>
      </w:r>
    </w:p>
    <w:p w14:paraId="3FC91DC6" w14:textId="3EECBB0B" w:rsidR="00C42CCE" w:rsidRDefault="00535E73" w:rsidP="00D77C7B">
      <w:pPr>
        <w:spacing w:line="360" w:lineRule="auto"/>
        <w:jc w:val="both"/>
      </w:pPr>
      <w:r>
        <w:t>Fifteen years after implementation of the hepatitis B vaccination programme</w:t>
      </w:r>
      <w:r w:rsidR="00BE5619">
        <w:t xml:space="preserve"> in Malawi</w:t>
      </w:r>
      <w:r>
        <w:t xml:space="preserve">, we </w:t>
      </w:r>
      <w:r w:rsidR="00793734">
        <w:t xml:space="preserve">observed </w:t>
      </w:r>
      <w:r w:rsidR="00C42CCE">
        <w:t xml:space="preserve">a </w:t>
      </w:r>
      <w:r>
        <w:t>vaccine impact of 9</w:t>
      </w:r>
      <w:r w:rsidR="00BF376A">
        <w:t>6</w:t>
      </w:r>
      <w:r>
        <w:t>%</w:t>
      </w:r>
      <w:r w:rsidR="0052620C">
        <w:t>,</w:t>
      </w:r>
      <w:r>
        <w:t xml:space="preserve"> </w:t>
      </w:r>
      <w:r w:rsidR="005B4D05">
        <w:t xml:space="preserve">by </w:t>
      </w:r>
      <w:r>
        <w:t>compar</w:t>
      </w:r>
      <w:r w:rsidR="00FC13CE">
        <w:t>i</w:t>
      </w:r>
      <w:r w:rsidR="00B83F65">
        <w:t>son</w:t>
      </w:r>
      <w:r w:rsidR="00B003D4">
        <w:t xml:space="preserve"> </w:t>
      </w:r>
      <w:r w:rsidR="00B83F65">
        <w:t>of</w:t>
      </w:r>
      <w:r w:rsidR="00FC13CE">
        <w:t xml:space="preserve"> people </w:t>
      </w:r>
      <w:r>
        <w:t>born</w:t>
      </w:r>
      <w:r w:rsidR="00BF376A">
        <w:t xml:space="preserve"> 5 years before</w:t>
      </w:r>
      <w:r w:rsidR="00A151E3">
        <w:t xml:space="preserve"> and after</w:t>
      </w:r>
      <w:r w:rsidR="00BF376A">
        <w:t xml:space="preserve"> vaccine introduc</w:t>
      </w:r>
      <w:r w:rsidR="0018214F">
        <w:t>tion</w:t>
      </w:r>
      <w:r>
        <w:t xml:space="preserve">. </w:t>
      </w:r>
      <w:r w:rsidR="00415FA6">
        <w:t>C</w:t>
      </w:r>
      <w:r w:rsidR="00793734">
        <w:t>overage</w:t>
      </w:r>
      <w:r>
        <w:t xml:space="preserve"> </w:t>
      </w:r>
      <w:r w:rsidR="00793734">
        <w:t xml:space="preserve">exceeding 97% </w:t>
      </w:r>
      <w:r>
        <w:t>w</w:t>
      </w:r>
      <w:r w:rsidR="00867874">
        <w:t>as</w:t>
      </w:r>
      <w:r>
        <w:t xml:space="preserve"> observed</w:t>
      </w:r>
      <w:r w:rsidR="002A1E83">
        <w:t xml:space="preserve"> </w:t>
      </w:r>
      <w:r>
        <w:t xml:space="preserve">among </w:t>
      </w:r>
      <w:r w:rsidR="0018214F">
        <w:t xml:space="preserve">children </w:t>
      </w:r>
      <w:r>
        <w:t xml:space="preserve">for whom </w:t>
      </w:r>
      <w:r w:rsidR="00415FA6">
        <w:t xml:space="preserve">vaccination </w:t>
      </w:r>
      <w:r>
        <w:t>status could be ascertained. These encouraging data show that</w:t>
      </w:r>
      <w:r w:rsidR="0052620C">
        <w:t xml:space="preserve"> </w:t>
      </w:r>
      <w:r w:rsidR="00A91163">
        <w:t>in the setting of</w:t>
      </w:r>
      <w:r>
        <w:t xml:space="preserve"> </w:t>
      </w:r>
      <w:r w:rsidR="00B83F65">
        <w:t xml:space="preserve">very </w:t>
      </w:r>
      <w:r>
        <w:t>high</w:t>
      </w:r>
      <w:r w:rsidR="00FC6C65">
        <w:t xml:space="preserve"> vaccine</w:t>
      </w:r>
      <w:r>
        <w:t xml:space="preserve"> </w:t>
      </w:r>
      <w:r w:rsidR="00E1223C">
        <w:t>coverage</w:t>
      </w:r>
      <w:r w:rsidR="00BE5619">
        <w:t>,</w:t>
      </w:r>
      <w:r>
        <w:t xml:space="preserve"> HBV </w:t>
      </w:r>
      <w:r w:rsidR="00A91163">
        <w:t>vaccination has been highly effective</w:t>
      </w:r>
      <w:r w:rsidR="00415FA6">
        <w:t>,</w:t>
      </w:r>
      <w:r w:rsidR="00A91163">
        <w:t xml:space="preserve"> with </w:t>
      </w:r>
      <w:r w:rsidR="00415FA6">
        <w:t xml:space="preserve">a </w:t>
      </w:r>
      <w:r w:rsidR="00A91163">
        <w:t xml:space="preserve">low residual HBsAg </w:t>
      </w:r>
      <w:r>
        <w:t xml:space="preserve">prevalence </w:t>
      </w:r>
      <w:r w:rsidR="00400875">
        <w:t>(&lt;0.5</w:t>
      </w:r>
      <w:proofErr w:type="gramStart"/>
      <w:r w:rsidR="00400875">
        <w:t>%)</w:t>
      </w:r>
      <w:r w:rsidR="00BF376A">
        <w:t>among</w:t>
      </w:r>
      <w:proofErr w:type="gramEnd"/>
      <w:r w:rsidR="00BF376A">
        <w:t xml:space="preserve"> children</w:t>
      </w:r>
      <w:r w:rsidR="00A91163">
        <w:t xml:space="preserve"> born after </w:t>
      </w:r>
      <w:r w:rsidR="00415FA6">
        <w:t xml:space="preserve">HBV </w:t>
      </w:r>
      <w:r w:rsidR="00B83F65">
        <w:t xml:space="preserve">vaccination </w:t>
      </w:r>
      <w:r w:rsidR="00415FA6">
        <w:t>was added to the enhanced programme of immunization.</w:t>
      </w:r>
    </w:p>
    <w:p w14:paraId="6865CB4B" w14:textId="1A86DD71" w:rsidR="00F00CAC" w:rsidRDefault="00FC13CE" w:rsidP="00D77C7B">
      <w:pPr>
        <w:spacing w:line="360" w:lineRule="auto"/>
        <w:jc w:val="both"/>
        <w:rPr>
          <w:rFonts w:cstheme="minorHAnsi"/>
        </w:rPr>
      </w:pPr>
      <w:r>
        <w:rPr>
          <w:rFonts w:cstheme="minorHAnsi"/>
        </w:rPr>
        <w:t>There are limited</w:t>
      </w:r>
      <w:r w:rsidR="0087269D">
        <w:rPr>
          <w:rFonts w:cstheme="minorHAnsi"/>
        </w:rPr>
        <w:t xml:space="preserve"> existing</w:t>
      </w:r>
      <w:r>
        <w:rPr>
          <w:rFonts w:cstheme="minorHAnsi"/>
        </w:rPr>
        <w:t xml:space="preserve"> data </w:t>
      </w:r>
      <w:r w:rsidR="00F00CAC">
        <w:rPr>
          <w:rFonts w:cstheme="minorHAnsi"/>
        </w:rPr>
        <w:t>evaluating</w:t>
      </w:r>
      <w:r>
        <w:rPr>
          <w:rFonts w:cstheme="minorHAnsi"/>
        </w:rPr>
        <w:t xml:space="preserve"> </w:t>
      </w:r>
      <w:r w:rsidR="00F00CAC">
        <w:rPr>
          <w:rFonts w:cstheme="minorHAnsi"/>
        </w:rPr>
        <w:t xml:space="preserve">community </w:t>
      </w:r>
      <w:r w:rsidR="00C77353">
        <w:rPr>
          <w:rFonts w:cstheme="minorHAnsi"/>
        </w:rPr>
        <w:t xml:space="preserve">HBV </w:t>
      </w:r>
      <w:r>
        <w:rPr>
          <w:rFonts w:cstheme="minorHAnsi"/>
        </w:rPr>
        <w:t xml:space="preserve">vaccine </w:t>
      </w:r>
      <w:r w:rsidR="00A91163">
        <w:rPr>
          <w:rFonts w:cstheme="minorHAnsi"/>
        </w:rPr>
        <w:t xml:space="preserve">performance </w:t>
      </w:r>
      <w:r>
        <w:rPr>
          <w:rFonts w:cstheme="minorHAnsi"/>
        </w:rPr>
        <w:t>from sub-Saharan Africa</w:t>
      </w:r>
      <w:r w:rsidR="000F011D">
        <w:rPr>
          <w:rFonts w:cstheme="minorHAnsi"/>
        </w:rPr>
        <w:t xml:space="preserve">. </w:t>
      </w:r>
      <w:r>
        <w:rPr>
          <w:rFonts w:cstheme="minorHAnsi"/>
        </w:rPr>
        <w:t>In the Gambi</w:t>
      </w:r>
      <w:r w:rsidR="00A91163">
        <w:rPr>
          <w:rFonts w:cstheme="minorHAnsi"/>
        </w:rPr>
        <w:t xml:space="preserve">a, </w:t>
      </w:r>
      <w:r w:rsidR="0002164B">
        <w:rPr>
          <w:rFonts w:cstheme="minorHAnsi"/>
        </w:rPr>
        <w:t>among 753/2670 young adults</w:t>
      </w:r>
      <w:r w:rsidR="00E10BE1">
        <w:rPr>
          <w:rFonts w:cstheme="minorHAnsi"/>
        </w:rPr>
        <w:t xml:space="preserve"> </w:t>
      </w:r>
      <w:r w:rsidR="0002164B">
        <w:rPr>
          <w:rFonts w:cstheme="minorHAnsi"/>
        </w:rPr>
        <w:t xml:space="preserve">who could be linked to vaccination </w:t>
      </w:r>
      <w:r w:rsidR="0087269D">
        <w:rPr>
          <w:rFonts w:cstheme="minorHAnsi"/>
        </w:rPr>
        <w:t>data</w:t>
      </w:r>
      <w:r w:rsidR="0002164B">
        <w:rPr>
          <w:rFonts w:cstheme="minorHAnsi"/>
        </w:rPr>
        <w:t xml:space="preserve">, </w:t>
      </w:r>
      <w:r w:rsidR="00C42CCE">
        <w:rPr>
          <w:rFonts w:cstheme="minorHAnsi"/>
        </w:rPr>
        <w:t xml:space="preserve">estimated </w:t>
      </w:r>
      <w:r w:rsidR="0002164B">
        <w:rPr>
          <w:rFonts w:cstheme="minorHAnsi"/>
        </w:rPr>
        <w:t>vaccine ef</w:t>
      </w:r>
      <w:r w:rsidR="00B074C3">
        <w:rPr>
          <w:rFonts w:cstheme="minorHAnsi"/>
        </w:rPr>
        <w:t>f</w:t>
      </w:r>
      <w:r w:rsidR="007A0767">
        <w:rPr>
          <w:rFonts w:cstheme="minorHAnsi"/>
        </w:rPr>
        <w:t>icacy</w:t>
      </w:r>
      <w:r w:rsidR="0002164B">
        <w:rPr>
          <w:rFonts w:cstheme="minorHAnsi"/>
        </w:rPr>
        <w:t xml:space="preserve"> was </w:t>
      </w:r>
      <w:r w:rsidR="00C020F3">
        <w:rPr>
          <w:rFonts w:cstheme="minorHAnsi"/>
        </w:rPr>
        <w:t xml:space="preserve">94% </w:t>
      </w:r>
      <w:r w:rsidR="0002164B">
        <w:rPr>
          <w:rFonts w:cstheme="minorHAnsi"/>
        </w:rPr>
        <w:t>(95% CI 77-99).</w:t>
      </w:r>
      <w:r w:rsidR="00C020F3">
        <w:rPr>
          <w:rFonts w:cstheme="minorHAnsi"/>
        </w:rPr>
        <w:fldChar w:fldCharType="begin">
          <w:fldData xml:space="preserve">PEVuZE5vdGU+PENpdGU+PEF1dGhvcj5QZXRvPC9BdXRob3I+PFllYXI+MjAxNDwvWWVhcj48UmVj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=
</w:fldData>
        </w:fldChar>
      </w:r>
      <w:r w:rsidR="008C436D">
        <w:rPr>
          <w:rFonts w:cstheme="minorHAnsi"/>
        </w:rPr>
        <w:instrText xml:space="preserve"> ADDIN EN.CITE </w:instrText>
      </w:r>
      <w:r w:rsidR="008C436D">
        <w:rPr>
          <w:rFonts w:cstheme="minorHAnsi"/>
        </w:rPr>
        <w:fldChar w:fldCharType="begin">
          <w:fldData xml:space="preserve">PEVuZE5vdGU+PENpdGU+PEF1dGhvcj5QZXRvPC9BdXRob3I+PFllYXI+MjAxNDwvWWVhcj48UmVj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=
</w:fldData>
        </w:fldChar>
      </w:r>
      <w:r w:rsidR="008C436D">
        <w:rPr>
          <w:rFonts w:cstheme="minorHAnsi"/>
        </w:rPr>
        <w:instrText xml:space="preserve"> ADDIN EN.CITE.DATA </w:instrText>
      </w:r>
      <w:r w:rsidR="008C436D">
        <w:rPr>
          <w:rFonts w:cstheme="minorHAnsi"/>
        </w:rPr>
      </w:r>
      <w:r w:rsidR="008C436D">
        <w:rPr>
          <w:rFonts w:cstheme="minorHAnsi"/>
        </w:rPr>
        <w:fldChar w:fldCharType="end"/>
      </w:r>
      <w:r w:rsidR="00C020F3">
        <w:rPr>
          <w:rFonts w:cstheme="minorHAnsi"/>
        </w:rPr>
      </w:r>
      <w:r w:rsidR="00C020F3">
        <w:rPr>
          <w:rFonts w:cstheme="minorHAnsi"/>
        </w:rPr>
        <w:fldChar w:fldCharType="separate"/>
      </w:r>
      <w:r w:rsidR="008C436D">
        <w:rPr>
          <w:rFonts w:cstheme="minorHAnsi"/>
          <w:noProof/>
        </w:rPr>
        <w:t>[22]</w:t>
      </w:r>
      <w:r w:rsidR="00C020F3">
        <w:rPr>
          <w:rFonts w:cstheme="minorHAnsi"/>
        </w:rPr>
        <w:fldChar w:fldCharType="end"/>
      </w:r>
      <w:r w:rsidR="00E10BE1">
        <w:rPr>
          <w:rFonts w:cstheme="minorHAnsi"/>
        </w:rPr>
        <w:t xml:space="preserve"> </w:t>
      </w:r>
      <w:r w:rsidR="00303F47">
        <w:rPr>
          <w:rFonts w:cstheme="minorHAnsi"/>
        </w:rPr>
        <w:t>I</w:t>
      </w:r>
      <w:r w:rsidR="000F011D">
        <w:rPr>
          <w:rFonts w:cstheme="minorHAnsi"/>
        </w:rPr>
        <w:t xml:space="preserve">n Senegal estimated vaccine efficacy </w:t>
      </w:r>
      <w:r w:rsidR="00303F47">
        <w:rPr>
          <w:rFonts w:cstheme="minorHAnsi"/>
        </w:rPr>
        <w:t>was</w:t>
      </w:r>
      <w:r w:rsidR="000F011D">
        <w:rPr>
          <w:rFonts w:cstheme="minorHAnsi"/>
        </w:rPr>
        <w:t xml:space="preserve"> 9</w:t>
      </w:r>
      <w:r w:rsidR="00624CFB">
        <w:rPr>
          <w:rFonts w:cstheme="minorHAnsi"/>
        </w:rPr>
        <w:t>5</w:t>
      </w:r>
      <w:r w:rsidR="000F011D">
        <w:rPr>
          <w:rFonts w:cstheme="minorHAnsi"/>
        </w:rPr>
        <w:t>% (95% CI 7</w:t>
      </w:r>
      <w:r w:rsidR="00624CFB">
        <w:rPr>
          <w:rFonts w:cstheme="minorHAnsi"/>
        </w:rPr>
        <w:t>7</w:t>
      </w:r>
      <w:r w:rsidR="000F011D">
        <w:rPr>
          <w:rFonts w:cstheme="minorHAnsi"/>
        </w:rPr>
        <w:t>- 9</w:t>
      </w:r>
      <w:r w:rsidR="009F2AF9">
        <w:rPr>
          <w:rFonts w:cstheme="minorHAnsi"/>
        </w:rPr>
        <w:t>9</w:t>
      </w:r>
      <w:r w:rsidR="000F011D">
        <w:rPr>
          <w:rFonts w:cstheme="minorHAnsi"/>
        </w:rPr>
        <w:t>)</w:t>
      </w:r>
      <w:r w:rsidR="00303F47">
        <w:rPr>
          <w:rFonts w:cstheme="minorHAnsi"/>
        </w:rPr>
        <w:t xml:space="preserve"> </w:t>
      </w:r>
      <w:r w:rsidR="00066100">
        <w:rPr>
          <w:rFonts w:cstheme="minorHAnsi"/>
        </w:rPr>
        <w:t xml:space="preserve">among 9-12 year old participants of a </w:t>
      </w:r>
      <w:r w:rsidR="00303F47">
        <w:rPr>
          <w:rFonts w:cstheme="minorHAnsi"/>
        </w:rPr>
        <w:t>HBV vaccination study</w:t>
      </w:r>
      <w:r w:rsidR="000F011D">
        <w:rPr>
          <w:rFonts w:cstheme="minorHAnsi"/>
        </w:rPr>
        <w:t>.</w:t>
      </w:r>
      <w:r w:rsidR="000F011D">
        <w:rPr>
          <w:rFonts w:cstheme="minorHAnsi"/>
        </w:rPr>
        <w:fldChar w:fldCharType="begin"/>
      </w:r>
      <w:r w:rsidR="008C436D">
        <w:rPr>
          <w:rFonts w:cstheme="minorHAnsi"/>
        </w:rPr>
        <w:instrText xml:space="preserve"> ADDIN EN.CITE &lt;EndNote&gt;&lt;Cite&gt;&lt;Author&gt;Coursaget&lt;/Author&gt;&lt;Year&gt;1994&lt;/Year&gt;&lt;RecNum&gt;672&lt;/RecNum&gt;&lt;DisplayText&gt;[23]&lt;/DisplayText&gt;&lt;record&gt;&lt;rec-number&gt;672&lt;/rec-number&gt;&lt;foreign-keys&gt;&lt;key app="EN" db-id="psp5x0xtx5vdxnefsv3xd9aqfs2pxepxtv0t" timestamp="1570204360"&gt;672&lt;/key&gt;&lt;/foreign-keys&gt;&lt;ref-type name="Journal Article"&gt;17&lt;/ref-type&gt;&lt;contributors&gt;&lt;authors&gt;&lt;author&gt;Coursaget, P.&lt;/author&gt;&lt;author&gt;Leboulleux, D.&lt;/author&gt;&lt;author&gt;Soumare, M.&lt;/author&gt;&lt;author&gt;le Cann, P.&lt;/author&gt;&lt;author&gt;Yvonnet, B.&lt;/author&gt;&lt;author&gt;Chiron, J. P.&lt;/author&gt;&lt;author&gt;Coll-Seck, A. M.&lt;/author&gt;&lt;author&gt;Diop-Mar, I.&lt;/author&gt;&lt;/authors&gt;&lt;/contributors&gt;&lt;auth-address&gt;Institut de Virologie de Tours, Faculte de Pharmacie, Tours France.&lt;/auth-address&gt;&lt;titles&gt;&lt;title&gt;Twelve-year follow-up study of hepatitis B immunization of Senegalese infants&lt;/title&gt;&lt;secondary-title&gt;J Hepatol&lt;/secondary-title&gt;&lt;/titles&gt;&lt;periodical&gt;&lt;full-title&gt;Journal of Hepatology&lt;/full-title&gt;&lt;abbr-1&gt;J. Hepatol.&lt;/abbr-1&gt;&lt;abbr-2&gt;J Hepatol&lt;/abbr-2&gt;&lt;/periodical&gt;&lt;pages&gt;250-4&lt;/pages&gt;&lt;volume&gt;21&lt;/volume&gt;&lt;number&gt;2&lt;/number&gt;&lt;edition&gt;1994/08/01&lt;/edition&gt;&lt;keywords&gt;&lt;keyword&gt;Child&lt;/keyword&gt;&lt;keyword&gt;Child, Preschool&lt;/keyword&gt;&lt;keyword&gt;Follow-Up Studies&lt;/keyword&gt;&lt;keyword&gt;Hepatitis B/*epidemiology/*prevention &amp;amp; control&lt;/keyword&gt;&lt;keyword&gt;Hepatitis B Surface Antigens/analysis/blood&lt;/keyword&gt;&lt;keyword&gt;Hepatitis B Vaccines/adverse effects/*standards&lt;/keyword&gt;&lt;keyword&gt;Humans&lt;/keyword&gt;&lt;keyword&gt;Infant&lt;/keyword&gt;&lt;keyword&gt;Infant, Newborn&lt;/keyword&gt;&lt;keyword&gt;Senegal/epidemiology&lt;/keyword&gt;&lt;/keywords&gt;&lt;dates&gt;&lt;year&gt;1994&lt;/year&gt;&lt;pub-dates&gt;&lt;date&gt;Aug&lt;/date&gt;&lt;/pub-dates&gt;&lt;/dates&gt;&lt;isbn&gt;0168-8278 (Print)&amp;#xD;0168-8278 (Linking)&lt;/isbn&gt;&lt;accession-num&gt;7989718&lt;/accession-num&gt;&lt;urls&gt;&lt;related-urls&gt;&lt;url&gt;https://www.ncbi.nlm.nih.gov/pubmed/7989718&lt;/url&gt;&lt;/related-urls&gt;&lt;/urls&gt;&lt;electronic-resource-num&gt;10.1016/s0168-8278(05)80404-0&lt;/electronic-resource-num&gt;&lt;/record&gt;&lt;/Cite&gt;&lt;/EndNote&gt;</w:instrText>
      </w:r>
      <w:r w:rsidR="000F011D">
        <w:rPr>
          <w:rFonts w:cstheme="minorHAnsi"/>
        </w:rPr>
        <w:fldChar w:fldCharType="separate"/>
      </w:r>
      <w:r w:rsidR="008C436D">
        <w:rPr>
          <w:rFonts w:cstheme="minorHAnsi"/>
          <w:noProof/>
        </w:rPr>
        <w:t>[23]</w:t>
      </w:r>
      <w:r w:rsidR="000F011D">
        <w:rPr>
          <w:rFonts w:cstheme="minorHAnsi"/>
        </w:rPr>
        <w:fldChar w:fldCharType="end"/>
      </w:r>
      <w:r w:rsidR="000F011D">
        <w:rPr>
          <w:rFonts w:cstheme="minorHAnsi"/>
        </w:rPr>
        <w:t xml:space="preserve"> </w:t>
      </w:r>
      <w:r w:rsidR="00E86F38">
        <w:rPr>
          <w:rFonts w:cstheme="minorHAnsi"/>
        </w:rPr>
        <w:t>In a household survey in South Africa, HBsAg prevalence was 0.9% among 15-19 year olds born after vaccine implementation, relative to 2.8% among those born before implementation.</w:t>
      </w:r>
      <w:r w:rsidR="004A7CB4">
        <w:rPr>
          <w:rFonts w:cstheme="minorHAnsi"/>
        </w:rPr>
        <w:fldChar w:fldCharType="begin">
          <w:fldData xml:space="preserve">PEVuZE5vdGU+PENpdGU+PEF1dGhvcj5TYW1zdW5kZXI8L0F1dGhvcj48WWVhcj4yMDE5PC9ZZWFy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</w:fldData>
        </w:fldChar>
      </w:r>
      <w:r w:rsidR="008C436D">
        <w:rPr>
          <w:rFonts w:cstheme="minorHAnsi"/>
        </w:rPr>
        <w:instrText xml:space="preserve"> ADDIN EN.CITE </w:instrText>
      </w:r>
      <w:r w:rsidR="008C436D">
        <w:rPr>
          <w:rFonts w:cstheme="minorHAnsi"/>
        </w:rPr>
        <w:fldChar w:fldCharType="begin">
          <w:fldData xml:space="preserve">PEVuZE5vdGU+PENpdGU+PEF1dGhvcj5TYW1zdW5kZXI8L0F1dGhvcj48WWVhcj4yMDE5PC9ZZWFy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</w:fldData>
        </w:fldChar>
      </w:r>
      <w:r w:rsidR="008C436D">
        <w:rPr>
          <w:rFonts w:cstheme="minorHAnsi"/>
        </w:rPr>
        <w:instrText xml:space="preserve"> ADDIN EN.CITE.DATA </w:instrText>
      </w:r>
      <w:r w:rsidR="008C436D">
        <w:rPr>
          <w:rFonts w:cstheme="minorHAnsi"/>
        </w:rPr>
      </w:r>
      <w:r w:rsidR="008C436D">
        <w:rPr>
          <w:rFonts w:cstheme="minorHAnsi"/>
        </w:rPr>
        <w:fldChar w:fldCharType="end"/>
      </w:r>
      <w:r w:rsidR="004A7CB4">
        <w:rPr>
          <w:rFonts w:cstheme="minorHAnsi"/>
        </w:rPr>
      </w:r>
      <w:r w:rsidR="004A7CB4">
        <w:rPr>
          <w:rFonts w:cstheme="minorHAnsi"/>
        </w:rPr>
        <w:fldChar w:fldCharType="separate"/>
      </w:r>
      <w:r w:rsidR="008C436D">
        <w:rPr>
          <w:rFonts w:cstheme="minorHAnsi"/>
          <w:noProof/>
        </w:rPr>
        <w:t>[24]</w:t>
      </w:r>
      <w:r w:rsidR="004A7CB4">
        <w:rPr>
          <w:rFonts w:cstheme="minorHAnsi"/>
        </w:rPr>
        <w:fldChar w:fldCharType="end"/>
      </w:r>
      <w:r w:rsidR="000D6A65">
        <w:rPr>
          <w:rFonts w:cstheme="minorHAnsi"/>
        </w:rPr>
        <w:t xml:space="preserve"> </w:t>
      </w:r>
      <w:r w:rsidR="00E86F38">
        <w:rPr>
          <w:rFonts w:cstheme="minorHAnsi"/>
        </w:rPr>
        <w:t xml:space="preserve">In a sample of </w:t>
      </w:r>
      <w:r w:rsidR="000D6A65">
        <w:rPr>
          <w:rFonts w:cstheme="minorHAnsi"/>
        </w:rPr>
        <w:t xml:space="preserve">18-month old </w:t>
      </w:r>
      <w:r w:rsidR="00E86F38">
        <w:rPr>
          <w:rFonts w:cstheme="minorHAnsi"/>
        </w:rPr>
        <w:t xml:space="preserve">children attending vaccine clinics in South Africa, HBsAg prevalence was 0.4%, relative to historical </w:t>
      </w:r>
      <w:r w:rsidR="00415FA6">
        <w:rPr>
          <w:rFonts w:cstheme="minorHAnsi"/>
        </w:rPr>
        <w:t xml:space="preserve">pre-vaccination </w:t>
      </w:r>
      <w:r w:rsidR="00E86F38">
        <w:rPr>
          <w:rFonts w:cstheme="minorHAnsi"/>
        </w:rPr>
        <w:t>prevalence of 9.9% in the Eastern Cape.</w:t>
      </w:r>
      <w:r w:rsidR="000D6A65">
        <w:rPr>
          <w:rFonts w:cstheme="minorHAnsi"/>
        </w:rPr>
        <w:fldChar w:fldCharType="begin">
          <w:fldData xml:space="preserve">PEVuZE5vdGU+PENpdGU+PEF1dGhvcj5TY2hvdWI8L0F1dGhvcj48WWVhcj4yMDAyPC9ZZWFyPjxS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</w:fldData>
        </w:fldChar>
      </w:r>
      <w:r w:rsidR="008C436D">
        <w:rPr>
          <w:rFonts w:cstheme="minorHAnsi"/>
        </w:rPr>
        <w:instrText xml:space="preserve"> ADDIN EN.CITE </w:instrText>
      </w:r>
      <w:r w:rsidR="008C436D">
        <w:rPr>
          <w:rFonts w:cstheme="minorHAnsi"/>
        </w:rPr>
        <w:fldChar w:fldCharType="begin">
          <w:fldData xml:space="preserve">PEVuZE5vdGU+PENpdGU+PEF1dGhvcj5TY2hvdWI8L0F1dGhvcj48WWVhcj4yMDAyPC9ZZWFyPjxS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</w:fldData>
        </w:fldChar>
      </w:r>
      <w:r w:rsidR="008C436D">
        <w:rPr>
          <w:rFonts w:cstheme="minorHAnsi"/>
        </w:rPr>
        <w:instrText xml:space="preserve"> ADDIN EN.CITE.DATA </w:instrText>
      </w:r>
      <w:r w:rsidR="008C436D">
        <w:rPr>
          <w:rFonts w:cstheme="minorHAnsi"/>
        </w:rPr>
      </w:r>
      <w:r w:rsidR="008C436D">
        <w:rPr>
          <w:rFonts w:cstheme="minorHAnsi"/>
        </w:rPr>
        <w:fldChar w:fldCharType="end"/>
      </w:r>
      <w:r w:rsidR="000D6A65">
        <w:rPr>
          <w:rFonts w:cstheme="minorHAnsi"/>
        </w:rPr>
      </w:r>
      <w:r w:rsidR="000D6A65">
        <w:rPr>
          <w:rFonts w:cstheme="minorHAnsi"/>
        </w:rPr>
        <w:fldChar w:fldCharType="separate"/>
      </w:r>
      <w:r w:rsidR="008C436D">
        <w:rPr>
          <w:rFonts w:cstheme="minorHAnsi"/>
          <w:noProof/>
        </w:rPr>
        <w:t>[25]</w:t>
      </w:r>
      <w:r w:rsidR="000D6A65">
        <w:rPr>
          <w:rFonts w:cstheme="minorHAnsi"/>
        </w:rPr>
        <w:fldChar w:fldCharType="end"/>
      </w:r>
      <w:r w:rsidR="000D6A65">
        <w:rPr>
          <w:rFonts w:cstheme="minorHAnsi"/>
        </w:rPr>
        <w:t xml:space="preserve"> In serosurveys in Ethiopia and Nigeria, in the setting of </w:t>
      </w:r>
      <w:r w:rsidR="00D71EF0">
        <w:rPr>
          <w:rFonts w:cstheme="minorHAnsi"/>
        </w:rPr>
        <w:t xml:space="preserve">lower </w:t>
      </w:r>
      <w:r w:rsidR="000D6A65">
        <w:rPr>
          <w:rFonts w:cstheme="minorHAnsi"/>
        </w:rPr>
        <w:t xml:space="preserve">vaccine coverage </w:t>
      </w:r>
      <w:r w:rsidR="00D71EF0">
        <w:rPr>
          <w:rFonts w:cstheme="minorHAnsi"/>
        </w:rPr>
        <w:t xml:space="preserve">rates </w:t>
      </w:r>
      <w:r w:rsidR="000D6A65">
        <w:rPr>
          <w:rFonts w:cstheme="minorHAnsi"/>
        </w:rPr>
        <w:t>ranging from 55-85%, direct vaccine effectiveness estimates ranged from 66-81%.</w:t>
      </w:r>
      <w:r w:rsidR="000D6A65">
        <w:rPr>
          <w:rFonts w:cstheme="minorHAnsi"/>
        </w:rPr>
        <w:fldChar w:fldCharType="begin">
          <w:fldData xml:space="preserve">PEVuZE5vdGU+PENpdGU+PEF1dGhvcj5PZHVzYW55YTwvQXV0aG9yPjxZZWFyPjIwMTE8L1llYXI+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</w:fldData>
        </w:fldChar>
      </w:r>
      <w:r w:rsidR="008C436D">
        <w:rPr>
          <w:rFonts w:cstheme="minorHAnsi"/>
        </w:rPr>
        <w:instrText xml:space="preserve"> ADDIN EN.CITE </w:instrText>
      </w:r>
      <w:r w:rsidR="008C436D">
        <w:rPr>
          <w:rFonts w:cstheme="minorHAnsi"/>
        </w:rPr>
        <w:fldChar w:fldCharType="begin">
          <w:fldData xml:space="preserve">PEVuZE5vdGU+PENpdGU+PEF1dGhvcj5PZHVzYW55YTwvQXV0aG9yPjxZZWFyPjIwMTE8L1llYXI+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</w:fldData>
        </w:fldChar>
      </w:r>
      <w:r w:rsidR="008C436D">
        <w:rPr>
          <w:rFonts w:cstheme="minorHAnsi"/>
        </w:rPr>
        <w:instrText xml:space="preserve"> ADDIN EN.CITE.DATA </w:instrText>
      </w:r>
      <w:r w:rsidR="008C436D">
        <w:rPr>
          <w:rFonts w:cstheme="minorHAnsi"/>
        </w:rPr>
      </w:r>
      <w:r w:rsidR="008C436D">
        <w:rPr>
          <w:rFonts w:cstheme="minorHAnsi"/>
        </w:rPr>
        <w:fldChar w:fldCharType="end"/>
      </w:r>
      <w:r w:rsidR="000D6A65">
        <w:rPr>
          <w:rFonts w:cstheme="minorHAnsi"/>
        </w:rPr>
      </w:r>
      <w:r w:rsidR="000D6A65">
        <w:rPr>
          <w:rFonts w:cstheme="minorHAnsi"/>
        </w:rPr>
        <w:fldChar w:fldCharType="separate"/>
      </w:r>
      <w:r w:rsidR="008C436D">
        <w:rPr>
          <w:rFonts w:cstheme="minorHAnsi"/>
          <w:noProof/>
        </w:rPr>
        <w:t>[26, 27]</w:t>
      </w:r>
      <w:r w:rsidR="000D6A65">
        <w:rPr>
          <w:rFonts w:cstheme="minorHAnsi"/>
        </w:rPr>
        <w:fldChar w:fldCharType="end"/>
      </w:r>
      <w:r w:rsidR="000D6A65">
        <w:rPr>
          <w:rFonts w:cstheme="minorHAnsi"/>
        </w:rPr>
        <w:t xml:space="preserve"> </w:t>
      </w:r>
      <w:r w:rsidR="00B074C3">
        <w:rPr>
          <w:rFonts w:cstheme="minorHAnsi"/>
        </w:rPr>
        <w:t xml:space="preserve">Collectively these studies show vaccination in sub-Saharan </w:t>
      </w:r>
      <w:r w:rsidR="007D60BB">
        <w:rPr>
          <w:rFonts w:cstheme="minorHAnsi"/>
        </w:rPr>
        <w:t xml:space="preserve">Africa </w:t>
      </w:r>
      <w:r w:rsidR="00B074C3">
        <w:rPr>
          <w:rFonts w:cstheme="minorHAnsi"/>
        </w:rPr>
        <w:t>has had a significant impact in reducing HB</w:t>
      </w:r>
      <w:r w:rsidR="008B3254">
        <w:rPr>
          <w:rFonts w:cstheme="minorHAnsi"/>
        </w:rPr>
        <w:t>V</w:t>
      </w:r>
      <w:r w:rsidR="00B074C3">
        <w:rPr>
          <w:rFonts w:cstheme="minorHAnsi"/>
        </w:rPr>
        <w:t xml:space="preserve"> prevalence among children but also highlight </w:t>
      </w:r>
      <w:r w:rsidR="001212B1">
        <w:rPr>
          <w:rFonts w:cstheme="minorHAnsi"/>
        </w:rPr>
        <w:t>the</w:t>
      </w:r>
      <w:r w:rsidR="00AF1055">
        <w:rPr>
          <w:rFonts w:cstheme="minorHAnsi"/>
        </w:rPr>
        <w:t xml:space="preserve"> paucity of</w:t>
      </w:r>
      <w:r w:rsidR="00D71EF0">
        <w:rPr>
          <w:rFonts w:cstheme="minorHAnsi"/>
        </w:rPr>
        <w:t xml:space="preserve"> adequately</w:t>
      </w:r>
      <w:r w:rsidR="00415FA6">
        <w:rPr>
          <w:rFonts w:cstheme="minorHAnsi"/>
        </w:rPr>
        <w:t>-</w:t>
      </w:r>
      <w:r w:rsidR="00D71EF0">
        <w:rPr>
          <w:rFonts w:cstheme="minorHAnsi"/>
        </w:rPr>
        <w:t>powered</w:t>
      </w:r>
      <w:r w:rsidR="00B074C3">
        <w:rPr>
          <w:rFonts w:cstheme="minorHAnsi"/>
        </w:rPr>
        <w:t xml:space="preserve"> </w:t>
      </w:r>
      <w:r w:rsidR="00415FA6">
        <w:rPr>
          <w:rFonts w:cstheme="minorHAnsi"/>
        </w:rPr>
        <w:t xml:space="preserve">representative </w:t>
      </w:r>
      <w:r w:rsidR="007D60BB">
        <w:rPr>
          <w:rFonts w:cstheme="minorHAnsi"/>
        </w:rPr>
        <w:t xml:space="preserve">community </w:t>
      </w:r>
      <w:r w:rsidR="00B074C3">
        <w:rPr>
          <w:rFonts w:cstheme="minorHAnsi"/>
        </w:rPr>
        <w:t>assessment</w:t>
      </w:r>
      <w:r w:rsidR="007D60BB">
        <w:rPr>
          <w:rFonts w:cstheme="minorHAnsi"/>
        </w:rPr>
        <w:t>s</w:t>
      </w:r>
      <w:r w:rsidR="00B074C3">
        <w:rPr>
          <w:rFonts w:cstheme="minorHAnsi"/>
        </w:rPr>
        <w:t xml:space="preserve"> across m</w:t>
      </w:r>
      <w:r w:rsidR="007D60BB">
        <w:rPr>
          <w:rFonts w:cstheme="minorHAnsi"/>
        </w:rPr>
        <w:t>uch</w:t>
      </w:r>
      <w:r w:rsidR="00B074C3">
        <w:rPr>
          <w:rFonts w:cstheme="minorHAnsi"/>
        </w:rPr>
        <w:t xml:space="preserve"> of the</w:t>
      </w:r>
      <w:r w:rsidR="001212B1">
        <w:rPr>
          <w:rFonts w:cstheme="minorHAnsi"/>
        </w:rPr>
        <w:t xml:space="preserve"> region</w:t>
      </w:r>
      <w:r w:rsidR="00A91163">
        <w:rPr>
          <w:rFonts w:cstheme="minorHAnsi"/>
        </w:rPr>
        <w:t>,</w:t>
      </w:r>
      <w:r w:rsidR="001212B1">
        <w:rPr>
          <w:rFonts w:cstheme="minorHAnsi"/>
        </w:rPr>
        <w:t xml:space="preserve"> and </w:t>
      </w:r>
      <w:r w:rsidR="00D71EF0">
        <w:rPr>
          <w:rFonts w:cstheme="minorHAnsi"/>
        </w:rPr>
        <w:t>t</w:t>
      </w:r>
      <w:r w:rsidR="001212B1">
        <w:rPr>
          <w:rFonts w:cstheme="minorHAnsi"/>
        </w:rPr>
        <w:t>he importance of achieving high vaccine coverage</w:t>
      </w:r>
      <w:r w:rsidR="00B83F65">
        <w:rPr>
          <w:rFonts w:cstheme="minorHAnsi"/>
        </w:rPr>
        <w:t>.</w:t>
      </w:r>
      <w:r w:rsidR="007C6EC2">
        <w:rPr>
          <w:rFonts w:cstheme="minorHAnsi"/>
        </w:rPr>
        <w:t xml:space="preserve"> </w:t>
      </w:r>
      <w:proofErr w:type="gramStart"/>
      <w:r w:rsidR="00E66207">
        <w:rPr>
          <w:rFonts w:cstheme="minorHAnsi"/>
        </w:rPr>
        <w:t>M</w:t>
      </w:r>
      <w:r w:rsidR="00D71EF0">
        <w:rPr>
          <w:rFonts w:cstheme="minorHAnsi"/>
        </w:rPr>
        <w:t>aternally</w:t>
      </w:r>
      <w:r w:rsidR="00F734B2">
        <w:rPr>
          <w:rFonts w:cstheme="minorHAnsi"/>
        </w:rPr>
        <w:t>-</w:t>
      </w:r>
      <w:r w:rsidR="00D71EF0">
        <w:rPr>
          <w:rFonts w:cstheme="minorHAnsi"/>
        </w:rPr>
        <w:t>acquired</w:t>
      </w:r>
      <w:proofErr w:type="gramEnd"/>
      <w:r w:rsidR="00D71EF0">
        <w:rPr>
          <w:rFonts w:cstheme="minorHAnsi"/>
        </w:rPr>
        <w:t xml:space="preserve"> HBV is associated with </w:t>
      </w:r>
      <w:r w:rsidR="00E66207">
        <w:rPr>
          <w:rFonts w:cstheme="minorHAnsi"/>
        </w:rPr>
        <w:t xml:space="preserve">an </w:t>
      </w:r>
      <w:r w:rsidR="00D71EF0">
        <w:rPr>
          <w:rFonts w:cstheme="minorHAnsi"/>
        </w:rPr>
        <w:t xml:space="preserve">increased risk of </w:t>
      </w:r>
      <w:r w:rsidR="00D05371">
        <w:rPr>
          <w:rFonts w:cstheme="minorHAnsi"/>
        </w:rPr>
        <w:t xml:space="preserve">chronicity and </w:t>
      </w:r>
      <w:r w:rsidR="00F734B2">
        <w:rPr>
          <w:rFonts w:cstheme="minorHAnsi"/>
        </w:rPr>
        <w:t>develop</w:t>
      </w:r>
      <w:r w:rsidR="00E66207">
        <w:rPr>
          <w:rFonts w:cstheme="minorHAnsi"/>
        </w:rPr>
        <w:t>ment of</w:t>
      </w:r>
      <w:r w:rsidR="00F734B2">
        <w:rPr>
          <w:rFonts w:cstheme="minorHAnsi"/>
        </w:rPr>
        <w:t xml:space="preserve"> </w:t>
      </w:r>
      <w:r w:rsidR="00D71EF0">
        <w:rPr>
          <w:rFonts w:cstheme="minorHAnsi"/>
        </w:rPr>
        <w:t>cirrhosis</w:t>
      </w:r>
      <w:r w:rsidR="00E66207">
        <w:rPr>
          <w:rFonts w:cstheme="minorHAnsi"/>
        </w:rPr>
        <w:t>,</w:t>
      </w:r>
      <w:r w:rsidR="00D71EF0">
        <w:rPr>
          <w:rFonts w:cstheme="minorHAnsi"/>
        </w:rPr>
        <w:fldChar w:fldCharType="begin">
          <w:fldData xml:space="preserve">PEVuZE5vdGU+PENpdGU+PEF1dGhvcj5TaGltYWthd2E8L0F1dGhvcj48WWVhcj4yMDE2PC9ZZWFy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</w:fldData>
        </w:fldChar>
      </w:r>
      <w:r w:rsidR="008C436D">
        <w:rPr>
          <w:rFonts w:cstheme="minorHAnsi"/>
        </w:rPr>
        <w:instrText xml:space="preserve"> ADDIN EN.CITE </w:instrText>
      </w:r>
      <w:r w:rsidR="008C436D">
        <w:rPr>
          <w:rFonts w:cstheme="minorHAnsi"/>
        </w:rPr>
        <w:fldChar w:fldCharType="begin">
          <w:fldData xml:space="preserve">PEVuZE5vdGU+PENpdGU+PEF1dGhvcj5TaGltYWthd2E8L0F1dGhvcj48WWVhcj4yMDE2PC9ZZWFy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</w:fldData>
        </w:fldChar>
      </w:r>
      <w:r w:rsidR="008C436D">
        <w:rPr>
          <w:rFonts w:cstheme="minorHAnsi"/>
        </w:rPr>
        <w:instrText xml:space="preserve"> ADDIN EN.CITE.DATA </w:instrText>
      </w:r>
      <w:r w:rsidR="008C436D">
        <w:rPr>
          <w:rFonts w:cstheme="minorHAnsi"/>
        </w:rPr>
      </w:r>
      <w:r w:rsidR="008C436D">
        <w:rPr>
          <w:rFonts w:cstheme="minorHAnsi"/>
        </w:rPr>
        <w:fldChar w:fldCharType="end"/>
      </w:r>
      <w:r w:rsidR="00D71EF0">
        <w:rPr>
          <w:rFonts w:cstheme="minorHAnsi"/>
        </w:rPr>
      </w:r>
      <w:r w:rsidR="00D71EF0">
        <w:rPr>
          <w:rFonts w:cstheme="minorHAnsi"/>
        </w:rPr>
        <w:fldChar w:fldCharType="separate"/>
      </w:r>
      <w:r w:rsidR="008C436D">
        <w:rPr>
          <w:rFonts w:cstheme="minorHAnsi"/>
          <w:noProof/>
        </w:rPr>
        <w:t>[28]</w:t>
      </w:r>
      <w:r w:rsidR="00D71EF0">
        <w:rPr>
          <w:rFonts w:cstheme="minorHAnsi"/>
        </w:rPr>
        <w:fldChar w:fldCharType="end"/>
      </w:r>
      <w:r w:rsidR="00D05371" w:rsidRPr="00D05371">
        <w:t xml:space="preserve"> </w:t>
      </w:r>
      <w:r w:rsidR="00E66207">
        <w:t>and is not prevented by vaccination</w:t>
      </w:r>
      <w:r w:rsidR="007D60BB">
        <w:t xml:space="preserve"> beginning</w:t>
      </w:r>
      <w:r w:rsidR="00E66207">
        <w:t xml:space="preserve"> at 6 weeks</w:t>
      </w:r>
      <w:r w:rsidR="007D60BB">
        <w:t>. Evaluation</w:t>
      </w:r>
      <w:r w:rsidR="00E66207">
        <w:t xml:space="preserve"> of </w:t>
      </w:r>
      <w:r w:rsidR="00E66207">
        <w:rPr>
          <w:rFonts w:cstheme="minorHAnsi"/>
        </w:rPr>
        <w:t xml:space="preserve">transmission rates from HBsAg-positive mothers </w:t>
      </w:r>
      <w:r w:rsidR="00E66207">
        <w:rPr>
          <w:rFonts w:cstheme="minorHAnsi"/>
        </w:rPr>
        <w:lastRenderedPageBreak/>
        <w:t>are required to better</w:t>
      </w:r>
      <w:r w:rsidR="00037054">
        <w:rPr>
          <w:rFonts w:cstheme="minorHAnsi"/>
        </w:rPr>
        <w:t xml:space="preserve"> assess </w:t>
      </w:r>
      <w:r w:rsidR="00E66207">
        <w:rPr>
          <w:rFonts w:cstheme="minorHAnsi"/>
        </w:rPr>
        <w:t>the need for birth-dose vaccination and antenatal maternal antiviral therapy.</w:t>
      </w:r>
      <w:r w:rsidR="00E66207">
        <w:rPr>
          <w:rFonts w:cstheme="minorHAnsi"/>
        </w:rPr>
        <w:fldChar w:fldCharType="begin">
          <w:fldData xml:space="preserve">PEVuZE5vdGU+PENpdGU+PEF1dGhvcj5LZWFuZTwvQXV0aG9yPjxZZWFyPjIwMTY8L1llYXI+PFJl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</w:fldData>
        </w:fldChar>
      </w:r>
      <w:r w:rsidR="008C436D">
        <w:rPr>
          <w:rFonts w:cstheme="minorHAnsi"/>
        </w:rPr>
        <w:instrText xml:space="preserve"> ADDIN EN.CITE </w:instrText>
      </w:r>
      <w:r w:rsidR="008C436D">
        <w:rPr>
          <w:rFonts w:cstheme="minorHAnsi"/>
        </w:rPr>
        <w:fldChar w:fldCharType="begin">
          <w:fldData xml:space="preserve">PEVuZE5vdGU+PENpdGU+PEF1dGhvcj5LZWFuZTwvQXV0aG9yPjxZZWFyPjIwMTY8L1llYXI+PFJl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</w:fldData>
        </w:fldChar>
      </w:r>
      <w:r w:rsidR="008C436D">
        <w:rPr>
          <w:rFonts w:cstheme="minorHAnsi"/>
        </w:rPr>
        <w:instrText xml:space="preserve"> ADDIN EN.CITE.DATA </w:instrText>
      </w:r>
      <w:r w:rsidR="008C436D">
        <w:rPr>
          <w:rFonts w:cstheme="minorHAnsi"/>
        </w:rPr>
      </w:r>
      <w:r w:rsidR="008C436D">
        <w:rPr>
          <w:rFonts w:cstheme="minorHAnsi"/>
        </w:rPr>
        <w:fldChar w:fldCharType="end"/>
      </w:r>
      <w:r w:rsidR="00E66207">
        <w:rPr>
          <w:rFonts w:cstheme="minorHAnsi"/>
        </w:rPr>
      </w:r>
      <w:r w:rsidR="00E66207">
        <w:rPr>
          <w:rFonts w:cstheme="minorHAnsi"/>
        </w:rPr>
        <w:fldChar w:fldCharType="separate"/>
      </w:r>
      <w:r w:rsidR="008C436D">
        <w:rPr>
          <w:rFonts w:cstheme="minorHAnsi"/>
          <w:noProof/>
        </w:rPr>
        <w:t>[29]</w:t>
      </w:r>
      <w:r w:rsidR="00E66207">
        <w:rPr>
          <w:rFonts w:cstheme="minorHAnsi"/>
        </w:rPr>
        <w:fldChar w:fldCharType="end"/>
      </w:r>
      <w:r w:rsidR="00E66207">
        <w:rPr>
          <w:rFonts w:cstheme="minorHAnsi"/>
        </w:rPr>
        <w:t xml:space="preserve"> </w:t>
      </w:r>
    </w:p>
    <w:p w14:paraId="34445924" w14:textId="2CB43E43" w:rsidR="007C10F9" w:rsidRDefault="00B83F65" w:rsidP="00D77C7B">
      <w:pPr>
        <w:spacing w:line="360" w:lineRule="auto"/>
        <w:jc w:val="both"/>
      </w:pPr>
      <w:r>
        <w:t xml:space="preserve">To date there are very limited representative data on the unmet need </w:t>
      </w:r>
      <w:r w:rsidR="004A55F4">
        <w:t xml:space="preserve">for antiviral therapy </w:t>
      </w:r>
      <w:r>
        <w:t xml:space="preserve">at the community </w:t>
      </w:r>
      <w:proofErr w:type="gramStart"/>
      <w:r>
        <w:t>level .</w:t>
      </w:r>
      <w:proofErr w:type="gramEnd"/>
      <w:r>
        <w:t xml:space="preserve"> </w:t>
      </w:r>
      <w:r w:rsidR="00B86BD6">
        <w:t xml:space="preserve">Based on Malawi’s 2018 census population of 17.6 million people, we estimate that 25,586 HIV-negative people (95% CI: 7,225–65,657) are eligible, and have an unmet need, for HBV treatment by EASL criteria. This compares to an estimated 970,000 adults living with HIV of whom 810,000 are currently receiving ART </w:t>
      </w:r>
      <w:r w:rsidR="00B86BD6">
        <w:fldChar w:fldCharType="begin"/>
      </w:r>
      <w:r w:rsidR="008C436D">
        <w:instrText xml:space="preserve"> ADDIN EN.CITE &lt;EndNote&gt;&lt;Cite&gt;&lt;Author&gt;Government of Malawi&lt;/Author&gt;&lt;Year&gt;2018&lt;/Year&gt;&lt;RecNum&gt;569&lt;/RecNum&gt;&lt;DisplayText&gt;[13]&lt;/DisplayText&gt;&lt;record&gt;&lt;rec-number&gt;569&lt;/rec-number&gt;&lt;foreign-keys&gt;&lt;key app="EN" db-id="psp5x0xtx5vdxnefsv3xd9aqfs2pxepxtv0t" timestamp="1567262582"&gt;569&lt;/key&gt;&lt;/foreign-keys&gt;&lt;ref-type name="Report"&gt;27&lt;/ref-type&gt;&lt;contributors&gt;&lt;authors&gt;&lt;author&gt;Government of Malawi,&lt;/author&gt;&lt;/authors&gt;&lt;/contributors&gt;&lt;titles&gt;&lt;title&gt;Malawi Population Based HIV Impact Assessment (MPHIA) 2015-16&lt;/title&gt;&lt;/titles&gt;&lt;dates&gt;&lt;year&gt;2018&lt;/year&gt;&lt;/dates&gt;&lt;pub-location&gt;Colombia University, New York, USA&lt;/pub-location&gt;&lt;publisher&gt;PHIA Project&lt;/publisher&gt;&lt;urls&gt;&lt;related-urls&gt;&lt;url&gt;https://phia.icap.columbia.edu/countries/malawi/&lt;/url&gt;&lt;/related-urls&gt;&lt;/urls&gt;&lt;/record&gt;&lt;/Cite&gt;&lt;/EndNote&gt;</w:instrText>
      </w:r>
      <w:r w:rsidR="00B86BD6">
        <w:fldChar w:fldCharType="separate"/>
      </w:r>
      <w:r w:rsidR="008C436D">
        <w:rPr>
          <w:noProof/>
        </w:rPr>
        <w:t>[13]</w:t>
      </w:r>
      <w:r w:rsidR="00B86BD6">
        <w:fldChar w:fldCharType="end"/>
      </w:r>
      <w:r w:rsidR="00B86BD6">
        <w:t xml:space="preserve">, highlighting that HBV antiviral treatment is an achievable public health goal. </w:t>
      </w:r>
      <w:r w:rsidR="00B074C3">
        <w:t xml:space="preserve">A </w:t>
      </w:r>
      <w:r w:rsidR="007C10F9">
        <w:t>quarter of HB</w:t>
      </w:r>
      <w:r w:rsidR="00F264F0">
        <w:t>sAg-positive adults</w:t>
      </w:r>
      <w:r w:rsidR="007C10F9">
        <w:t xml:space="preserve"> at the community level had HIV </w:t>
      </w:r>
      <w:r w:rsidR="00873EAB">
        <w:t>co-</w:t>
      </w:r>
      <w:r w:rsidR="007C10F9">
        <w:t>infection</w:t>
      </w:r>
      <w:r w:rsidR="00B074C3">
        <w:t xml:space="preserve"> in this study</w:t>
      </w:r>
      <w:r w:rsidR="00F734B2">
        <w:t>,</w:t>
      </w:r>
      <w:r w:rsidR="00A151E3">
        <w:t xml:space="preserve"> </w:t>
      </w:r>
      <w:r w:rsidR="00F734B2">
        <w:t>of whom</w:t>
      </w:r>
      <w:r w:rsidR="00A151E3">
        <w:t xml:space="preserve"> </w:t>
      </w:r>
      <w:r w:rsidR="007C10F9">
        <w:t>two</w:t>
      </w:r>
      <w:r w:rsidR="00B074C3">
        <w:t>-</w:t>
      </w:r>
      <w:r w:rsidR="007C10F9">
        <w:t>thirds were</w:t>
      </w:r>
      <w:r w:rsidR="00B86BD6">
        <w:t xml:space="preserve"> already</w:t>
      </w:r>
      <w:r w:rsidR="007C10F9">
        <w:t xml:space="preserve"> </w:t>
      </w:r>
      <w:r w:rsidR="001F2A9A">
        <w:t>receiving</w:t>
      </w:r>
      <w:r w:rsidR="007C10F9">
        <w:t xml:space="preserve"> HBV-active ART</w:t>
      </w:r>
      <w:r w:rsidR="00A91163">
        <w:t>,</w:t>
      </w:r>
      <w:r w:rsidR="00873EAB">
        <w:t xml:space="preserve"> </w:t>
      </w:r>
      <w:r w:rsidR="007C10F9">
        <w:t>all</w:t>
      </w:r>
      <w:r w:rsidR="00A91163">
        <w:t xml:space="preserve"> with</w:t>
      </w:r>
      <w:r w:rsidR="00873EAB">
        <w:t xml:space="preserve"> </w:t>
      </w:r>
      <w:r w:rsidR="007C10F9">
        <w:t>HBV DNA suppression. Th</w:t>
      </w:r>
      <w:r w:rsidR="001212B1">
        <w:t>is</w:t>
      </w:r>
      <w:r w:rsidR="007C10F9">
        <w:t xml:space="preserve"> </w:t>
      </w:r>
      <w:r w:rsidR="0071764D">
        <w:t>is consistent with results of a national HIV survey</w:t>
      </w:r>
      <w:r w:rsidR="008B61D4">
        <w:t xml:space="preserve"> in which</w:t>
      </w:r>
      <w:r w:rsidR="0071764D">
        <w:t xml:space="preserve"> 68% of individuals </w:t>
      </w:r>
      <w:r w:rsidR="002A1E83">
        <w:t>had HIV</w:t>
      </w:r>
      <w:r w:rsidR="0071764D">
        <w:t xml:space="preserve"> vir</w:t>
      </w:r>
      <w:r w:rsidR="00A91163">
        <w:t xml:space="preserve">ological </w:t>
      </w:r>
      <w:r w:rsidR="0071764D">
        <w:t>suppress</w:t>
      </w:r>
      <w:r w:rsidR="002A1E83">
        <w:t>ion</w:t>
      </w:r>
      <w:r w:rsidR="00867874">
        <w:t>,</w:t>
      </w:r>
      <w:r w:rsidR="002A1E83">
        <w:t xml:space="preserve"> </w:t>
      </w:r>
      <w:r w:rsidR="001212B1">
        <w:t xml:space="preserve">demonstrating the </w:t>
      </w:r>
      <w:r w:rsidR="008B61D4">
        <w:t xml:space="preserve">remarkable </w:t>
      </w:r>
      <w:r w:rsidR="002A1E83">
        <w:t xml:space="preserve">progress Malawi </w:t>
      </w:r>
      <w:r w:rsidR="00F734B2">
        <w:t>is making toward HIV control</w:t>
      </w:r>
      <w:r w:rsidR="0071764D">
        <w:t>.</w:t>
      </w:r>
      <w:r w:rsidR="0071764D">
        <w:fldChar w:fldCharType="begin"/>
      </w:r>
      <w:r w:rsidR="008C436D">
        <w:instrText xml:space="preserve"> ADDIN EN.CITE &lt;EndNote&gt;&lt;Cite&gt;&lt;Author&gt;Government of Malawi&lt;/Author&gt;&lt;Year&gt;2018&lt;/Year&gt;&lt;RecNum&gt;569&lt;/RecNum&gt;&lt;DisplayText&gt;[13]&lt;/DisplayText&gt;&lt;record&gt;&lt;rec-number&gt;569&lt;/rec-number&gt;&lt;foreign-keys&gt;&lt;key app="EN" db-id="psp5x0xtx5vdxnefsv3xd9aqfs2pxepxtv0t" timestamp="1567262582"&gt;569&lt;/key&gt;&lt;/foreign-keys&gt;&lt;ref-type name="Report"&gt;27&lt;/ref-type&gt;&lt;contributors&gt;&lt;authors&gt;&lt;author&gt;Government of Malawi,&lt;/author&gt;&lt;/authors&gt;&lt;/contributors&gt;&lt;titles&gt;&lt;title&gt;Malawi Population Based HIV Impact Assessment (MPHIA) 2015-16&lt;/title&gt;&lt;/titles&gt;&lt;dates&gt;&lt;year&gt;2018&lt;/year&gt;&lt;/dates&gt;&lt;pub-location&gt;Colombia University, New York, USA&lt;/pub-location&gt;&lt;publisher&gt;PHIA Project&lt;/publisher&gt;&lt;urls&gt;&lt;related-urls&gt;&lt;url&gt;https://phia.icap.columbia.edu/countries/malawi/&lt;/url&gt;&lt;/related-urls&gt;&lt;/urls&gt;&lt;/record&gt;&lt;/Cite&gt;&lt;/EndNote&gt;</w:instrText>
      </w:r>
      <w:r w:rsidR="0071764D">
        <w:fldChar w:fldCharType="separate"/>
      </w:r>
      <w:r w:rsidR="008C436D">
        <w:rPr>
          <w:noProof/>
        </w:rPr>
        <w:t>[13]</w:t>
      </w:r>
      <w:r w:rsidR="0071764D">
        <w:fldChar w:fldCharType="end"/>
      </w:r>
      <w:r w:rsidR="0071764D">
        <w:t xml:space="preserve"> </w:t>
      </w:r>
      <w:r w:rsidR="001C6DAF">
        <w:t>H</w:t>
      </w:r>
      <w:r w:rsidR="002A1E83">
        <w:t>IV</w:t>
      </w:r>
      <w:r w:rsidR="001C6DAF">
        <w:t xml:space="preserve"> treatment</w:t>
      </w:r>
      <w:r w:rsidR="002A1E83">
        <w:t xml:space="preserve"> programme</w:t>
      </w:r>
      <w:r w:rsidR="001C6DAF">
        <w:t>s</w:t>
      </w:r>
      <w:r w:rsidR="002A1E83">
        <w:t xml:space="preserve"> </w:t>
      </w:r>
      <w:r w:rsidR="008B61D4">
        <w:t xml:space="preserve">represent </w:t>
      </w:r>
      <w:r w:rsidR="002A1E83">
        <w:t>a</w:t>
      </w:r>
      <w:r w:rsidR="00C42CCE">
        <w:t xml:space="preserve"> model</w:t>
      </w:r>
      <w:r w:rsidR="002A1E83">
        <w:t xml:space="preserve"> for</w:t>
      </w:r>
      <w:r w:rsidR="00873EAB">
        <w:t xml:space="preserve"> </w:t>
      </w:r>
      <w:r w:rsidR="002A1E83">
        <w:t xml:space="preserve">HBV </w:t>
      </w:r>
      <w:r w:rsidR="008B61D4">
        <w:t>due to</w:t>
      </w:r>
      <w:r w:rsidR="007A0767">
        <w:t xml:space="preserve"> </w:t>
      </w:r>
      <w:r w:rsidR="008B61D4">
        <w:t>similarities</w:t>
      </w:r>
      <w:r w:rsidR="007A0767">
        <w:t>,</w:t>
      </w:r>
      <w:r w:rsidR="008B61D4">
        <w:t xml:space="preserve"> </w:t>
      </w:r>
      <w:r w:rsidR="00873C8F">
        <w:t>including</w:t>
      </w:r>
      <w:r w:rsidR="0052620C">
        <w:t xml:space="preserve"> </w:t>
      </w:r>
      <w:r w:rsidR="00A151E3">
        <w:t xml:space="preserve">the </w:t>
      </w:r>
      <w:r w:rsidR="008B61D4">
        <w:t xml:space="preserve">need for </w:t>
      </w:r>
      <w:r w:rsidR="00A151E3">
        <w:t xml:space="preserve">lifelong antiviral therapy </w:t>
      </w:r>
      <w:r w:rsidR="00F734B2">
        <w:t xml:space="preserve">including </w:t>
      </w:r>
      <w:r w:rsidR="00A151E3">
        <w:t>tenofovir</w:t>
      </w:r>
      <w:r w:rsidR="00F734B2">
        <w:t>,</w:t>
      </w:r>
      <w:r w:rsidR="0052620C">
        <w:t xml:space="preserve"> and the</w:t>
      </w:r>
      <w:r w:rsidR="00A151E3">
        <w:t xml:space="preserve"> </w:t>
      </w:r>
      <w:r w:rsidR="008B61D4">
        <w:t>potential to share</w:t>
      </w:r>
      <w:r w:rsidR="00A151E3">
        <w:t xml:space="preserve"> clinic staff</w:t>
      </w:r>
      <w:r w:rsidR="00BA0A8B">
        <w:t>,</w:t>
      </w:r>
      <w:r w:rsidR="000F045F">
        <w:t xml:space="preserve"> </w:t>
      </w:r>
      <w:r w:rsidR="00A151E3">
        <w:t>facilities and laboratory equipment</w:t>
      </w:r>
      <w:r w:rsidR="000F045F">
        <w:t>.</w:t>
      </w:r>
      <w:r w:rsidR="001F2A9A">
        <w:fldChar w:fldCharType="begin">
          <w:fldData xml:space="preserve">PEVuZE5vdGU+PENpdGU+PEF1dGhvcj5MZW1vaW5lPC9BdXRob3I+PFllYXI+MjAxNzwvWWVhcj48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=
</w:fldData>
        </w:fldChar>
      </w:r>
      <w:r w:rsidR="00D77C7B">
        <w:instrText xml:space="preserve"> ADDIN EN.CITE </w:instrText>
      </w:r>
      <w:r w:rsidR="00D77C7B">
        <w:fldChar w:fldCharType="begin">
          <w:fldData xml:space="preserve">PEVuZE5vdGU+PENpdGU+PEF1dGhvcj5MZW1vaW5lPC9BdXRob3I+PFllYXI+MjAxNzwvWWVhcj48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=
</w:fldData>
        </w:fldChar>
      </w:r>
      <w:r w:rsidR="00D77C7B">
        <w:instrText xml:space="preserve"> ADDIN EN.CITE.DATA </w:instrText>
      </w:r>
      <w:r w:rsidR="00D77C7B">
        <w:fldChar w:fldCharType="end"/>
      </w:r>
      <w:r w:rsidR="001F2A9A">
        <w:fldChar w:fldCharType="separate"/>
      </w:r>
      <w:r w:rsidR="00D77C7B">
        <w:rPr>
          <w:noProof/>
        </w:rPr>
        <w:t>[1]</w:t>
      </w:r>
      <w:r w:rsidR="001F2A9A">
        <w:fldChar w:fldCharType="end"/>
      </w:r>
      <w:r w:rsidR="005531EB">
        <w:t xml:space="preserve"> </w:t>
      </w:r>
    </w:p>
    <w:p w14:paraId="55CD74D6" w14:textId="41F4A500" w:rsidR="00A91163" w:rsidRDefault="00D71EF0" w:rsidP="00D77C7B">
      <w:pPr>
        <w:spacing w:line="360" w:lineRule="auto"/>
        <w:jc w:val="both"/>
      </w:pPr>
      <w:r>
        <w:t>In our population serosurvey, w</w:t>
      </w:r>
      <w:r w:rsidR="00A151E3">
        <w:t xml:space="preserve">e observed </w:t>
      </w:r>
      <w:r w:rsidR="00071EFD">
        <w:t>low HB</w:t>
      </w:r>
      <w:r w:rsidR="00C42CCE">
        <w:t>sAg</w:t>
      </w:r>
      <w:r w:rsidR="00071EFD">
        <w:t xml:space="preserve"> prevalence</w:t>
      </w:r>
      <w:r w:rsidR="00A151E3">
        <w:t xml:space="preserve"> in </w:t>
      </w:r>
      <w:r w:rsidR="00B83F65">
        <w:t xml:space="preserve">vaccine eligible </w:t>
      </w:r>
      <w:r w:rsidR="00A151E3">
        <w:t>children,</w:t>
      </w:r>
      <w:r w:rsidR="00071EFD">
        <w:t xml:space="preserve"> </w:t>
      </w:r>
      <w:r w:rsidR="00C42CCE">
        <w:t xml:space="preserve">a </w:t>
      </w:r>
      <w:r w:rsidR="00071EFD">
        <w:t xml:space="preserve">peak in the </w:t>
      </w:r>
      <w:proofErr w:type="gramStart"/>
      <w:r w:rsidR="00071EFD">
        <w:t>30-40 year</w:t>
      </w:r>
      <w:proofErr w:type="gramEnd"/>
      <w:r w:rsidR="00071EFD">
        <w:t xml:space="preserve"> </w:t>
      </w:r>
      <w:r w:rsidR="00EF11C8">
        <w:t xml:space="preserve">age </w:t>
      </w:r>
      <w:r w:rsidR="00071EFD">
        <w:t xml:space="preserve">group and </w:t>
      </w:r>
      <w:r w:rsidR="00F734B2">
        <w:t>declining</w:t>
      </w:r>
      <w:r w:rsidR="00C42CCE">
        <w:t xml:space="preserve"> prevalence</w:t>
      </w:r>
      <w:r w:rsidR="00071EFD">
        <w:t xml:space="preserve"> </w:t>
      </w:r>
      <w:r w:rsidR="00A151E3">
        <w:t>among older adults</w:t>
      </w:r>
      <w:r w:rsidR="00071EFD">
        <w:t xml:space="preserve">. </w:t>
      </w:r>
      <w:r w:rsidR="00FA3016">
        <w:t xml:space="preserve">Declining </w:t>
      </w:r>
      <w:r w:rsidR="00071EFD">
        <w:t xml:space="preserve">prevalence </w:t>
      </w:r>
      <w:r w:rsidR="007F198E">
        <w:t>after</w:t>
      </w:r>
      <w:r w:rsidR="00071EFD">
        <w:t xml:space="preserve"> 40 years may be due to spontaneous </w:t>
      </w:r>
      <w:r w:rsidR="00FA3016">
        <w:t xml:space="preserve">HBsAg </w:t>
      </w:r>
      <w:r w:rsidR="007F198E">
        <w:t>clearance</w:t>
      </w:r>
      <w:r w:rsidR="00B86BD6">
        <w:t>, or</w:t>
      </w:r>
      <w:r w:rsidR="00071EFD">
        <w:t xml:space="preserve"> death </w:t>
      </w:r>
      <w:r w:rsidR="00F734B2">
        <w:t>from</w:t>
      </w:r>
      <w:r w:rsidR="00071EFD">
        <w:t xml:space="preserve"> cirrhosis or HCC or</w:t>
      </w:r>
      <w:r w:rsidR="00A151E3">
        <w:t xml:space="preserve"> </w:t>
      </w:r>
      <w:r w:rsidR="00867874">
        <w:t xml:space="preserve">from </w:t>
      </w:r>
      <w:r w:rsidR="00A151E3">
        <w:t>infections</w:t>
      </w:r>
      <w:r w:rsidR="00071EFD">
        <w:t xml:space="preserve"> that share </w:t>
      </w:r>
      <w:r w:rsidR="00753088">
        <w:t>epidemiological risk factors</w:t>
      </w:r>
      <w:r w:rsidR="00071EFD">
        <w:t>.</w:t>
      </w:r>
      <w:r w:rsidR="00303688">
        <w:fldChar w:fldCharType="begin">
          <w:fldData xml:space="preserve">PEVuZE5vdGU+PENpdGU+PEF1dGhvcj5NZW5keTwvQXV0aG9yPjxZZWFyPjIwMDg8L1llYXI+PFJl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</w:fldData>
        </w:fldChar>
      </w:r>
      <w:r w:rsidR="008C436D">
        <w:instrText xml:space="preserve"> ADDIN EN.CITE </w:instrText>
      </w:r>
      <w:r w:rsidR="008C436D">
        <w:fldChar w:fldCharType="begin">
          <w:fldData xml:space="preserve">PEVuZE5vdGU+PENpdGU+PEF1dGhvcj5NZW5keTwvQXV0aG9yPjxZZWFyPjIwMDg8L1llYXI+PFJl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</w:fldData>
        </w:fldChar>
      </w:r>
      <w:r w:rsidR="008C436D">
        <w:instrText xml:space="preserve"> ADDIN EN.CITE.DATA </w:instrText>
      </w:r>
      <w:r w:rsidR="008C436D">
        <w:fldChar w:fldCharType="end"/>
      </w:r>
      <w:r w:rsidR="00303688">
        <w:fldChar w:fldCharType="separate"/>
      </w:r>
      <w:r w:rsidR="008C436D">
        <w:rPr>
          <w:noProof/>
        </w:rPr>
        <w:t>[30]</w:t>
      </w:r>
      <w:r w:rsidR="00303688">
        <w:fldChar w:fldCharType="end"/>
      </w:r>
      <w:r w:rsidR="00071EFD">
        <w:t xml:space="preserve"> </w:t>
      </w:r>
      <w:r w:rsidR="00D14D48">
        <w:t>I</w:t>
      </w:r>
      <w:r w:rsidR="00A151E3">
        <w:t>ncreasing prevalence between adolescen</w:t>
      </w:r>
      <w:r w:rsidR="0052620C">
        <w:t>ce</w:t>
      </w:r>
      <w:r w:rsidR="00A151E3">
        <w:t xml:space="preserve"> and 40 years</w:t>
      </w:r>
      <w:r w:rsidR="00D14D48">
        <w:t xml:space="preserve"> may be</w:t>
      </w:r>
      <w:r w:rsidR="00D14D48" w:rsidRPr="00D14D48">
        <w:t xml:space="preserve"> </w:t>
      </w:r>
      <w:r w:rsidR="00C42CCE">
        <w:t xml:space="preserve">the result of incident </w:t>
      </w:r>
      <w:r w:rsidR="00D14D48">
        <w:t xml:space="preserve">HBV transmission, </w:t>
      </w:r>
      <w:r w:rsidR="00071EFD">
        <w:t>or</w:t>
      </w:r>
      <w:r w:rsidR="00A151E3">
        <w:t xml:space="preserve"> </w:t>
      </w:r>
      <w:r w:rsidR="00770754">
        <w:t xml:space="preserve">due </w:t>
      </w:r>
      <w:r w:rsidR="00FA3016">
        <w:t xml:space="preserve">to </w:t>
      </w:r>
      <w:r w:rsidR="00071EFD">
        <w:t>HIV prevention</w:t>
      </w:r>
      <w:r w:rsidR="00D14D48">
        <w:t xml:space="preserve"> </w:t>
      </w:r>
      <w:r w:rsidR="00F734B2">
        <w:t xml:space="preserve">messaging </w:t>
      </w:r>
      <w:r w:rsidR="00770754">
        <w:t xml:space="preserve">such as promotion of </w:t>
      </w:r>
      <w:r w:rsidR="00D14D48">
        <w:t>condom use</w:t>
      </w:r>
      <w:r w:rsidR="00770754">
        <w:t xml:space="preserve"> among </w:t>
      </w:r>
      <w:r w:rsidR="00C42CCE">
        <w:t>younger</w:t>
      </w:r>
      <w:r w:rsidR="00770754">
        <w:t xml:space="preserve"> </w:t>
      </w:r>
      <w:r w:rsidR="00F734B2">
        <w:t>cohorts</w:t>
      </w:r>
      <w:r w:rsidR="003320C2">
        <w:t>.</w:t>
      </w:r>
      <w:r w:rsidR="003320C2">
        <w:fldChar w:fldCharType="begin"/>
      </w:r>
      <w:r w:rsidR="008C436D">
        <w:instrText xml:space="preserve"> ADDIN EN.CITE &lt;EndNote&gt;&lt;Cite&gt;&lt;Author&gt;Government of Malawi&lt;/Author&gt;&lt;Year&gt;2018&lt;/Year&gt;&lt;RecNum&gt;569&lt;/RecNum&gt;&lt;DisplayText&gt;[13]&lt;/DisplayText&gt;&lt;record&gt;&lt;rec-number&gt;569&lt;/rec-number&gt;&lt;foreign-keys&gt;&lt;key app="EN" db-id="psp5x0xtx5vdxnefsv3xd9aqfs2pxepxtv0t" timestamp="1567262582"&gt;569&lt;/key&gt;&lt;/foreign-keys&gt;&lt;ref-type name="Report"&gt;27&lt;/ref-type&gt;&lt;contributors&gt;&lt;authors&gt;&lt;author&gt;Government of Malawi,&lt;/author&gt;&lt;/authors&gt;&lt;/contributors&gt;&lt;titles&gt;&lt;title&gt;Malawi Population Based HIV Impact Assessment (MPHIA) 2015-16&lt;/title&gt;&lt;/titles&gt;&lt;dates&gt;&lt;year&gt;2018&lt;/year&gt;&lt;/dates&gt;&lt;pub-location&gt;Colombia University, New York, USA&lt;/pub-location&gt;&lt;publisher&gt;PHIA Project&lt;/publisher&gt;&lt;urls&gt;&lt;related-urls&gt;&lt;url&gt;https://phia.icap.columbia.edu/countries/malawi/&lt;/url&gt;&lt;/related-urls&gt;&lt;/urls&gt;&lt;/record&gt;&lt;/Cite&gt;&lt;/EndNote&gt;</w:instrText>
      </w:r>
      <w:r w:rsidR="003320C2">
        <w:fldChar w:fldCharType="separate"/>
      </w:r>
      <w:r w:rsidR="008C436D">
        <w:rPr>
          <w:noProof/>
        </w:rPr>
        <w:t>[13]</w:t>
      </w:r>
      <w:r w:rsidR="003320C2">
        <w:fldChar w:fldCharType="end"/>
      </w:r>
      <w:r w:rsidR="00873EAB">
        <w:t xml:space="preserve"> A</w:t>
      </w:r>
      <w:r w:rsidR="00C020F3">
        <w:t xml:space="preserve"> </w:t>
      </w:r>
      <w:r w:rsidR="00A151E3">
        <w:t>detailed understanding of transmission is limited</w:t>
      </w:r>
      <w:r w:rsidR="00873EAB">
        <w:t xml:space="preserve"> </w:t>
      </w:r>
      <w:r w:rsidR="00D05371">
        <w:t>b</w:t>
      </w:r>
      <w:r w:rsidR="00F734B2">
        <w:t>y the</w:t>
      </w:r>
      <w:r w:rsidR="00D05371">
        <w:t xml:space="preserve"> </w:t>
      </w:r>
      <w:r w:rsidR="00873EAB">
        <w:t>cross-sectional design and lack of previous</w:t>
      </w:r>
      <w:r w:rsidR="00B86BD6">
        <w:t xml:space="preserve"> historical</w:t>
      </w:r>
      <w:r w:rsidR="00873EAB">
        <w:t xml:space="preserve"> data</w:t>
      </w:r>
      <w:r w:rsidR="00B86BD6">
        <w:t xml:space="preserve"> in children</w:t>
      </w:r>
      <w:r w:rsidR="00B83F65">
        <w:t xml:space="preserve"> for Malawi</w:t>
      </w:r>
      <w:r w:rsidR="00C42CCE">
        <w:t xml:space="preserve">. </w:t>
      </w:r>
      <w:r w:rsidR="00D83262">
        <w:t>A longitudinal c</w:t>
      </w:r>
      <w:r w:rsidR="00C020F3">
        <w:t>ohort</w:t>
      </w:r>
      <w:r w:rsidR="00FA3016">
        <w:t xml:space="preserve"> </w:t>
      </w:r>
      <w:r>
        <w:t xml:space="preserve">or a repeated cross-sectional survey </w:t>
      </w:r>
      <w:r w:rsidR="00D05371">
        <w:t>is</w:t>
      </w:r>
      <w:r w:rsidR="00873EAB">
        <w:t xml:space="preserve"> </w:t>
      </w:r>
      <w:r>
        <w:t>required</w:t>
      </w:r>
      <w:r w:rsidR="00C020F3">
        <w:t xml:space="preserve"> to </w:t>
      </w:r>
      <w:r w:rsidR="00B83F65">
        <w:t xml:space="preserve">better </w:t>
      </w:r>
      <w:r w:rsidR="00753088">
        <w:t xml:space="preserve">elucidate </w:t>
      </w:r>
      <w:r w:rsidR="00D05371">
        <w:t xml:space="preserve">trends in </w:t>
      </w:r>
      <w:r w:rsidR="00D83262">
        <w:t>transmission</w:t>
      </w:r>
      <w:r w:rsidR="00D14D48">
        <w:t>.</w:t>
      </w:r>
      <w:r w:rsidR="00770754">
        <w:t xml:space="preserve"> </w:t>
      </w:r>
      <w:r w:rsidR="00A91163">
        <w:t xml:space="preserve">The lack of association we observed between HBV and </w:t>
      </w:r>
      <w:r w:rsidR="00B86BD6">
        <w:t>socioeconomic status</w:t>
      </w:r>
      <w:r w:rsidR="00A91163">
        <w:t xml:space="preserve"> </w:t>
      </w:r>
      <w:proofErr w:type="gramStart"/>
      <w:r w:rsidR="00A91163">
        <w:t>is in contrast to</w:t>
      </w:r>
      <w:proofErr w:type="gramEnd"/>
      <w:r w:rsidR="00A91163">
        <w:t xml:space="preserve"> most infectious diseases, where poverty has a causal role. The </w:t>
      </w:r>
      <w:r w:rsidR="00B83F65">
        <w:t>population under study</w:t>
      </w:r>
      <w:r w:rsidR="00A91163">
        <w:t xml:space="preserve"> has high poverty levels and limited intra-sample variation in SES could cause</w:t>
      </w:r>
      <w:r w:rsidR="00D05371">
        <w:t xml:space="preserve"> a</w:t>
      </w:r>
      <w:r w:rsidR="00A91163">
        <w:t xml:space="preserve"> lack of observable association</w:t>
      </w:r>
      <w:r w:rsidR="00B83F65">
        <w:t xml:space="preserve"> in this sample</w:t>
      </w:r>
      <w:r w:rsidR="00A91163">
        <w:t>. Male gender was an independent risk factor for HBV infection among adults, in keeping with other studies from sub-Saharan Africa.</w:t>
      </w:r>
      <w:r w:rsidR="00A91163">
        <w:fldChar w:fldCharType="begin">
          <w:fldData xml:space="preserve">PEVuZE5vdGU+PENpdGU+PEF1dGhvcj5Cd29naTwvQXV0aG9yPjxZZWFyPjIwMDk8L1llYXI+PFJl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</w:fldData>
        </w:fldChar>
      </w:r>
      <w:r w:rsidR="008C436D">
        <w:instrText xml:space="preserve"> ADDIN EN.CITE </w:instrText>
      </w:r>
      <w:r w:rsidR="008C436D">
        <w:fldChar w:fldCharType="begin">
          <w:fldData xml:space="preserve">PEVuZE5vdGU+PENpdGU+PEF1dGhvcj5Cd29naTwvQXV0aG9yPjxZZWFyPjIwMDk8L1llYXI+PFJl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</w:fldData>
        </w:fldChar>
      </w:r>
      <w:r w:rsidR="008C436D">
        <w:instrText xml:space="preserve"> ADDIN EN.CITE.DATA </w:instrText>
      </w:r>
      <w:r w:rsidR="008C436D">
        <w:fldChar w:fldCharType="end"/>
      </w:r>
      <w:r w:rsidR="00A91163">
        <w:fldChar w:fldCharType="separate"/>
      </w:r>
      <w:r w:rsidR="008C436D">
        <w:rPr>
          <w:noProof/>
        </w:rPr>
        <w:t>[31]</w:t>
      </w:r>
      <w:r w:rsidR="00A91163">
        <w:fldChar w:fldCharType="end"/>
      </w:r>
      <w:r w:rsidR="00A91163">
        <w:t xml:space="preserve"> Causal mechanisms may include unsafe circumcision, shared razor blades and use of</w:t>
      </w:r>
      <w:r w:rsidR="00B86BD6">
        <w:t xml:space="preserve"> shared equipment at</w:t>
      </w:r>
      <w:r w:rsidR="00A91163">
        <w:t xml:space="preserve"> barbershops.</w:t>
      </w:r>
      <w:r w:rsidR="00A91163">
        <w:fldChar w:fldCharType="begin"/>
      </w:r>
      <w:r w:rsidR="008C436D">
        <w:instrText xml:space="preserve"> ADDIN EN.CITE &lt;EndNote&gt;&lt;Cite&gt;&lt;Author&gt;Spengane&lt;/Author&gt;&lt;Year&gt;2018&lt;/Year&gt;&lt;RecNum&gt;668&lt;/RecNum&gt;&lt;DisplayText&gt;[32]&lt;/DisplayText&gt;&lt;record&gt;&lt;rec-number&gt;668&lt;/rec-number&gt;&lt;foreign-keys&gt;&lt;key app="EN" db-id="psp5x0xtx5vdxnefsv3xd9aqfs2pxepxtv0t" timestamp="1570201566"&gt;668&lt;/key&gt;&lt;/foreign-keys&gt;&lt;ref-type name="Journal Article"&gt;17&lt;/ref-type&gt;&lt;contributors&gt;&lt;authors&gt;&lt;author&gt;Spengane, Z&lt;/author&gt;&lt;author&gt;Korsman, S&lt;/author&gt;&lt;author&gt;Mkentane, K&lt;/author&gt;&lt;author&gt;Davids, L M&lt;/author&gt;&lt;author&gt;Zemanay, W&lt;/author&gt;&lt;author&gt;Africa, M&lt;/author&gt;&lt;author&gt;Mbhele, S&lt;/author&gt;&lt;author&gt;Nicol, M&lt;/author&gt;&lt;author&gt;Gumedze, F&lt;/author&gt;&lt;author&gt;Ngwanya, D&lt;/author&gt;&lt;author&gt;Khumalo, N P&lt;/author&gt;&lt;/authors&gt;&lt;/contributors&gt;&lt;titles&gt;&lt;title&gt;Blood and virus detection on barber clippers&lt;/title&gt;&lt;secondary-title&gt;South African Medical Journal&lt;/secondary-title&gt;&lt;short-title&gt;Blood and virus detection on barber clippers&lt;/short-title&gt;&lt;/titles&gt;&lt;periodical&gt;&lt;full-title&gt;South African Medical Journal&lt;/full-title&gt;&lt;abbr-1&gt;S. Afr. Med. J.&lt;/abbr-1&gt;&lt;abbr-2&gt;S Afr Med J&lt;/abbr-2&gt;&lt;/periodical&gt;&lt;volume&gt;108&lt;/volume&gt;&lt;number&gt;4&lt;/number&gt;&lt;keywords&gt;&lt;keyword&gt;Hair classification&lt;/keyword&gt;&lt;keyword&gt;Hairdressing&lt;/keyword&gt;&lt;keyword&gt;Hair morphology&lt;/keyword&gt;&lt;keyword&gt;Forensics&lt;/keyword&gt;&lt;keyword&gt;Biomarker&lt;/keyword&gt;&lt;keyword&gt;Hair analysis&lt;/keyword&gt;&lt;keyword&gt;Barber clipper&lt;/keyword&gt;&lt;keyword&gt;Blood&lt;/keyword&gt;&lt;keyword&gt;Virus&lt;/keyword&gt;&lt;keyword&gt;HIV&lt;/keyword&gt;&lt;keyword&gt;Hepatitis&lt;/keyword&gt;&lt;/keywords&gt;&lt;dates&gt;&lt;year&gt;2018&lt;/year&gt;&lt;/dates&gt;&lt;isbn&gt;2078-5135|escape}&lt;/isbn&gt;&lt;work-type&gt;Hair classification; Hairdressing; Hair morphology; Forensics; Biomarker; Hair analysis; Barber clipper; Blood; Virus; HIV; Hepatitis&lt;/work-type&gt;&lt;urls&gt;&lt;related-urls&gt;&lt;url&gt;http://www.samj.org.za/index.php/samj/article/view/12258&lt;/url&gt;&lt;/related-urls&gt;&lt;/urls&gt;&lt;/record&gt;&lt;/Cite&gt;&lt;/EndNote&gt;</w:instrText>
      </w:r>
      <w:r w:rsidR="00A91163">
        <w:fldChar w:fldCharType="separate"/>
      </w:r>
      <w:r w:rsidR="008C436D">
        <w:rPr>
          <w:noProof/>
        </w:rPr>
        <w:t>[32]</w:t>
      </w:r>
      <w:r w:rsidR="00A91163">
        <w:fldChar w:fldCharType="end"/>
      </w:r>
    </w:p>
    <w:p w14:paraId="4FEBE925" w14:textId="40D6BA4B" w:rsidR="0052620C" w:rsidRDefault="001340D9" w:rsidP="00D77C7B">
      <w:pPr>
        <w:spacing w:line="360" w:lineRule="auto"/>
        <w:jc w:val="both"/>
      </w:pPr>
      <w:r>
        <w:t>M</w:t>
      </w:r>
      <w:r w:rsidR="000F045F">
        <w:t xml:space="preserve">odelling </w:t>
      </w:r>
      <w:r>
        <w:t>studies</w:t>
      </w:r>
      <w:r w:rsidR="000F045F">
        <w:t xml:space="preserve"> </w:t>
      </w:r>
      <w:r>
        <w:t>project</w:t>
      </w:r>
      <w:r w:rsidR="000F045F">
        <w:t xml:space="preserve"> that HBV antiviral treatment</w:t>
      </w:r>
      <w:r w:rsidR="00B56A7B">
        <w:t xml:space="preserve"> programmes</w:t>
      </w:r>
      <w:r w:rsidR="000F045F">
        <w:t xml:space="preserve"> </w:t>
      </w:r>
      <w:r w:rsidR="00B56A7B">
        <w:t>are</w:t>
      </w:r>
      <w:r w:rsidR="000F045F">
        <w:t xml:space="preserve"> </w:t>
      </w:r>
      <w:r w:rsidR="00D05371">
        <w:t>necessary</w:t>
      </w:r>
      <w:r w:rsidR="000F045F">
        <w:t xml:space="preserve"> to reduce HBV</w:t>
      </w:r>
      <w:r w:rsidR="00873EAB">
        <w:t>-</w:t>
      </w:r>
      <w:r w:rsidR="000F045F">
        <w:t xml:space="preserve"> associated mortality</w:t>
      </w:r>
      <w:r w:rsidR="00D05371">
        <w:t xml:space="preserve"> or mo</w:t>
      </w:r>
      <w:r w:rsidR="000F045F">
        <w:t xml:space="preserve">rtality </w:t>
      </w:r>
      <w:r>
        <w:t>will</w:t>
      </w:r>
      <w:r w:rsidR="000F045F">
        <w:t xml:space="preserve"> rise </w:t>
      </w:r>
      <w:r w:rsidR="00FC50A7">
        <w:t>beyond</w:t>
      </w:r>
      <w:r w:rsidR="000F045F">
        <w:t xml:space="preserve"> 20</w:t>
      </w:r>
      <w:r w:rsidR="00FC50A7">
        <w:t>3</w:t>
      </w:r>
      <w:r w:rsidR="000F045F">
        <w:t>0</w:t>
      </w:r>
      <w:r w:rsidR="00D05371">
        <w:t>,</w:t>
      </w:r>
      <w:r w:rsidR="00F27976">
        <w:t xml:space="preserve"> even in the context of </w:t>
      </w:r>
      <w:r w:rsidR="00B83F65">
        <w:t xml:space="preserve">effective </w:t>
      </w:r>
      <w:r w:rsidR="00F27976">
        <w:t>infant vaccination</w:t>
      </w:r>
      <w:r w:rsidR="000F045F">
        <w:t>.</w:t>
      </w:r>
      <w:r>
        <w:fldChar w:fldCharType="begin">
          <w:fldData xml:space="preserve">PEVuZE5vdGU+PENpdGU+PEF1dGhvcj5OYXlhZ2FtPC9BdXRob3I+PFllYXI+MjAxNjwvWWVhcj48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</w:fldData>
        </w:fldChar>
      </w:r>
      <w:r w:rsidR="00D77C7B">
        <w:instrText xml:space="preserve"> ADDIN EN.CITE </w:instrText>
      </w:r>
      <w:r w:rsidR="00D77C7B">
        <w:fldChar w:fldCharType="begin">
          <w:fldData xml:space="preserve">PEVuZE5vdGU+PENpdGU+PEF1dGhvcj5OYXlhZ2FtPC9BdXRob3I+PFllYXI+MjAxNjwvWWVhcj48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</w:fldData>
        </w:fldChar>
      </w:r>
      <w:r w:rsidR="00D77C7B">
        <w:instrText xml:space="preserve"> ADDIN EN.CITE.DATA </w:instrText>
      </w:r>
      <w:r w:rsidR="00D77C7B">
        <w:fldChar w:fldCharType="end"/>
      </w:r>
      <w:r>
        <w:fldChar w:fldCharType="separate"/>
      </w:r>
      <w:r w:rsidR="00D77C7B">
        <w:rPr>
          <w:noProof/>
        </w:rPr>
        <w:t>[5]</w:t>
      </w:r>
      <w:r>
        <w:fldChar w:fldCharType="end"/>
      </w:r>
      <w:r>
        <w:t xml:space="preserve"> </w:t>
      </w:r>
      <w:r w:rsidR="00B86BD6">
        <w:t xml:space="preserve">Thus the success of the vaccination programme we observed does not abrogate responsibility to tackle the anticipated rise in adult liver disease. </w:t>
      </w:r>
      <w:r w:rsidR="0052620C">
        <w:t>In this community, by use of WHO, EASL or AASLD criteria, 3</w:t>
      </w:r>
      <w:r w:rsidR="0042630B">
        <w:t>, 6</w:t>
      </w:r>
      <w:r w:rsidR="0052620C">
        <w:t xml:space="preserve"> and 9% </w:t>
      </w:r>
      <w:r w:rsidR="00F27976">
        <w:t xml:space="preserve">HBsAg-positive individuals </w:t>
      </w:r>
      <w:r w:rsidR="0042630B">
        <w:t xml:space="preserve">respectively </w:t>
      </w:r>
      <w:r w:rsidR="0052620C">
        <w:t xml:space="preserve">were eligible for </w:t>
      </w:r>
      <w:r w:rsidR="0052620C">
        <w:lastRenderedPageBreak/>
        <w:t>treatment.</w:t>
      </w:r>
      <w:r w:rsidR="005275C4">
        <w:fldChar w:fldCharType="begin">
          <w:fldData xml:space="preserve">PEVuZE5vdGU+PENpdGU+PEF1dGhvcj5UZXJyYXVsdDwvQXV0aG9yPjxZZWFyPjIwMTg8L1llYXI+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U2MC0xNTk5PC9w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zNzAtMzk4PC9wYWdlcz48dm9sdW1lPjY3PC92b2x1bWU+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</w:fldData>
        </w:fldChar>
      </w:r>
      <w:r w:rsidR="008C436D">
        <w:instrText xml:space="preserve"> ADDIN EN.CITE </w:instrText>
      </w:r>
      <w:r w:rsidR="008C436D">
        <w:fldChar w:fldCharType="begin">
          <w:fldData xml:space="preserve">PEVuZE5vdGU+PENpdGU+PEF1dGhvcj5UZXJyYXVsdDwvQXV0aG9yPjxZZWFyPjIwMTg8L1llYXI+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</w:fldData>
        </w:fldChar>
      </w:r>
      <w:r w:rsidR="008C436D">
        <w:instrText xml:space="preserve"> ADDIN EN.CITE.DATA </w:instrText>
      </w:r>
      <w:r w:rsidR="008C436D">
        <w:fldChar w:fldCharType="end"/>
      </w:r>
      <w:r w:rsidR="005275C4">
        <w:fldChar w:fldCharType="separate"/>
      </w:r>
      <w:r w:rsidR="008C436D">
        <w:rPr>
          <w:noProof/>
        </w:rPr>
        <w:t>[8, 16, 17]</w:t>
      </w:r>
      <w:r w:rsidR="005275C4">
        <w:fldChar w:fldCharType="end"/>
      </w:r>
      <w:r w:rsidR="0052620C">
        <w:t xml:space="preserve"> </w:t>
      </w:r>
      <w:r>
        <w:t>Two</w:t>
      </w:r>
      <w:r w:rsidR="0052620C">
        <w:t xml:space="preserve"> </w:t>
      </w:r>
      <w:r w:rsidR="004A4E9F">
        <w:t>previous c</w:t>
      </w:r>
      <w:r w:rsidR="0052620C">
        <w:t>ommunity stud</w:t>
      </w:r>
      <w:r>
        <w:t>ies have</w:t>
      </w:r>
      <w:r w:rsidR="0052620C">
        <w:t xml:space="preserve"> </w:t>
      </w:r>
      <w:r w:rsidR="004A4E9F">
        <w:t>assess</w:t>
      </w:r>
      <w:r>
        <w:t>ed</w:t>
      </w:r>
      <w:r w:rsidR="0052620C">
        <w:t xml:space="preserve"> </w:t>
      </w:r>
      <w:r w:rsidR="004A4E9F">
        <w:t xml:space="preserve">HBV </w:t>
      </w:r>
      <w:r w:rsidR="0052620C">
        <w:t>treatment eligibility in sub-Saharan Africa</w:t>
      </w:r>
      <w:r w:rsidR="00B56A7B">
        <w:t>,</w:t>
      </w:r>
      <w:r w:rsidR="0052620C">
        <w:t xml:space="preserve"> </w:t>
      </w:r>
      <w:r w:rsidR="004A4E9F">
        <w:t>in the Gambia</w:t>
      </w:r>
      <w:r>
        <w:t xml:space="preserve"> and Zambia</w:t>
      </w:r>
      <w:r w:rsidR="004A4E9F">
        <w:t xml:space="preserve">. </w:t>
      </w:r>
      <w:r>
        <w:t>In the Gambia,</w:t>
      </w:r>
      <w:r w:rsidR="0052620C">
        <w:t xml:space="preserve"> </w:t>
      </w:r>
      <w:r w:rsidR="00624CFB">
        <w:t>4</w:t>
      </w:r>
      <w:r w:rsidR="00FA4D43">
        <w:t>.</w:t>
      </w:r>
      <w:r w:rsidR="00624CFB">
        <w:t>4</w:t>
      </w:r>
      <w:r w:rsidR="0052620C">
        <w:t xml:space="preserve">% </w:t>
      </w:r>
      <w:r w:rsidR="004A4E9F">
        <w:t xml:space="preserve">of community participants </w:t>
      </w:r>
      <w:r w:rsidR="00B56A7B">
        <w:t xml:space="preserve">and </w:t>
      </w:r>
      <w:r w:rsidR="00624CFB">
        <w:t>9</w:t>
      </w:r>
      <w:r w:rsidR="00FA4D43">
        <w:t>.</w:t>
      </w:r>
      <w:r w:rsidR="00624CFB">
        <w:t>7</w:t>
      </w:r>
      <w:r w:rsidR="0052620C">
        <w:t>% of HBsAg</w:t>
      </w:r>
      <w:r w:rsidR="00191695">
        <w:t>-</w:t>
      </w:r>
      <w:r w:rsidR="0052620C">
        <w:t>positive</w:t>
      </w:r>
      <w:r w:rsidR="004A4E9F">
        <w:t xml:space="preserve"> blood donors were eligible</w:t>
      </w:r>
      <w:r w:rsidR="00B83F65">
        <w:t xml:space="preserve"> for treatment</w:t>
      </w:r>
      <w:r w:rsidR="0042630B">
        <w:t xml:space="preserve">, based on EASL </w:t>
      </w:r>
      <w:r w:rsidR="00B86BD6">
        <w:t xml:space="preserve">2012 </w:t>
      </w:r>
      <w:r w:rsidR="004A4E9F">
        <w:t>criteria.</w:t>
      </w:r>
      <w:r w:rsidR="0052620C">
        <w:fldChar w:fldCharType="begin">
          <w:fldData xml:space="preserve">PEVuZE5vdGU+PENpdGU+PEF1dGhvcj5MZW1vaW5lPC9BdXRob3I+PFllYXI+MjAxNjwvWWVhcj48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==
</w:fldData>
        </w:fldChar>
      </w:r>
      <w:r w:rsidR="008C436D">
        <w:instrText xml:space="preserve"> ADDIN EN.CITE </w:instrText>
      </w:r>
      <w:r w:rsidR="008C436D">
        <w:fldChar w:fldCharType="begin">
          <w:fldData xml:space="preserve">PEVuZE5vdGU+PENpdGU+PEF1dGhvcj5MZW1vaW5lPC9BdXRob3I+PFllYXI+MjAxNjwvWWVhcj48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==
</w:fldData>
        </w:fldChar>
      </w:r>
      <w:r w:rsidR="008C436D">
        <w:instrText xml:space="preserve"> ADDIN EN.CITE.DATA </w:instrText>
      </w:r>
      <w:r w:rsidR="008C436D">
        <w:fldChar w:fldCharType="end"/>
      </w:r>
      <w:r w:rsidR="0052620C">
        <w:fldChar w:fldCharType="separate"/>
      </w:r>
      <w:r w:rsidR="008C436D">
        <w:rPr>
          <w:noProof/>
        </w:rPr>
        <w:t>[33]</w:t>
      </w:r>
      <w:r w:rsidR="0052620C">
        <w:fldChar w:fldCharType="end"/>
      </w:r>
      <w:r w:rsidR="0052620C">
        <w:t xml:space="preserve"> </w:t>
      </w:r>
      <w:r>
        <w:t>In Zambia 10% were treatment eligible by WHO criteria and 17% by EASL</w:t>
      </w:r>
      <w:r w:rsidR="005275C4">
        <w:t xml:space="preserve"> 2017</w:t>
      </w:r>
      <w:r>
        <w:t xml:space="preserve"> criteria.</w:t>
      </w:r>
      <w:r>
        <w:fldChar w:fldCharType="begin"/>
      </w:r>
      <w:r w:rsidR="008C436D">
        <w:instrText xml:space="preserve"> ADDIN EN.CITE &lt;EndNote&gt;&lt;Cite&gt;&lt;Author&gt;Vinikoor&lt;/Author&gt;&lt;Year&gt;2020&lt;/Year&gt;&lt;RecNum&gt;841&lt;/RecNum&gt;&lt;DisplayText&gt;[34]&lt;/DisplayText&gt;&lt;record&gt;&lt;rec-number&gt;841&lt;/rec-number&gt;&lt;foreign-keys&gt;&lt;key app="EN" db-id="psp5x0xtx5vdxnefsv3xd9aqfs2pxepxtv0t" timestamp="1580817695"&gt;841&lt;/key&gt;&lt;/foreign-keys&gt;&lt;ref-type name="Journal Article"&gt;17&lt;/ref-type&gt;&lt;contributors&gt;&lt;authors&gt;&lt;author&gt;Vinikoor, Michael J.&lt;/author&gt;&lt;author&gt;Sinkala, Edford&lt;/author&gt;&lt;author&gt;Kanunga, Annie&lt;/author&gt;&lt;author&gt;Muchimba, Mutinta&lt;/author&gt;&lt;author&gt;Zanolini, Arianna&lt;/author&gt;&lt;author&gt;Saag, Michael&lt;/author&gt;&lt;author&gt;Pry, Jake&lt;/author&gt;&lt;author&gt;Nsokolo, Bright&lt;/author&gt;&lt;author&gt;Chisenga, Tina&lt;/author&gt;&lt;author&gt;Kelly, Paul&lt;/author&gt;&lt;/authors&gt;&lt;/contributors&gt;&lt;titles&gt;&lt;title&gt;Eligibility for hepatitis B antiviral therapy among adults in the general population in Zambia&lt;/title&gt;&lt;secondary-title&gt;PLOS ONE&lt;/secondary-title&gt;&lt;/titles&gt;&lt;periodical&gt;&lt;full-title&gt;PloS One&lt;/full-title&gt;&lt;abbr-1&gt;PLoS One&lt;/abbr-1&gt;&lt;abbr-2&gt;PLoS One&lt;/abbr-2&gt;&lt;/periodical&gt;&lt;pages&gt;e0227041&lt;/pages&gt;&lt;volume&gt;15&lt;/volume&gt;&lt;number&gt;1&lt;/number&gt;&lt;dates&gt;&lt;year&gt;2020&lt;/year&gt;&lt;/dates&gt;&lt;publisher&gt;Public Library of Science&lt;/publisher&gt;&lt;urls&gt;&lt;related-urls&gt;&lt;url&gt;https://doi.org/10.1371/journal.pone.0227041&lt;/url&gt;&lt;url&gt;https://www.ncbi.nlm.nih.gov/pmc/articles/PMC6957183/pdf/pone.0227041.pdf&lt;/url&gt;&lt;/related-urls&gt;&lt;/urls&gt;&lt;electronic-resource-num&gt;10.1371/journal.pone.0227041&lt;/electronic-resource-num&gt;&lt;/record&gt;&lt;/Cite&gt;&lt;/EndNote&gt;</w:instrText>
      </w:r>
      <w:r>
        <w:fldChar w:fldCharType="separate"/>
      </w:r>
      <w:r w:rsidR="008C436D">
        <w:rPr>
          <w:noProof/>
        </w:rPr>
        <w:t>[34]</w:t>
      </w:r>
      <w:r>
        <w:fldChar w:fldCharType="end"/>
      </w:r>
      <w:r>
        <w:t xml:space="preserve"> </w:t>
      </w:r>
      <w:r w:rsidR="002E0D32">
        <w:t>In</w:t>
      </w:r>
      <w:r w:rsidR="0052620C">
        <w:t xml:space="preserve"> a hospital-based sample in Ethiopia</w:t>
      </w:r>
      <w:r w:rsidR="002E0D32">
        <w:t>,</w:t>
      </w:r>
      <w:r w:rsidR="00D66CCA">
        <w:t xml:space="preserve"> 20% had cirrhosis and</w:t>
      </w:r>
      <w:r w:rsidR="002E0D32">
        <w:t xml:space="preserve"> 2</w:t>
      </w:r>
      <w:r w:rsidR="00624CFB">
        <w:t>5</w:t>
      </w:r>
      <w:r w:rsidR="00FA4D43">
        <w:t>.</w:t>
      </w:r>
      <w:r w:rsidR="00624CFB">
        <w:t>2</w:t>
      </w:r>
      <w:r w:rsidR="002E0D32">
        <w:t xml:space="preserve">% required treatment by EASL </w:t>
      </w:r>
      <w:r w:rsidR="0042630B">
        <w:t xml:space="preserve">2012 </w:t>
      </w:r>
      <w:r w:rsidR="002E0D32">
        <w:t>criteria.</w:t>
      </w:r>
      <w:r w:rsidR="002E0D32">
        <w:fldChar w:fldCharType="begin">
          <w:fldData xml:space="preserve">PEVuZE5vdGU+PENpdGU+PEF1dGhvcj5EZXNhbGVnbjwvQXV0aG9yPjxZZWFyPjIwMTg8L1llYXI+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</w:fldData>
        </w:fldChar>
      </w:r>
      <w:r w:rsidR="008C436D">
        <w:instrText xml:space="preserve"> ADDIN EN.CITE </w:instrText>
      </w:r>
      <w:r w:rsidR="008C436D">
        <w:fldChar w:fldCharType="begin">
          <w:fldData xml:space="preserve">PEVuZE5vdGU+PENpdGU+PEF1dGhvcj5EZXNhbGVnbjwvQXV0aG9yPjxZZWFyPjIwMTg8L1llYXI+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</w:fldData>
        </w:fldChar>
      </w:r>
      <w:r w:rsidR="008C436D">
        <w:instrText xml:space="preserve"> ADDIN EN.CITE.DATA </w:instrText>
      </w:r>
      <w:r w:rsidR="008C436D">
        <w:fldChar w:fldCharType="end"/>
      </w:r>
      <w:r w:rsidR="002E0D32">
        <w:fldChar w:fldCharType="separate"/>
      </w:r>
      <w:r w:rsidR="008C436D">
        <w:rPr>
          <w:noProof/>
        </w:rPr>
        <w:t>[35]</w:t>
      </w:r>
      <w:r w:rsidR="002E0D32">
        <w:fldChar w:fldCharType="end"/>
      </w:r>
      <w:r w:rsidR="00D66CCA">
        <w:t xml:space="preserve"> </w:t>
      </w:r>
      <w:r w:rsidR="00141D07">
        <w:t>These compare to estimates from a recent systematic review where globally, 12% of participants in community studies required treatment.</w:t>
      </w:r>
      <w:r w:rsidR="00141D07">
        <w:fldChar w:fldCharType="begin">
          <w:fldData xml:space="preserve">PEVuZE5vdGU+PENpdGU+PEF1dGhvcj5UYW48L0F1dGhvcj48WWVhcj4yMDIxPC9ZZWFyPjxSZWNO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</w:fldData>
        </w:fldChar>
      </w:r>
      <w:r w:rsidR="008C436D">
        <w:instrText xml:space="preserve"> ADDIN EN.CITE </w:instrText>
      </w:r>
      <w:r w:rsidR="008C436D">
        <w:fldChar w:fldCharType="begin">
          <w:fldData xml:space="preserve">PEVuZE5vdGU+PENpdGU+PEF1dGhvcj5UYW48L0F1dGhvcj48WWVhcj4yMDIxPC9ZZWFyPjxSZWNO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</w:fldData>
        </w:fldChar>
      </w:r>
      <w:r w:rsidR="008C436D">
        <w:instrText xml:space="preserve"> ADDIN EN.CITE.DATA </w:instrText>
      </w:r>
      <w:r w:rsidR="008C436D">
        <w:fldChar w:fldCharType="end"/>
      </w:r>
      <w:r w:rsidR="00141D07">
        <w:fldChar w:fldCharType="separate"/>
      </w:r>
      <w:r w:rsidR="008C436D">
        <w:rPr>
          <w:noProof/>
        </w:rPr>
        <w:t>[36]</w:t>
      </w:r>
      <w:r w:rsidR="00141D07">
        <w:fldChar w:fldCharType="end"/>
      </w:r>
      <w:r w:rsidR="00141D07">
        <w:t xml:space="preserve"> </w:t>
      </w:r>
      <w:r w:rsidR="00B56A7B">
        <w:t>International t</w:t>
      </w:r>
      <w:r w:rsidR="00421E41">
        <w:t xml:space="preserve">reatment </w:t>
      </w:r>
      <w:r w:rsidR="00D05371">
        <w:t>criteria</w:t>
      </w:r>
      <w:r w:rsidR="00421E41">
        <w:t xml:space="preserve"> </w:t>
      </w:r>
      <w:r w:rsidR="00D05371">
        <w:t xml:space="preserve">are </w:t>
      </w:r>
      <w:r w:rsidR="00421E41">
        <w:t>derived from European and Asian data, and prospective cohort data from sub-Saharan are</w:t>
      </w:r>
      <w:r w:rsidR="00141D07">
        <w:t xml:space="preserve"> </w:t>
      </w:r>
      <w:r w:rsidR="00421E41">
        <w:t xml:space="preserve">required to </w:t>
      </w:r>
      <w:r w:rsidR="00141D07">
        <w:t xml:space="preserve">validate treatment </w:t>
      </w:r>
      <w:r w:rsidR="00421E41">
        <w:t xml:space="preserve">criteria in </w:t>
      </w:r>
      <w:r w:rsidR="00141D07">
        <w:t>sub-Saharan Africa</w:t>
      </w:r>
      <w:r w:rsidR="00D05371">
        <w:t xml:space="preserve">, </w:t>
      </w:r>
      <w:r w:rsidR="005531EB">
        <w:t xml:space="preserve">considering that the African region has </w:t>
      </w:r>
      <w:r w:rsidR="00B56A7B">
        <w:t xml:space="preserve">among </w:t>
      </w:r>
      <w:r w:rsidR="005531EB">
        <w:t>the highest prevalence of hepatitis B globally.</w:t>
      </w:r>
      <w:r w:rsidR="005531EB">
        <w:fldChar w:fldCharType="begin"/>
      </w:r>
      <w:r w:rsidR="008C436D">
        <w:instrText xml:space="preserve"> ADDIN EN.CITE &lt;EndNote&gt;&lt;Cite&gt;&lt;Author&gt;World Health Organisation&lt;/Author&gt;&lt;Year&gt;2017&lt;/Year&gt;&lt;RecNum&gt;439&lt;/RecNum&gt;&lt;DisplayText&gt;[37]&lt;/DisplayText&gt;&lt;record&gt;&lt;rec-number&gt;439&lt;/rec-number&gt;&lt;foreign-keys&gt;&lt;key app="EN" db-id="psp5x0xtx5vdxnefsv3xd9aqfs2pxepxtv0t" timestamp="1523541773"&gt;439&lt;/key&gt;&lt;/foreign-keys&gt;&lt;ref-type name="Report"&gt;27&lt;/ref-type&gt;&lt;contributors&gt;&lt;authors&gt;&lt;author&gt;World Health Organisation,&lt;/author&gt;&lt;/authors&gt;&lt;/contributors&gt;&lt;titles&gt;&lt;title&gt;Global Hepatitis Report&lt;/title&gt;&lt;/titles&gt;&lt;dates&gt;&lt;year&gt;2017&lt;/year&gt;&lt;/dates&gt;&lt;pub-location&gt;Geneva, Switzerland&lt;/pub-location&gt;&lt;publisher&gt;WHO&lt;/publisher&gt;&lt;urls&gt;&lt;/urls&gt;&lt;/record&gt;&lt;/Cite&gt;&lt;/EndNote&gt;</w:instrText>
      </w:r>
      <w:r w:rsidR="005531EB">
        <w:fldChar w:fldCharType="separate"/>
      </w:r>
      <w:r w:rsidR="008C436D">
        <w:rPr>
          <w:noProof/>
        </w:rPr>
        <w:t>[37]</w:t>
      </w:r>
      <w:r w:rsidR="005531EB">
        <w:fldChar w:fldCharType="end"/>
      </w:r>
      <w:r w:rsidR="005531EB">
        <w:t xml:space="preserve"> R</w:t>
      </w:r>
      <w:r w:rsidR="00141D07">
        <w:t>ecent evidence from Ethiopia</w:t>
      </w:r>
      <w:r w:rsidR="005531EB">
        <w:t xml:space="preserve"> observed that </w:t>
      </w:r>
      <w:r w:rsidR="00141D07">
        <w:t xml:space="preserve">WHO guidelines failed to identify </w:t>
      </w:r>
      <w:r w:rsidR="00873EAB">
        <w:t xml:space="preserve">as eligible for treatment </w:t>
      </w:r>
      <w:r w:rsidR="00141D07">
        <w:t>36% of patients with compensated cirrhosis, who</w:t>
      </w:r>
      <w:r w:rsidR="005531EB">
        <w:t xml:space="preserve"> </w:t>
      </w:r>
      <w:r w:rsidR="00873EAB">
        <w:t xml:space="preserve">are likely to </w:t>
      </w:r>
      <w:r w:rsidR="00141D07">
        <w:t>benefit most from antiviral treatment.</w:t>
      </w:r>
      <w:r w:rsidR="00141D07">
        <w:fldChar w:fldCharType="begin">
          <w:fldData xml:space="preserve">PEVuZE5vdGU+PENpdGU+PEF1dGhvcj5BYmVycmE8L0F1dGhvcj48WWVhcj4yMDE5PC9ZZWFyPjxS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</w:fldData>
        </w:fldChar>
      </w:r>
      <w:r w:rsidR="008C436D">
        <w:instrText xml:space="preserve"> ADDIN EN.CITE </w:instrText>
      </w:r>
      <w:r w:rsidR="008C436D">
        <w:fldChar w:fldCharType="begin">
          <w:fldData xml:space="preserve">PEVuZE5vdGU+PENpdGU+PEF1dGhvcj5BYmVycmE8L0F1dGhvcj48WWVhcj4yMDE5PC9ZZWFyPjxS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</w:fldData>
        </w:fldChar>
      </w:r>
      <w:r w:rsidR="008C436D">
        <w:instrText xml:space="preserve"> ADDIN EN.CITE.DATA </w:instrText>
      </w:r>
      <w:r w:rsidR="008C436D">
        <w:fldChar w:fldCharType="end"/>
      </w:r>
      <w:r w:rsidR="00141D07">
        <w:fldChar w:fldCharType="separate"/>
      </w:r>
      <w:r w:rsidR="008C436D">
        <w:rPr>
          <w:noProof/>
        </w:rPr>
        <w:t>[38]</w:t>
      </w:r>
      <w:r w:rsidR="00141D07">
        <w:fldChar w:fldCharType="end"/>
      </w:r>
      <w:r w:rsidR="00141D07">
        <w:t xml:space="preserve"> </w:t>
      </w:r>
    </w:p>
    <w:p w14:paraId="5E59351C" w14:textId="44BA5EBB" w:rsidR="00535E73" w:rsidRPr="00FB1EBB" w:rsidRDefault="00303F47" w:rsidP="00D77C7B">
      <w:pPr>
        <w:spacing w:line="360" w:lineRule="auto"/>
        <w:jc w:val="both"/>
      </w:pPr>
      <w:r>
        <w:t>Our study benefitted from significant strengths including a</w:t>
      </w:r>
      <w:r w:rsidR="00B83F65">
        <w:t xml:space="preserve"> large sample size, a</w:t>
      </w:r>
      <w:r>
        <w:t xml:space="preserve">n unbiased census-based </w:t>
      </w:r>
      <w:r w:rsidR="00B83F65">
        <w:t xml:space="preserve">random </w:t>
      </w:r>
      <w:r>
        <w:t>population selection method,</w:t>
      </w:r>
      <w:r w:rsidR="00B83F65">
        <w:t xml:space="preserve"> and the capacity for</w:t>
      </w:r>
      <w:r>
        <w:t xml:space="preserve"> adjustment for </w:t>
      </w:r>
      <w:proofErr w:type="spellStart"/>
      <w:r>
        <w:t>undersampling</w:t>
      </w:r>
      <w:proofErr w:type="spellEnd"/>
      <w:r>
        <w:t xml:space="preserve"> of harder-to-reach demographic groups using </w:t>
      </w:r>
      <w:r w:rsidR="005531EB">
        <w:t>the</w:t>
      </w:r>
      <w:r>
        <w:t xml:space="preserve"> population census</w:t>
      </w:r>
      <w:r w:rsidR="00BA79F3">
        <w:t xml:space="preserve">. We </w:t>
      </w:r>
      <w:r w:rsidR="00B83F65">
        <w:t xml:space="preserve">also </w:t>
      </w:r>
      <w:r w:rsidR="005531EB">
        <w:t>used</w:t>
      </w:r>
      <w:r w:rsidR="00BA79F3">
        <w:t xml:space="preserve"> rigorous </w:t>
      </w:r>
      <w:r w:rsidR="0058020C">
        <w:t xml:space="preserve">methods to assess </w:t>
      </w:r>
      <w:r w:rsidR="00BA79F3">
        <w:t>treatment eligibility</w:t>
      </w:r>
      <w:r w:rsidR="00B83F65">
        <w:t xml:space="preserve"> in line with international guidelines</w:t>
      </w:r>
      <w:r w:rsidR="00BA79F3">
        <w:t xml:space="preserve">. </w:t>
      </w:r>
      <w:r>
        <w:t xml:space="preserve"> </w:t>
      </w:r>
      <w:r w:rsidR="00535E73">
        <w:t xml:space="preserve">There are </w:t>
      </w:r>
      <w:r w:rsidR="00C47728">
        <w:t xml:space="preserve">several </w:t>
      </w:r>
      <w:r w:rsidR="00535E73">
        <w:t>limitations</w:t>
      </w:r>
      <w:r w:rsidR="00BE5619">
        <w:t xml:space="preserve"> to this analysis. </w:t>
      </w:r>
      <w:r w:rsidR="00221FDF">
        <w:t>First</w:t>
      </w:r>
      <w:r w:rsidR="00FA3016">
        <w:t xml:space="preserve"> </w:t>
      </w:r>
      <w:r w:rsidR="002E0D32">
        <w:t>d</w:t>
      </w:r>
      <w:r w:rsidR="00221FDF">
        <w:t>ue to</w:t>
      </w:r>
      <w:r w:rsidR="005275C4">
        <w:t xml:space="preserve"> </w:t>
      </w:r>
      <w:r w:rsidR="00221FDF">
        <w:t>high vaccine coverage</w:t>
      </w:r>
      <w:r w:rsidR="00FA3016">
        <w:t xml:space="preserve"> we were unable to estimate vaccine effectiveness</w:t>
      </w:r>
      <w:r w:rsidR="00B83F65">
        <w:t>, with only 31 unvaccinated children identified in the sample</w:t>
      </w:r>
      <w:r w:rsidR="00FA3016">
        <w:t>.</w:t>
      </w:r>
      <w:r w:rsidR="002E0D32">
        <w:t xml:space="preserve"> Instead</w:t>
      </w:r>
      <w:r w:rsidR="005C4AC8">
        <w:t>,</w:t>
      </w:r>
      <w:r w:rsidR="00221FDF">
        <w:t xml:space="preserve"> we estimated vaccine impact, comparing birth cohorts relative to the timing of national vaccine introduction. This approach relies upon </w:t>
      </w:r>
      <w:r w:rsidR="002E0D32">
        <w:t xml:space="preserve">an </w:t>
      </w:r>
      <w:r w:rsidR="00221FDF">
        <w:t>assumption that</w:t>
      </w:r>
      <w:r w:rsidR="00820F8E">
        <w:t xml:space="preserve"> </w:t>
      </w:r>
      <w:r w:rsidR="002E0D32">
        <w:t>exposure risk is equivalent between the two group</w:t>
      </w:r>
      <w:r w:rsidR="001340D9">
        <w:t xml:space="preserve">s. </w:t>
      </w:r>
      <w:r w:rsidR="001D4FE0">
        <w:t>P</w:t>
      </w:r>
      <w:r w:rsidR="00221FDF">
        <w:t xml:space="preserve">re-vaccination data among children </w:t>
      </w:r>
      <w:r w:rsidR="002E0D32">
        <w:t>were</w:t>
      </w:r>
      <w:r w:rsidR="00820F8E">
        <w:t xml:space="preserve"> </w:t>
      </w:r>
      <w:r w:rsidR="002E0D32">
        <w:t xml:space="preserve">not </w:t>
      </w:r>
      <w:r w:rsidR="00820F8E">
        <w:t xml:space="preserve">available </w:t>
      </w:r>
      <w:r w:rsidR="00221FDF">
        <w:t xml:space="preserve">to </w:t>
      </w:r>
      <w:r w:rsidR="009A77FE">
        <w:t xml:space="preserve">facilitate </w:t>
      </w:r>
      <w:r w:rsidR="00820F8E">
        <w:t xml:space="preserve">a </w:t>
      </w:r>
      <w:r w:rsidR="00221FDF">
        <w:t>comparison</w:t>
      </w:r>
      <w:r w:rsidR="009A77FE">
        <w:t xml:space="preserve"> of age</w:t>
      </w:r>
      <w:r w:rsidR="005531EB">
        <w:t>-matched</w:t>
      </w:r>
      <w:r w:rsidR="009A77FE">
        <w:t xml:space="preserve"> groups</w:t>
      </w:r>
      <w:r w:rsidR="00820F8E">
        <w:fldChar w:fldCharType="begin">
          <w:fldData xml:space="preserve">PEVuZE5vdGU+PENpdGU+PEF1dGhvcj5TdG9ja2RhbGU8L0F1dGhvcj48WWVhcj4yMDE4PC9ZZWFy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</w:fldData>
        </w:fldChar>
      </w:r>
      <w:r w:rsidR="00D77C7B">
        <w:instrText xml:space="preserve"> ADDIN EN.CITE </w:instrText>
      </w:r>
      <w:r w:rsidR="00D77C7B">
        <w:fldChar w:fldCharType="begin">
          <w:fldData xml:space="preserve">PEVuZE5vdGU+PENpdGU+PEF1dGhvcj5TdG9ja2RhbGU8L0F1dGhvcj48WWVhcj4yMDE4PC9ZZWFy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</w:fldData>
        </w:fldChar>
      </w:r>
      <w:r w:rsidR="00D77C7B">
        <w:instrText xml:space="preserve"> ADDIN EN.CITE.DATA </w:instrText>
      </w:r>
      <w:r w:rsidR="00D77C7B">
        <w:fldChar w:fldCharType="end"/>
      </w:r>
      <w:r w:rsidR="00820F8E">
        <w:fldChar w:fldCharType="separate"/>
      </w:r>
      <w:r w:rsidR="00D77C7B">
        <w:rPr>
          <w:noProof/>
        </w:rPr>
        <w:t>[12]</w:t>
      </w:r>
      <w:r w:rsidR="00820F8E">
        <w:fldChar w:fldCharType="end"/>
      </w:r>
      <w:r w:rsidR="00221FDF">
        <w:t xml:space="preserve">, </w:t>
      </w:r>
      <w:r w:rsidR="00820F8E">
        <w:t>al</w:t>
      </w:r>
      <w:r w:rsidR="00221FDF">
        <w:t xml:space="preserve">though </w:t>
      </w:r>
      <w:r w:rsidR="00753088">
        <w:t>some</w:t>
      </w:r>
      <w:r w:rsidR="00E60F4C">
        <w:t xml:space="preserve"> </w:t>
      </w:r>
      <w:r w:rsidR="009A77FE">
        <w:t xml:space="preserve">age </w:t>
      </w:r>
      <w:r w:rsidR="00221FDF">
        <w:t xml:space="preserve">overlap between </w:t>
      </w:r>
      <w:r w:rsidR="002E0D32">
        <w:t xml:space="preserve">pre- and post-vaccination </w:t>
      </w:r>
      <w:r w:rsidR="00221FDF">
        <w:t>groups did occur due to the 18</w:t>
      </w:r>
      <w:r w:rsidR="005C4AC8">
        <w:t>-</w:t>
      </w:r>
      <w:r w:rsidR="00221FDF">
        <w:t>month duration of the serosurvey.</w:t>
      </w:r>
      <w:r w:rsidR="005C4AC8">
        <w:t xml:space="preserve"> We also suffered from a low rate of confirmed vaccine coverage due to limited availability of parent-held vaccination records.</w:t>
      </w:r>
      <w:r w:rsidR="00820F8E">
        <w:t xml:space="preserve"> </w:t>
      </w:r>
      <w:r w:rsidR="00221FDF" w:rsidRPr="00221FDF">
        <w:t>Second,</w:t>
      </w:r>
      <w:r w:rsidR="00221FDF">
        <w:rPr>
          <w:b/>
          <w:bCs/>
        </w:rPr>
        <w:t xml:space="preserve"> </w:t>
      </w:r>
      <w:r w:rsidR="00221FDF">
        <w:t>o</w:t>
      </w:r>
      <w:r w:rsidR="00D83262">
        <w:t>ur</w:t>
      </w:r>
      <w:r w:rsidR="00535E73">
        <w:t xml:space="preserve"> findings m</w:t>
      </w:r>
      <w:r w:rsidR="00820F8E">
        <w:t>ay</w:t>
      </w:r>
      <w:r w:rsidR="00535E73">
        <w:t xml:space="preserve"> not be </w:t>
      </w:r>
      <w:r w:rsidR="00806130">
        <w:t xml:space="preserve">nationally or regionally </w:t>
      </w:r>
      <w:r w:rsidR="00535E73">
        <w:t xml:space="preserve">generalisable </w:t>
      </w:r>
      <w:r w:rsidR="005A3978">
        <w:t xml:space="preserve">since we </w:t>
      </w:r>
      <w:r w:rsidR="00531076">
        <w:t>sampled from</w:t>
      </w:r>
      <w:r w:rsidR="005A3978">
        <w:t xml:space="preserve"> a</w:t>
      </w:r>
      <w:r w:rsidR="006C4C0F">
        <w:t>n</w:t>
      </w:r>
      <w:r w:rsidR="005A3978">
        <w:t xml:space="preserve"> urban </w:t>
      </w:r>
      <w:r w:rsidR="00B83F65">
        <w:t>population</w:t>
      </w:r>
      <w:r w:rsidR="005A3978">
        <w:t xml:space="preserve"> wh</w:t>
      </w:r>
      <w:r w:rsidR="00B42EE0">
        <w:t>ere</w:t>
      </w:r>
      <w:r w:rsidR="005A3978">
        <w:t xml:space="preserve"> vaccine uptake exceed</w:t>
      </w:r>
      <w:r w:rsidR="00531076">
        <w:t>s</w:t>
      </w:r>
      <w:r w:rsidR="005A3978">
        <w:t xml:space="preserve"> </w:t>
      </w:r>
      <w:r w:rsidR="008B6F87">
        <w:t>n</w:t>
      </w:r>
      <w:r w:rsidR="005A3978">
        <w:t>ational coverage</w:t>
      </w:r>
      <w:r w:rsidR="00535E73">
        <w:t>.</w:t>
      </w:r>
      <w:r w:rsidR="000B146A">
        <w:fldChar w:fldCharType="begin"/>
      </w:r>
      <w:r w:rsidR="00D77C7B">
        <w:instrText xml:space="preserve"> ADDIN EN.CITE &lt;EndNote&gt;&lt;Cite&gt;&lt;Author&gt;World Health Organization/ UNICEF&lt;/Author&gt;&lt;Year&gt;2020&lt;/Year&gt;&lt;RecNum&gt;1198&lt;/RecNum&gt;&lt;DisplayText&gt;[11]&lt;/DisplayText&gt;&lt;record&gt;&lt;rec-number&gt;1198&lt;/rec-number&gt;&lt;foreign-keys&gt;&lt;key app="EN" db-id="psp5x0xtx5vdxnefsv3xd9aqfs2pxepxtv0t" timestamp="1606488383"&gt;1198&lt;/key&gt;&lt;/foreign-keys&gt;&lt;ref-type name="Report"&gt;27&lt;/ref-type&gt;&lt;contributors&gt;&lt;authors&gt;&lt;author&gt;World Health Organization/ UNICEF,&lt;/author&gt;&lt;/authors&gt;&lt;/contributors&gt;&lt;titles&gt;&lt;title&gt;WHO-UNICEF estimates of DTP3 coverage&lt;/title&gt;&lt;/titles&gt;&lt;dates&gt;&lt;year&gt;2020&lt;/year&gt;&lt;/dates&gt;&lt;pub-location&gt;WHO, Geneva&lt;/pub-location&gt;&lt;urls&gt;&lt;related-urls&gt;&lt;url&gt;https://apps.who.int/immunization_monitoring/globalsummary/timeseries/tswucoveragedtp3.html&lt;/url&gt;&lt;/related-urls&gt;&lt;/urls&gt;&lt;/record&gt;&lt;/Cite&gt;&lt;/EndNote&gt;</w:instrText>
      </w:r>
      <w:r w:rsidR="000B146A">
        <w:fldChar w:fldCharType="separate"/>
      </w:r>
      <w:r w:rsidR="00D77C7B">
        <w:rPr>
          <w:noProof/>
        </w:rPr>
        <w:t>[11]</w:t>
      </w:r>
      <w:r w:rsidR="000B146A">
        <w:fldChar w:fldCharType="end"/>
      </w:r>
      <w:r w:rsidR="00535E73">
        <w:t xml:space="preserve"> </w:t>
      </w:r>
      <w:r w:rsidR="006C4C0F">
        <w:t>I</w:t>
      </w:r>
      <w:r w:rsidR="00B42EE0">
        <w:t>n the</w:t>
      </w:r>
      <w:r w:rsidR="00531076">
        <w:t xml:space="preserve"> 2018</w:t>
      </w:r>
      <w:r w:rsidR="00B42EE0">
        <w:t xml:space="preserve"> </w:t>
      </w:r>
      <w:r w:rsidR="00531076">
        <w:t xml:space="preserve">population </w:t>
      </w:r>
      <w:r w:rsidR="00B42EE0">
        <w:t xml:space="preserve">census, </w:t>
      </w:r>
      <w:r w:rsidR="00535E73">
        <w:t>8</w:t>
      </w:r>
      <w:r w:rsidR="00BE5619">
        <w:t>4</w:t>
      </w:r>
      <w:r w:rsidR="00535E73">
        <w:t>% of Malawian</w:t>
      </w:r>
      <w:r w:rsidR="00B42EE0">
        <w:t xml:space="preserve">s </w:t>
      </w:r>
      <w:r w:rsidR="00535E73">
        <w:t>resid</w:t>
      </w:r>
      <w:r w:rsidR="00D547F0">
        <w:t>ed</w:t>
      </w:r>
      <w:r w:rsidR="00535E73">
        <w:t xml:space="preserve"> in rural areas</w:t>
      </w:r>
      <w:r w:rsidR="00D83262">
        <w:t xml:space="preserve">. </w:t>
      </w:r>
      <w:r w:rsidR="00221FDF">
        <w:t>Third, r</w:t>
      </w:r>
      <w:r w:rsidR="005A3978">
        <w:t xml:space="preserve">easons for </w:t>
      </w:r>
      <w:r w:rsidR="001C1B6C">
        <w:t>refusal</w:t>
      </w:r>
      <w:r w:rsidR="005A3978">
        <w:t xml:space="preserve"> were not recorded during the serosurvey </w:t>
      </w:r>
      <w:r w:rsidR="00221FDF">
        <w:t xml:space="preserve">to </w:t>
      </w:r>
      <w:r w:rsidR="005A3978">
        <w:t xml:space="preserve">assess nonresponse bias. </w:t>
      </w:r>
      <w:r w:rsidR="008B6F87">
        <w:t xml:space="preserve">We </w:t>
      </w:r>
      <w:r w:rsidR="00FB1EBB">
        <w:t>mitigate</w:t>
      </w:r>
      <w:r w:rsidR="00FA3016">
        <w:t>d</w:t>
      </w:r>
      <w:r w:rsidR="00FB1EBB">
        <w:t xml:space="preserve"> this</w:t>
      </w:r>
      <w:r w:rsidR="00FA3016">
        <w:t xml:space="preserve"> potential</w:t>
      </w:r>
      <w:r w:rsidR="00FB1EBB">
        <w:t xml:space="preserve"> bias </w:t>
      </w:r>
      <w:r w:rsidR="008B6F87">
        <w:t>us</w:t>
      </w:r>
      <w:r w:rsidR="00FB1EBB">
        <w:t>ing</w:t>
      </w:r>
      <w:r w:rsidR="008B6F87">
        <w:t xml:space="preserve"> post-stratification weighting to adjust estimates to the population </w:t>
      </w:r>
      <w:r w:rsidR="00FB1EBB">
        <w:t xml:space="preserve">age and sex </w:t>
      </w:r>
      <w:r w:rsidR="008B6F87">
        <w:t xml:space="preserve">distribution and </w:t>
      </w:r>
      <w:r w:rsidR="00FB1EBB">
        <w:t xml:space="preserve">did not detect an influence of geographic non-response on estimates. </w:t>
      </w:r>
      <w:r w:rsidR="0042630B">
        <w:t>Fourth</w:t>
      </w:r>
      <w:r w:rsidR="00221FDF">
        <w:t>, w</w:t>
      </w:r>
      <w:r w:rsidR="00D83262">
        <w:t xml:space="preserve">e </w:t>
      </w:r>
      <w:r w:rsidR="006C4C0F">
        <w:t xml:space="preserve">were unable to </w:t>
      </w:r>
      <w:r w:rsidR="00535E73">
        <w:t xml:space="preserve">locate </w:t>
      </w:r>
      <w:r w:rsidR="00531076">
        <w:t xml:space="preserve">a </w:t>
      </w:r>
      <w:r w:rsidR="005C4AC8">
        <w:t xml:space="preserve">third </w:t>
      </w:r>
      <w:r w:rsidR="00562252">
        <w:t xml:space="preserve">of </w:t>
      </w:r>
      <w:r w:rsidR="00531076">
        <w:t>HBsAg</w:t>
      </w:r>
      <w:r w:rsidR="00191695">
        <w:t>-</w:t>
      </w:r>
      <w:r w:rsidR="00531076">
        <w:t xml:space="preserve">positive </w:t>
      </w:r>
      <w:r w:rsidR="00535E73">
        <w:t>individuals</w:t>
      </w:r>
      <w:r w:rsidR="00873EAB">
        <w:t>, limiting the statistical power available to estimate eligibility.</w:t>
      </w:r>
      <w:r w:rsidR="00221FDF">
        <w:t xml:space="preserve"> </w:t>
      </w:r>
      <w:r w:rsidR="00806130">
        <w:t>N</w:t>
      </w:r>
      <w:r w:rsidR="00221FDF">
        <w:t>on-participants had lower socioeconomic status</w:t>
      </w:r>
      <w:r w:rsidR="00FA3016">
        <w:t xml:space="preserve"> and educational attainment</w:t>
      </w:r>
      <w:r w:rsidR="005531EB">
        <w:t xml:space="preserve"> which could have resulted in </w:t>
      </w:r>
      <w:r w:rsidR="005C4AC8">
        <w:t xml:space="preserve">selection bias, and </w:t>
      </w:r>
      <w:r w:rsidR="005531EB">
        <w:t>under-estimat</w:t>
      </w:r>
      <w:r w:rsidR="00806130">
        <w:t>ion</w:t>
      </w:r>
      <w:r w:rsidR="00B86BD6">
        <w:t xml:space="preserve"> of liver disease burden.</w:t>
      </w:r>
      <w:r w:rsidR="005C4AC8">
        <w:t xml:space="preserve"> Our cross-sectional assessment may have resulted in further under-estimation of the total need for treatment </w:t>
      </w:r>
      <w:r w:rsidR="005C4AC8">
        <w:lastRenderedPageBreak/>
        <w:t>given that parameters used to assess eligibility such as HBV DNA and ALT may fluctuate and evolve over time.</w:t>
      </w:r>
    </w:p>
    <w:p w14:paraId="1F57539B" w14:textId="2E9A2950" w:rsidR="00531076" w:rsidRDefault="00531076" w:rsidP="00D77C7B">
      <w:pPr>
        <w:spacing w:line="360" w:lineRule="auto"/>
        <w:jc w:val="both"/>
      </w:pPr>
      <w:r>
        <w:t xml:space="preserve">In conclusion, in urban Malawi, </w:t>
      </w:r>
      <w:r w:rsidR="00992AD4">
        <w:t xml:space="preserve">fifteen years </w:t>
      </w:r>
      <w:r w:rsidR="0033236F">
        <w:t xml:space="preserve">of </w:t>
      </w:r>
      <w:r w:rsidR="007903C4">
        <w:t>infant</w:t>
      </w:r>
      <w:r w:rsidR="00992AD4">
        <w:t xml:space="preserve"> </w:t>
      </w:r>
      <w:r w:rsidR="006C4C0F">
        <w:t>H</w:t>
      </w:r>
      <w:r w:rsidR="00992AD4">
        <w:t xml:space="preserve">BV vaccination </w:t>
      </w:r>
      <w:r w:rsidR="0033236F">
        <w:t>has been associated with</w:t>
      </w:r>
      <w:r w:rsidR="00D83262">
        <w:t xml:space="preserve"> </w:t>
      </w:r>
      <w:r w:rsidR="00190EEC">
        <w:t xml:space="preserve">a </w:t>
      </w:r>
      <w:r w:rsidR="00303688">
        <w:t>vaccine impact of 96%</w:t>
      </w:r>
      <w:r w:rsidR="00FB1EBB">
        <w:t xml:space="preserve">. </w:t>
      </w:r>
      <w:r w:rsidR="00190EEC">
        <w:t>A</w:t>
      </w:r>
      <w:r w:rsidR="00FB1EBB">
        <w:t>mong HIV</w:t>
      </w:r>
      <w:r w:rsidR="00421E41">
        <w:t>-</w:t>
      </w:r>
      <w:r w:rsidR="00FB1EBB">
        <w:t>negative individuals,</w:t>
      </w:r>
      <w:r w:rsidR="00DA0306">
        <w:t xml:space="preserve"> a</w:t>
      </w:r>
      <w:r w:rsidR="00992AD4">
        <w:t xml:space="preserve">ntiviral therapy </w:t>
      </w:r>
      <w:r w:rsidR="00E55EA2">
        <w:t>wa</w:t>
      </w:r>
      <w:r w:rsidR="00992AD4">
        <w:t xml:space="preserve">s required in </w:t>
      </w:r>
      <w:r w:rsidR="00FB1EBB">
        <w:t>3</w:t>
      </w:r>
      <w:r w:rsidR="00806130">
        <w:t>-</w:t>
      </w:r>
      <w:r w:rsidR="00FB1EBB">
        <w:t>9</w:t>
      </w:r>
      <w:r w:rsidR="00992AD4">
        <w:t>% of HBsAg</w:t>
      </w:r>
      <w:r w:rsidR="00191695">
        <w:t>-</w:t>
      </w:r>
      <w:r w:rsidR="00992AD4">
        <w:t>positive adults</w:t>
      </w:r>
      <w:r w:rsidR="00190EEC">
        <w:t>, a</w:t>
      </w:r>
      <w:r w:rsidR="00BA79F3">
        <w:t xml:space="preserve"> s</w:t>
      </w:r>
      <w:r w:rsidR="00190EEC">
        <w:t>ignificant</w:t>
      </w:r>
      <w:r w:rsidR="00BA79F3">
        <w:t xml:space="preserve"> unmet nee</w:t>
      </w:r>
      <w:r w:rsidR="0058020C">
        <w:t xml:space="preserve">d. </w:t>
      </w:r>
      <w:r w:rsidR="00190EEC">
        <w:t>This</w:t>
      </w:r>
      <w:r w:rsidR="00873EAB">
        <w:t xml:space="preserve"> </w:t>
      </w:r>
      <w:r w:rsidR="00190EEC">
        <w:t xml:space="preserve">is </w:t>
      </w:r>
      <w:r w:rsidR="00873EAB">
        <w:t>a</w:t>
      </w:r>
      <w:r w:rsidR="00806130">
        <w:t xml:space="preserve">n </w:t>
      </w:r>
      <w:r w:rsidR="00873EAB">
        <w:t xml:space="preserve">achievable </w:t>
      </w:r>
      <w:r w:rsidR="00806130">
        <w:t xml:space="preserve">public health </w:t>
      </w:r>
      <w:r w:rsidR="00873EAB">
        <w:t>goal</w:t>
      </w:r>
      <w:r w:rsidR="0058020C">
        <w:t xml:space="preserve"> and an opportunity to prevent cirrhosis and</w:t>
      </w:r>
      <w:r w:rsidR="0033236F">
        <w:t xml:space="preserve"> reverse trends in rising hepatitis B associated mortality.</w:t>
      </w:r>
      <w:r w:rsidR="00D36153">
        <w:t xml:space="preserve"> </w:t>
      </w:r>
      <w:r w:rsidR="00421E41">
        <w:t>R</w:t>
      </w:r>
      <w:r w:rsidR="00FA3016">
        <w:t xml:space="preserve">esearch to evaluate </w:t>
      </w:r>
      <w:r w:rsidR="009418BD">
        <w:t>longitudinal performance of treatment eligibility criteria</w:t>
      </w:r>
      <w:r w:rsidR="00FA3016">
        <w:t xml:space="preserve"> and </w:t>
      </w:r>
      <w:r w:rsidR="005531EB">
        <w:t xml:space="preserve">to support </w:t>
      </w:r>
      <w:r w:rsidR="00FA3016">
        <w:t xml:space="preserve">treatment </w:t>
      </w:r>
      <w:r w:rsidR="0058020C">
        <w:t xml:space="preserve">programme </w:t>
      </w:r>
      <w:r w:rsidR="00FA3016">
        <w:t>implementation</w:t>
      </w:r>
      <w:r w:rsidR="009418BD">
        <w:t xml:space="preserve"> are </w:t>
      </w:r>
      <w:r w:rsidR="00FA3016">
        <w:t>required</w:t>
      </w:r>
      <w:r w:rsidR="009418BD">
        <w:t xml:space="preserve"> to eliminate HBV</w:t>
      </w:r>
      <w:r w:rsidR="00421E41">
        <w:t xml:space="preserve"> as a public health threat</w:t>
      </w:r>
      <w:r w:rsidR="009418BD">
        <w:t xml:space="preserve"> in sub-Saharan Africa. </w:t>
      </w:r>
    </w:p>
    <w:p w14:paraId="20FD4D9F" w14:textId="77777777" w:rsidR="009C30F0" w:rsidRDefault="009C30F0" w:rsidP="00D77C7B">
      <w:pPr>
        <w:spacing w:line="360" w:lineRule="auto"/>
        <w:rPr>
          <w:b/>
          <w:bCs/>
        </w:rPr>
      </w:pPr>
    </w:p>
    <w:p w14:paraId="3AAD2554" w14:textId="77777777" w:rsidR="009C30F0" w:rsidRDefault="009C30F0" w:rsidP="00D77C7B">
      <w:pPr>
        <w:spacing w:line="360" w:lineRule="auto"/>
        <w:rPr>
          <w:b/>
          <w:bCs/>
        </w:rPr>
      </w:pPr>
    </w:p>
    <w:p w14:paraId="42967286" w14:textId="5C37BBED" w:rsidR="000C49A2" w:rsidRPr="000C49A2" w:rsidRDefault="000C49A2" w:rsidP="00D77C7B">
      <w:pPr>
        <w:spacing w:line="360" w:lineRule="auto"/>
        <w:rPr>
          <w:b/>
          <w:bCs/>
        </w:rPr>
      </w:pPr>
      <w:r w:rsidRPr="002B0DC3">
        <w:rPr>
          <w:b/>
          <w:bCs/>
        </w:rPr>
        <w:t>Acknowledgements</w:t>
      </w:r>
    </w:p>
    <w:p w14:paraId="13211079" w14:textId="2A8AA65C" w:rsidR="009C30F0" w:rsidRDefault="00B12F21" w:rsidP="00B25685">
      <w:pPr>
        <w:spacing w:line="360" w:lineRule="auto"/>
        <w:jc w:val="both"/>
      </w:pPr>
      <w:r>
        <w:t>The authors</w:t>
      </w:r>
      <w:r w:rsidR="001E6A1B">
        <w:t xml:space="preserve"> would like to thank Ndirande community leaders, Health Surveillance Assistants, and the community of Ndirande, Blantyre. We thank the members of the STRATAA consorti</w:t>
      </w:r>
      <w:bookmarkStart w:id="8" w:name="_Hlk8027763"/>
      <w:bookmarkStart w:id="9" w:name="_Hlk8030268"/>
      <w:r w:rsidR="00B25685">
        <w:t>um.</w:t>
      </w:r>
    </w:p>
    <w:p w14:paraId="556688A0" w14:textId="77777777" w:rsidR="0083403A" w:rsidRDefault="0083403A" w:rsidP="0083403A">
      <w:pPr>
        <w:spacing w:line="360" w:lineRule="auto"/>
        <w:rPr>
          <w:rFonts w:cstheme="minorHAnsi"/>
          <w:b/>
        </w:rPr>
      </w:pPr>
      <w:r>
        <w:rPr>
          <w:rFonts w:cstheme="minorHAnsi"/>
          <w:b/>
        </w:rPr>
        <w:t>Conflict of Interest Statement</w:t>
      </w:r>
    </w:p>
    <w:p w14:paraId="599453DD" w14:textId="529265C1" w:rsidR="0083403A" w:rsidRDefault="0083403A" w:rsidP="0083403A">
      <w:pPr>
        <w:spacing w:line="360" w:lineRule="auto"/>
        <w:jc w:val="both"/>
        <w:rPr>
          <w:rFonts w:ascii="Myriad Pro" w:hAnsi="Myriad Pro" w:cs="Myriad Pro"/>
          <w:sz w:val="20"/>
          <w:szCs w:val="20"/>
        </w:rPr>
      </w:pPr>
      <w:proofErr w:type="spellStart"/>
      <w:r>
        <w:rPr>
          <w:rFonts w:ascii="Myriad Pro" w:hAnsi="Myriad Pro" w:cs="Myriad Pro"/>
          <w:sz w:val="20"/>
          <w:szCs w:val="20"/>
        </w:rPr>
        <w:t>Dr.</w:t>
      </w:r>
      <w:proofErr w:type="spellEnd"/>
      <w:r>
        <w:rPr>
          <w:rFonts w:ascii="Myriad Pro" w:hAnsi="Myriad Pro" w:cs="Myriad Pro"/>
          <w:sz w:val="20"/>
          <w:szCs w:val="20"/>
        </w:rPr>
        <w:t xml:space="preserve"> Bar-Zeev reports grants from Merck-Sharp-Dohme,</w:t>
      </w:r>
      <w:r w:rsidR="00E50495">
        <w:rPr>
          <w:rFonts w:ascii="Myriad Pro" w:hAnsi="Myriad Pro" w:cs="Myriad Pro"/>
          <w:sz w:val="20"/>
          <w:szCs w:val="20"/>
        </w:rPr>
        <w:t xml:space="preserve"> Johnson &amp; </w:t>
      </w:r>
      <w:proofErr w:type="gramStart"/>
      <w:r w:rsidR="00E50495">
        <w:rPr>
          <w:rFonts w:ascii="Myriad Pro" w:hAnsi="Myriad Pro" w:cs="Myriad Pro"/>
          <w:sz w:val="20"/>
          <w:szCs w:val="20"/>
        </w:rPr>
        <w:t>Johnson</w:t>
      </w:r>
      <w:proofErr w:type="gramEnd"/>
      <w:r w:rsidR="00E50495">
        <w:rPr>
          <w:rFonts w:ascii="Myriad Pro" w:hAnsi="Myriad Pro" w:cs="Myriad Pro"/>
          <w:sz w:val="20"/>
          <w:szCs w:val="20"/>
        </w:rPr>
        <w:t xml:space="preserve"> and Serum Institute of India,</w:t>
      </w:r>
      <w:r>
        <w:rPr>
          <w:rFonts w:ascii="Myriad Pro" w:hAnsi="Myriad Pro" w:cs="Myriad Pro"/>
          <w:sz w:val="20"/>
          <w:szCs w:val="20"/>
        </w:rPr>
        <w:t xml:space="preserve"> outside the submitted work. Prof. Geretti reports grants and personal fees from Roche Pharma Research &amp; Early Development, grants and personal fees from </w:t>
      </w:r>
      <w:proofErr w:type="spellStart"/>
      <w:r>
        <w:rPr>
          <w:rFonts w:ascii="Myriad Pro" w:hAnsi="Myriad Pro" w:cs="Myriad Pro"/>
          <w:sz w:val="20"/>
          <w:szCs w:val="20"/>
        </w:rPr>
        <w:t>ViiV</w:t>
      </w:r>
      <w:proofErr w:type="spellEnd"/>
      <w:r>
        <w:rPr>
          <w:rFonts w:ascii="Myriad Pro" w:hAnsi="Myriad Pro" w:cs="Myriad Pro"/>
          <w:sz w:val="20"/>
          <w:szCs w:val="20"/>
        </w:rPr>
        <w:t xml:space="preserve"> Healthcare, personal fees from Janssen, grants and personal fees from Gilead,</w:t>
      </w:r>
      <w:r w:rsidR="00804F38">
        <w:rPr>
          <w:rFonts w:ascii="Myriad Pro" w:hAnsi="Myriad Pro" w:cs="Myriad Pro"/>
          <w:sz w:val="20"/>
          <w:szCs w:val="20"/>
        </w:rPr>
        <w:t xml:space="preserve"> consulting fees for GSK, </w:t>
      </w:r>
      <w:r>
        <w:rPr>
          <w:rFonts w:ascii="Myriad Pro" w:hAnsi="Myriad Pro" w:cs="Myriad Pro"/>
          <w:sz w:val="20"/>
          <w:szCs w:val="20"/>
        </w:rPr>
        <w:t>outside the submitted work. The remaining authors report no competing interests.</w:t>
      </w:r>
    </w:p>
    <w:p w14:paraId="2A623B26" w14:textId="77777777" w:rsidR="0083403A" w:rsidRDefault="0083403A" w:rsidP="0083403A">
      <w:pPr>
        <w:spacing w:line="360" w:lineRule="auto"/>
        <w:rPr>
          <w:rFonts w:cstheme="minorHAnsi"/>
          <w:b/>
        </w:rPr>
      </w:pPr>
      <w:r>
        <w:rPr>
          <w:rFonts w:cstheme="minorHAnsi"/>
          <w:b/>
        </w:rPr>
        <w:t>Funding Statement</w:t>
      </w:r>
    </w:p>
    <w:p w14:paraId="1583EFEF" w14:textId="77777777" w:rsidR="0083403A" w:rsidRDefault="0083403A" w:rsidP="0083403A">
      <w:pPr>
        <w:spacing w:line="360" w:lineRule="auto"/>
        <w:jc w:val="both"/>
      </w:pPr>
      <w:r>
        <w:t xml:space="preserve">AJS was supported by a </w:t>
      </w:r>
      <w:proofErr w:type="spellStart"/>
      <w:r>
        <w:t>Wellcome</w:t>
      </w:r>
      <w:proofErr w:type="spellEnd"/>
      <w:r>
        <w:t xml:space="preserve"> Trust Clinical PhD Fellowship Grant (</w:t>
      </w:r>
      <w:r w:rsidRPr="002B0DC3">
        <w:t>109130/Z/15/Z</w:t>
      </w:r>
      <w:r>
        <w:t xml:space="preserve">). The </w:t>
      </w:r>
      <w:r w:rsidRPr="002B0DC3">
        <w:t xml:space="preserve">STRATAA study </w:t>
      </w:r>
      <w:r>
        <w:t>was</w:t>
      </w:r>
      <w:r w:rsidRPr="002B0DC3">
        <w:t xml:space="preserve"> </w:t>
      </w:r>
      <w:r>
        <w:t xml:space="preserve">funded by </w:t>
      </w:r>
      <w:r w:rsidRPr="002B0DC3">
        <w:t xml:space="preserve">a </w:t>
      </w:r>
      <w:proofErr w:type="spellStart"/>
      <w:r w:rsidRPr="002B0DC3">
        <w:t>Wellcome</w:t>
      </w:r>
      <w:proofErr w:type="spellEnd"/>
      <w:r w:rsidRPr="002B0DC3">
        <w:t xml:space="preserve"> Trust Strategic Award (no. 106158/Z/14/Z) and the Bill and Melinda Gates Foundation (no. 617 OPP1141321). The Malawi-Liverpool-</w:t>
      </w:r>
      <w:proofErr w:type="spellStart"/>
      <w:r w:rsidRPr="002B0DC3">
        <w:t>Wellcome</w:t>
      </w:r>
      <w:proofErr w:type="spellEnd"/>
      <w:r>
        <w:t xml:space="preserve"> Trust Clinical Research</w:t>
      </w:r>
      <w:r w:rsidRPr="002B0DC3">
        <w:t xml:space="preserve"> Programme </w:t>
      </w:r>
      <w:r>
        <w:t>is</w:t>
      </w:r>
      <w:r w:rsidRPr="002B0DC3">
        <w:t xml:space="preserve"> supported by </w:t>
      </w:r>
      <w:r>
        <w:t>a</w:t>
      </w:r>
      <w:r w:rsidRPr="002B0DC3">
        <w:t xml:space="preserve"> </w:t>
      </w:r>
      <w:proofErr w:type="spellStart"/>
      <w:r w:rsidRPr="002B0DC3">
        <w:t>Wellcome</w:t>
      </w:r>
      <w:proofErr w:type="spellEnd"/>
      <w:r w:rsidRPr="002B0DC3">
        <w:t xml:space="preserve"> Trust Major Overseas Programme </w:t>
      </w:r>
      <w:r>
        <w:t>C</w:t>
      </w:r>
      <w:r w:rsidRPr="002B0DC3">
        <w:t xml:space="preserve">ore </w:t>
      </w:r>
      <w:r>
        <w:t>A</w:t>
      </w:r>
      <w:r w:rsidRPr="002B0DC3">
        <w:t>ward</w:t>
      </w:r>
      <w:r>
        <w:t xml:space="preserve">. </w:t>
      </w:r>
      <w:r w:rsidRPr="00443CB2">
        <w:t xml:space="preserve">This research was </w:t>
      </w:r>
      <w:r>
        <w:t xml:space="preserve">funded </w:t>
      </w:r>
      <w:r w:rsidRPr="00443CB2">
        <w:t xml:space="preserve">by the </w:t>
      </w:r>
      <w:proofErr w:type="spellStart"/>
      <w:r w:rsidRPr="00443CB2">
        <w:t>Wellcome</w:t>
      </w:r>
      <w:proofErr w:type="spellEnd"/>
      <w:r w:rsidRPr="00443CB2">
        <w:t xml:space="preserve"> Trust</w:t>
      </w:r>
      <w:r>
        <w:t xml:space="preserve">. </w:t>
      </w:r>
      <w:proofErr w:type="gramStart"/>
      <w:r w:rsidRPr="00443CB2">
        <w:t>For the purpose of</w:t>
      </w:r>
      <w:proofErr w:type="gramEnd"/>
      <w:r w:rsidRPr="00443CB2">
        <w:t xml:space="preserve"> open access, the author has applied a CC BY public copyright licence to any Author Accepted Manuscript version arising from this submission.</w:t>
      </w:r>
      <w:r>
        <w:t xml:space="preserve"> </w:t>
      </w:r>
      <w:r w:rsidRPr="001E6A1B">
        <w:t>The funders did not have any role in the conduct of the study, writing of the manuscript or decision to submit for publication</w:t>
      </w:r>
      <w:r>
        <w:t xml:space="preserve">. </w:t>
      </w:r>
    </w:p>
    <w:p w14:paraId="241CE3DA" w14:textId="77777777" w:rsidR="0083403A" w:rsidRPr="00B25685" w:rsidRDefault="0083403A" w:rsidP="00B25685">
      <w:pPr>
        <w:spacing w:line="360" w:lineRule="auto"/>
        <w:jc w:val="both"/>
      </w:pPr>
    </w:p>
    <w:bookmarkEnd w:id="8"/>
    <w:bookmarkEnd w:id="9"/>
    <w:p w14:paraId="6D6EC074" w14:textId="1E3088ED" w:rsidR="003549C3" w:rsidRPr="00B74FFF" w:rsidRDefault="00BA15C2" w:rsidP="00D77C7B">
      <w:pPr>
        <w:spacing w:line="360" w:lineRule="auto"/>
        <w:jc w:val="both"/>
        <w:rPr>
          <w:b/>
        </w:rPr>
      </w:pPr>
      <w:r>
        <w:rPr>
          <w:b/>
        </w:rPr>
        <w:lastRenderedPageBreak/>
        <w:t>REFERENCES</w:t>
      </w:r>
    </w:p>
    <w:p w14:paraId="1762DFA6" w14:textId="77777777" w:rsidR="008C436D" w:rsidRPr="008C436D" w:rsidRDefault="00CD4437" w:rsidP="008C436D">
      <w:pPr>
        <w:pStyle w:val="EndNoteBibliography"/>
        <w:spacing w:after="0"/>
      </w:pPr>
      <w:r>
        <w:fldChar w:fldCharType="begin"/>
      </w:r>
      <w:r>
        <w:instrText xml:space="preserve"> ADDIN EN.REFLIST </w:instrText>
      </w:r>
      <w:r>
        <w:fldChar w:fldCharType="separate"/>
      </w:r>
      <w:r w:rsidR="008C436D" w:rsidRPr="008C436D">
        <w:t xml:space="preserve">1. Lemoine M, Thursz MR. Battlefield against hepatitis B infection and HCC in Africa. J Hepatol </w:t>
      </w:r>
      <w:r w:rsidR="008C436D" w:rsidRPr="008C436D">
        <w:rPr>
          <w:b/>
        </w:rPr>
        <w:t>2017</w:t>
      </w:r>
      <w:r w:rsidR="008C436D" w:rsidRPr="008C436D">
        <w:t>; 66:645-54.</w:t>
      </w:r>
    </w:p>
    <w:p w14:paraId="76C4C411" w14:textId="1613561D" w:rsidR="008C436D" w:rsidRPr="008C436D" w:rsidRDefault="008C436D" w:rsidP="008C436D">
      <w:pPr>
        <w:pStyle w:val="EndNoteBibliography"/>
        <w:spacing w:after="0"/>
      </w:pPr>
      <w:r w:rsidRPr="008C436D">
        <w:t xml:space="preserve">2. International Agency for Research on Cancer/ World Health Organisation. Global Cancer Observatory. Available at: </w:t>
      </w:r>
      <w:hyperlink r:id="rId8" w:history="1">
        <w:r w:rsidRPr="008C436D">
          <w:rPr>
            <w:rStyle w:val="Hyperlink"/>
          </w:rPr>
          <w:t>https://gco.iarc.fr/</w:t>
        </w:r>
      </w:hyperlink>
      <w:r w:rsidRPr="008C436D">
        <w:t>. Accessed 12 April 2019.</w:t>
      </w:r>
    </w:p>
    <w:p w14:paraId="718F2594" w14:textId="77777777" w:rsidR="008C436D" w:rsidRPr="008C436D" w:rsidRDefault="008C436D" w:rsidP="008C436D">
      <w:pPr>
        <w:pStyle w:val="EndNoteBibliography"/>
        <w:spacing w:after="0"/>
      </w:pPr>
      <w:r w:rsidRPr="008C436D">
        <w:t xml:space="preserve">3. Yang JD, Mohamed EA, Aziz AO, et al. Characteristics, management, and outcomes of patients with hepatocellular carcinoma in Africa: a multicountry observational study from the Africa Liver Cancer Consortium. Lancet Gastroenterol Hepatol </w:t>
      </w:r>
      <w:r w:rsidRPr="008C436D">
        <w:rPr>
          <w:b/>
        </w:rPr>
        <w:t>2017</w:t>
      </w:r>
      <w:r w:rsidRPr="008C436D">
        <w:t>; 2:103-11.</w:t>
      </w:r>
    </w:p>
    <w:p w14:paraId="21316F4B" w14:textId="77777777" w:rsidR="008C436D" w:rsidRPr="008C436D" w:rsidRDefault="008C436D" w:rsidP="008C436D">
      <w:pPr>
        <w:pStyle w:val="EndNoteBibliography"/>
        <w:spacing w:after="0"/>
      </w:pPr>
      <w:r w:rsidRPr="008C436D">
        <w:t xml:space="preserve">4. World Health Organisation. Global Health Sector Strategy on Viral Hepatitis 2016-2021. Geneva, Switzerland: WHO, </w:t>
      </w:r>
      <w:r w:rsidRPr="008C436D">
        <w:rPr>
          <w:b/>
        </w:rPr>
        <w:t>2016</w:t>
      </w:r>
      <w:r w:rsidRPr="008C436D">
        <w:t>.</w:t>
      </w:r>
    </w:p>
    <w:p w14:paraId="2331B0FF" w14:textId="77777777" w:rsidR="008C436D" w:rsidRPr="008C436D" w:rsidRDefault="008C436D" w:rsidP="008C436D">
      <w:pPr>
        <w:pStyle w:val="EndNoteBibliography"/>
        <w:spacing w:after="0"/>
      </w:pPr>
      <w:r w:rsidRPr="008C436D">
        <w:t xml:space="preserve">5. Nayagam S, Thursz M, Sicuri E, et al. Requirements for global elimination of hepatitis B: a modelling study. Lancet Infect Dis </w:t>
      </w:r>
      <w:r w:rsidRPr="008C436D">
        <w:rPr>
          <w:b/>
        </w:rPr>
        <w:t>2016</w:t>
      </w:r>
      <w:r w:rsidRPr="008C436D">
        <w:t>; 16:1399-408.</w:t>
      </w:r>
    </w:p>
    <w:p w14:paraId="304D0D86" w14:textId="77777777" w:rsidR="008C436D" w:rsidRPr="008C436D" w:rsidRDefault="008C436D" w:rsidP="008C436D">
      <w:pPr>
        <w:pStyle w:val="EndNoteBibliography"/>
        <w:spacing w:after="0"/>
      </w:pPr>
      <w:r w:rsidRPr="008C436D">
        <w:t xml:space="preserve">6. Kim WR, Loomba R, Berg T, et al. Impact of long-term tenofovir disoproxil fumarate on incidence of hepatocellular carcinoma in patients with chronic hepatitis B. Cancer </w:t>
      </w:r>
      <w:r w:rsidRPr="008C436D">
        <w:rPr>
          <w:b/>
        </w:rPr>
        <w:t>2015</w:t>
      </w:r>
      <w:r w:rsidRPr="008C436D">
        <w:t>; 121:3631-8.</w:t>
      </w:r>
    </w:p>
    <w:p w14:paraId="6646BF94" w14:textId="77777777" w:rsidR="008C436D" w:rsidRPr="008C436D" w:rsidRDefault="008C436D" w:rsidP="008C436D">
      <w:pPr>
        <w:pStyle w:val="EndNoteBibliography"/>
        <w:spacing w:after="0"/>
      </w:pPr>
      <w:r w:rsidRPr="008C436D">
        <w:t xml:space="preserve">7. Marcellin P, Gane E, Buti M, et al. Regression of cirrhosis during treatment with tenofovir disoproxil fumarate for chronic hepatitis B: a 5-year open-label follow-up study. Lancet </w:t>
      </w:r>
      <w:r w:rsidRPr="008C436D">
        <w:rPr>
          <w:b/>
        </w:rPr>
        <w:t>2013</w:t>
      </w:r>
      <w:r w:rsidRPr="008C436D">
        <w:t>; 381:468-75.</w:t>
      </w:r>
    </w:p>
    <w:p w14:paraId="16B6DE07" w14:textId="77777777" w:rsidR="008C436D" w:rsidRPr="008C436D" w:rsidRDefault="008C436D" w:rsidP="008C436D">
      <w:pPr>
        <w:pStyle w:val="EndNoteBibliography"/>
        <w:spacing w:after="0"/>
      </w:pPr>
      <w:r w:rsidRPr="008C436D">
        <w:t xml:space="preserve">8. European Association for the Study of the Liver. EASL 2017 Clinical Practice Guidelines on the management of hepatitis B virus infection. J Hepatol </w:t>
      </w:r>
      <w:r w:rsidRPr="008C436D">
        <w:rPr>
          <w:b/>
        </w:rPr>
        <w:t>2017</w:t>
      </w:r>
      <w:r w:rsidRPr="008C436D">
        <w:t>; 67:370-98.</w:t>
      </w:r>
    </w:p>
    <w:p w14:paraId="679DCAF3" w14:textId="77777777" w:rsidR="008C436D" w:rsidRPr="008C436D" w:rsidRDefault="008C436D" w:rsidP="008C436D">
      <w:pPr>
        <w:pStyle w:val="EndNoteBibliography"/>
        <w:spacing w:after="0"/>
      </w:pPr>
      <w:r w:rsidRPr="008C436D">
        <w:t xml:space="preserve">9. Nayagam S, Conteh L, Sicuri E, et al. Cost-effectiveness of community-based screening and treatment for chronic hepatitis B in The Gambia: an economic modelling analysis. Lancet Glob Health </w:t>
      </w:r>
      <w:r w:rsidRPr="008C436D">
        <w:rPr>
          <w:b/>
        </w:rPr>
        <w:t>2016</w:t>
      </w:r>
      <w:r w:rsidRPr="008C436D">
        <w:t>; 4:e568-78.</w:t>
      </w:r>
    </w:p>
    <w:p w14:paraId="5B4E1BFB" w14:textId="77777777" w:rsidR="008C436D" w:rsidRPr="008C436D" w:rsidRDefault="008C436D" w:rsidP="008C436D">
      <w:pPr>
        <w:pStyle w:val="EndNoteBibliography"/>
        <w:spacing w:after="0"/>
      </w:pPr>
      <w:r w:rsidRPr="008C436D">
        <w:t xml:space="preserve">10. World Health Organisation. Hepatitis B vaccines: WHO position paper—Recommendations. Vaccine </w:t>
      </w:r>
      <w:r w:rsidRPr="008C436D">
        <w:rPr>
          <w:b/>
        </w:rPr>
        <w:t>2010</w:t>
      </w:r>
      <w:r w:rsidRPr="008C436D">
        <w:t>; 28:589-90.</w:t>
      </w:r>
    </w:p>
    <w:p w14:paraId="7E232E3D" w14:textId="77777777" w:rsidR="008C436D" w:rsidRPr="008C436D" w:rsidRDefault="008C436D" w:rsidP="008C436D">
      <w:pPr>
        <w:pStyle w:val="EndNoteBibliography"/>
        <w:spacing w:after="0"/>
      </w:pPr>
      <w:r w:rsidRPr="008C436D">
        <w:t xml:space="preserve">11. World Health Organization/ UNICEF. WHO-UNICEF estimates of DTP3 coverage. WHO, Geneva, </w:t>
      </w:r>
      <w:r w:rsidRPr="008C436D">
        <w:rPr>
          <w:b/>
        </w:rPr>
        <w:t>2020</w:t>
      </w:r>
      <w:r w:rsidRPr="008C436D">
        <w:t>.</w:t>
      </w:r>
    </w:p>
    <w:p w14:paraId="757A8422" w14:textId="77777777" w:rsidR="008C436D" w:rsidRPr="008C436D" w:rsidRDefault="008C436D" w:rsidP="008C436D">
      <w:pPr>
        <w:pStyle w:val="EndNoteBibliography"/>
        <w:spacing w:after="0"/>
      </w:pPr>
      <w:r w:rsidRPr="008C436D">
        <w:t xml:space="preserve">12. Stockdale AJ, Mitambo C, Everett D, Geretti AM, Gordon MA. Epidemiology of hepatitis B, C and D in Malawi: systematic review. BMC Infect Dis </w:t>
      </w:r>
      <w:r w:rsidRPr="008C436D">
        <w:rPr>
          <w:b/>
        </w:rPr>
        <w:t>2018</w:t>
      </w:r>
      <w:r w:rsidRPr="008C436D">
        <w:t>; 18:516.</w:t>
      </w:r>
    </w:p>
    <w:p w14:paraId="71ADF225" w14:textId="77777777" w:rsidR="008C436D" w:rsidRPr="008C436D" w:rsidRDefault="008C436D" w:rsidP="008C436D">
      <w:pPr>
        <w:pStyle w:val="EndNoteBibliography"/>
        <w:spacing w:after="0"/>
      </w:pPr>
      <w:r w:rsidRPr="008C436D">
        <w:t xml:space="preserve">13. Government of Malawi. Malawi Population Based HIV Impact Assessment (MPHIA) 2015-16. Colombia University, New York, USA: PHIA Project, </w:t>
      </w:r>
      <w:r w:rsidRPr="008C436D">
        <w:rPr>
          <w:b/>
        </w:rPr>
        <w:t>2018</w:t>
      </w:r>
      <w:r w:rsidRPr="008C436D">
        <w:t>.</w:t>
      </w:r>
    </w:p>
    <w:p w14:paraId="70B80A6E" w14:textId="77777777" w:rsidR="008C436D" w:rsidRPr="008C436D" w:rsidRDefault="008C436D" w:rsidP="008C436D">
      <w:pPr>
        <w:pStyle w:val="EndNoteBibliography"/>
        <w:spacing w:after="0"/>
      </w:pPr>
      <w:r w:rsidRPr="008C436D">
        <w:t xml:space="preserve">14. Thindwa D, Farooq YG, Shakya M, et al. Electronic data capture for large scale typhoid surveillance, household contact tracing, and health utilisation survey: Strategic Typhoid Alliance across Africa and Asia. Wellcome Open Res </w:t>
      </w:r>
      <w:r w:rsidRPr="008C436D">
        <w:rPr>
          <w:b/>
        </w:rPr>
        <w:t>2020</w:t>
      </w:r>
      <w:r w:rsidRPr="008C436D">
        <w:t>; 5:66.</w:t>
      </w:r>
    </w:p>
    <w:p w14:paraId="42C016C0" w14:textId="77777777" w:rsidR="008C436D" w:rsidRPr="008C436D" w:rsidRDefault="008C436D" w:rsidP="008C436D">
      <w:pPr>
        <w:pStyle w:val="EndNoteBibliography"/>
        <w:spacing w:after="0"/>
      </w:pPr>
      <w:r w:rsidRPr="008C436D">
        <w:t xml:space="preserve">15. Darton TC, Meiring JE, Tonks S, et al. The STRATAA study protocol: a programme to assess the burden of enteric fever in Bangladesh, Malawi and Nepal using prospective population census, passive surveillance, serological studies and healthcare utilisation surveys. BMJ Open </w:t>
      </w:r>
      <w:r w:rsidRPr="008C436D">
        <w:rPr>
          <w:b/>
        </w:rPr>
        <w:t>2017</w:t>
      </w:r>
      <w:r w:rsidRPr="008C436D">
        <w:t>; 7:e016283.</w:t>
      </w:r>
    </w:p>
    <w:p w14:paraId="4ABA7237" w14:textId="77777777" w:rsidR="008C436D" w:rsidRPr="008C436D" w:rsidRDefault="008C436D" w:rsidP="008C436D">
      <w:pPr>
        <w:pStyle w:val="EndNoteBibliography"/>
        <w:spacing w:after="0"/>
      </w:pPr>
      <w:r w:rsidRPr="008C436D">
        <w:t xml:space="preserve">16. Terrault NA, Lok ASF, McMahon BJ, et al. Update on prevention, diagnosis, and treatment of chronic hepatitis B: AASLD 2018 hepatitis B guidance. Hepatology </w:t>
      </w:r>
      <w:r w:rsidRPr="008C436D">
        <w:rPr>
          <w:b/>
        </w:rPr>
        <w:t>2018</w:t>
      </w:r>
      <w:r w:rsidRPr="008C436D">
        <w:t>; 67:1560-99.</w:t>
      </w:r>
    </w:p>
    <w:p w14:paraId="201E4A8C" w14:textId="77777777" w:rsidR="008C436D" w:rsidRPr="008C436D" w:rsidRDefault="008C436D" w:rsidP="008C436D">
      <w:pPr>
        <w:pStyle w:val="EndNoteBibliography"/>
        <w:spacing w:after="0"/>
      </w:pPr>
      <w:r w:rsidRPr="008C436D">
        <w:t xml:space="preserve">17. World Health Organisation. Guidelines for the Prevention, Care and Treatment of Persons with Chronic Hepatitis B Infection. Geneva: World Health Organization, </w:t>
      </w:r>
      <w:r w:rsidRPr="008C436D">
        <w:rPr>
          <w:b/>
        </w:rPr>
        <w:t>2015</w:t>
      </w:r>
      <w:r w:rsidRPr="008C436D">
        <w:t>.</w:t>
      </w:r>
    </w:p>
    <w:p w14:paraId="2526C026" w14:textId="77777777" w:rsidR="008C436D" w:rsidRPr="008C436D" w:rsidRDefault="008C436D" w:rsidP="008C436D">
      <w:pPr>
        <w:pStyle w:val="EndNoteBibliography"/>
        <w:spacing w:after="0"/>
      </w:pPr>
      <w:r w:rsidRPr="008C436D">
        <w:t xml:space="preserve">18. Boursier J, Zarski JP, de Ledinghen V, et al. Determination of reliability criteria for liver stiffness evaluation by transient elastography. Hepatology </w:t>
      </w:r>
      <w:r w:rsidRPr="008C436D">
        <w:rPr>
          <w:b/>
        </w:rPr>
        <w:t>2013</w:t>
      </w:r>
      <w:r w:rsidRPr="008C436D">
        <w:t>; 57:1182-91.</w:t>
      </w:r>
    </w:p>
    <w:p w14:paraId="36B68E1F" w14:textId="77777777" w:rsidR="008C436D" w:rsidRPr="008C436D" w:rsidRDefault="008C436D" w:rsidP="008C436D">
      <w:pPr>
        <w:pStyle w:val="EndNoteBibliography"/>
        <w:spacing w:after="0"/>
      </w:pPr>
      <w:r w:rsidRPr="008C436D">
        <w:t xml:space="preserve">19. Lemoine M, Shimakawa Y, Nayagam S, et al. The gamma-glutamyl transpeptidase to platelet ratio (GPR) predicts significant liver fibrosis and cirrhosis in patients with chronic HBV infection in West Africa. Gut </w:t>
      </w:r>
      <w:r w:rsidRPr="008C436D">
        <w:rPr>
          <w:b/>
        </w:rPr>
        <w:t>2016</w:t>
      </w:r>
      <w:r w:rsidRPr="008C436D">
        <w:t>; 65:1369-76.</w:t>
      </w:r>
    </w:p>
    <w:p w14:paraId="3401BFB1" w14:textId="77777777" w:rsidR="008C436D" w:rsidRPr="008C436D" w:rsidRDefault="008C436D" w:rsidP="008C436D">
      <w:pPr>
        <w:pStyle w:val="EndNoteBibliography"/>
        <w:spacing w:after="0"/>
      </w:pPr>
      <w:r w:rsidRPr="008C436D">
        <w:t xml:space="preserve">20. Fry K, Firestone R, Chakraborty NM. Measuring equity with nationally representative wealth quintiles. Washington DC, USA: PSI, </w:t>
      </w:r>
      <w:r w:rsidRPr="008C436D">
        <w:rPr>
          <w:b/>
        </w:rPr>
        <w:t>2014</w:t>
      </w:r>
      <w:r w:rsidRPr="008C436D">
        <w:t>.</w:t>
      </w:r>
    </w:p>
    <w:p w14:paraId="73089002" w14:textId="77777777" w:rsidR="008C436D" w:rsidRPr="008C436D" w:rsidRDefault="008C436D" w:rsidP="008C436D">
      <w:pPr>
        <w:pStyle w:val="EndNoteBibliography"/>
        <w:spacing w:after="0"/>
      </w:pPr>
      <w:r w:rsidRPr="008C436D">
        <w:t xml:space="preserve">21. National Statistical Office of Malawi. Malawi Population and Housing Census Main Report. Zomba, Malawi: NSO, </w:t>
      </w:r>
      <w:r w:rsidRPr="008C436D">
        <w:rPr>
          <w:b/>
        </w:rPr>
        <w:t>2018</w:t>
      </w:r>
      <w:r w:rsidRPr="008C436D">
        <w:t>.</w:t>
      </w:r>
    </w:p>
    <w:p w14:paraId="33C485D5" w14:textId="77777777" w:rsidR="008C436D" w:rsidRPr="008C436D" w:rsidRDefault="008C436D" w:rsidP="008C436D">
      <w:pPr>
        <w:pStyle w:val="EndNoteBibliography"/>
        <w:spacing w:after="0"/>
      </w:pPr>
      <w:r w:rsidRPr="008C436D">
        <w:lastRenderedPageBreak/>
        <w:t xml:space="preserve">22. Peto TJ, Mendy ME, Lowe Y, Webb EL, Whittle HC, Hall AJ. Efficacy and effectiveness of infant vaccination against chronic hepatitis B in the Gambia Hepatitis Intervention Study (1986-90) and in the nationwide immunisation program. BMC Infect Dis </w:t>
      </w:r>
      <w:r w:rsidRPr="008C436D">
        <w:rPr>
          <w:b/>
        </w:rPr>
        <w:t>2014</w:t>
      </w:r>
      <w:r w:rsidRPr="008C436D">
        <w:t>; 14:7.</w:t>
      </w:r>
    </w:p>
    <w:p w14:paraId="139BD078" w14:textId="77777777" w:rsidR="008C436D" w:rsidRPr="008C436D" w:rsidRDefault="008C436D" w:rsidP="008C436D">
      <w:pPr>
        <w:pStyle w:val="EndNoteBibliography"/>
        <w:spacing w:after="0"/>
      </w:pPr>
      <w:r w:rsidRPr="008C436D">
        <w:t xml:space="preserve">23. Coursaget P, Leboulleux D, Soumare M, et al. Twelve-year follow-up study of hepatitis B immunization of Senegalese infants. J Hepatol </w:t>
      </w:r>
      <w:r w:rsidRPr="008C436D">
        <w:rPr>
          <w:b/>
        </w:rPr>
        <w:t>1994</w:t>
      </w:r>
      <w:r w:rsidRPr="008C436D">
        <w:t>; 21:250-4.</w:t>
      </w:r>
    </w:p>
    <w:p w14:paraId="489CE53D" w14:textId="77777777" w:rsidR="008C436D" w:rsidRPr="008C436D" w:rsidRDefault="008C436D" w:rsidP="008C436D">
      <w:pPr>
        <w:pStyle w:val="EndNoteBibliography"/>
        <w:spacing w:after="0"/>
      </w:pPr>
      <w:r w:rsidRPr="008C436D">
        <w:t xml:space="preserve">24. Samsunder N, Ngcapu S, Lewis L, et al. Seroprevalence of hepatitis B virus: Findings from a population-based household survey in KwaZulu-Natal, South Africa. Int J Infect Dis </w:t>
      </w:r>
      <w:r w:rsidRPr="008C436D">
        <w:rPr>
          <w:b/>
        </w:rPr>
        <w:t>2019</w:t>
      </w:r>
      <w:r w:rsidRPr="008C436D">
        <w:t>; 85:150-7.</w:t>
      </w:r>
    </w:p>
    <w:p w14:paraId="13CFACEB" w14:textId="77777777" w:rsidR="008C436D" w:rsidRPr="008C436D" w:rsidRDefault="008C436D" w:rsidP="008C436D">
      <w:pPr>
        <w:pStyle w:val="EndNoteBibliography"/>
        <w:spacing w:after="0"/>
      </w:pPr>
      <w:r w:rsidRPr="008C436D">
        <w:t xml:space="preserve">25. Schoub BD, Matai U, Singh B, Blackburn NK, Levin JB. Universal immunization of infants with low doses of a low-cost, plasma-derived hepatitis B vaccine in South Africa. Bull World Health Organ </w:t>
      </w:r>
      <w:r w:rsidRPr="008C436D">
        <w:rPr>
          <w:b/>
        </w:rPr>
        <w:t>2002</w:t>
      </w:r>
      <w:r w:rsidRPr="008C436D">
        <w:t>; 80:277-81.</w:t>
      </w:r>
    </w:p>
    <w:p w14:paraId="354A1275" w14:textId="77777777" w:rsidR="008C436D" w:rsidRPr="008C436D" w:rsidRDefault="008C436D" w:rsidP="008C436D">
      <w:pPr>
        <w:pStyle w:val="EndNoteBibliography"/>
        <w:spacing w:after="0"/>
      </w:pPr>
      <w:r w:rsidRPr="008C436D">
        <w:t xml:space="preserve">26. Odusanya OO, Alufohai E, Meurice FP, Ahonkhai VI. Five-year post-vaccination efficacy of hepatitis B vaccine in rural Nigeria. Human Vaccines </w:t>
      </w:r>
      <w:r w:rsidRPr="008C436D">
        <w:rPr>
          <w:b/>
        </w:rPr>
        <w:t>2011</w:t>
      </w:r>
      <w:r w:rsidRPr="008C436D">
        <w:t>; 7:625-9.</w:t>
      </w:r>
    </w:p>
    <w:p w14:paraId="67D4CF2C" w14:textId="77777777" w:rsidR="008C436D" w:rsidRPr="008C436D" w:rsidRDefault="008C436D" w:rsidP="008C436D">
      <w:pPr>
        <w:pStyle w:val="EndNoteBibliography"/>
        <w:spacing w:after="0"/>
      </w:pPr>
      <w:r w:rsidRPr="008C436D">
        <w:t xml:space="preserve">27. Argaw B, Mihret A, Aseffa A, et al. Sero-prevalence of hepatitis B virus markers and associated factors among children in Hawassa City, southern Ethiopia. BMC Infect Dis </w:t>
      </w:r>
      <w:r w:rsidRPr="008C436D">
        <w:rPr>
          <w:b/>
        </w:rPr>
        <w:t>2020</w:t>
      </w:r>
      <w:r w:rsidRPr="008C436D">
        <w:t>; 20:528.</w:t>
      </w:r>
    </w:p>
    <w:p w14:paraId="2F22DE1C" w14:textId="77777777" w:rsidR="008C436D" w:rsidRPr="008C436D" w:rsidRDefault="008C436D" w:rsidP="008C436D">
      <w:pPr>
        <w:pStyle w:val="EndNoteBibliography"/>
        <w:spacing w:after="0"/>
      </w:pPr>
      <w:r w:rsidRPr="008C436D">
        <w:t xml:space="preserve">28. Shimakawa Y, Lemoine M, Njai HF, et al. Natural history of chronic HBV infection in West Africa: a longitudinal population-based study from The Gambia. Gut </w:t>
      </w:r>
      <w:r w:rsidRPr="008C436D">
        <w:rPr>
          <w:b/>
        </w:rPr>
        <w:t>2016</w:t>
      </w:r>
      <w:r w:rsidRPr="008C436D">
        <w:t>; 65:2007-16.</w:t>
      </w:r>
    </w:p>
    <w:p w14:paraId="787F45FB" w14:textId="77777777" w:rsidR="008C436D" w:rsidRPr="008C436D" w:rsidRDefault="008C436D" w:rsidP="008C436D">
      <w:pPr>
        <w:pStyle w:val="EndNoteBibliography"/>
        <w:spacing w:after="0"/>
      </w:pPr>
      <w:r w:rsidRPr="008C436D">
        <w:t xml:space="preserve">29. Keane E, Funk AL, Shimakawa Y. Systematic review with meta-analysis: the risk of mother-to-child transmission of hepatitis B virus infection in sub-Saharan Africa. Aliment Pharmacol Ther </w:t>
      </w:r>
      <w:r w:rsidRPr="008C436D">
        <w:rPr>
          <w:b/>
        </w:rPr>
        <w:t>2016</w:t>
      </w:r>
      <w:r w:rsidRPr="008C436D">
        <w:t>; 44:1005-17.</w:t>
      </w:r>
    </w:p>
    <w:p w14:paraId="282B5F40" w14:textId="77777777" w:rsidR="008C436D" w:rsidRPr="008C436D" w:rsidRDefault="008C436D" w:rsidP="008C436D">
      <w:pPr>
        <w:pStyle w:val="EndNoteBibliography"/>
        <w:spacing w:after="0"/>
      </w:pPr>
      <w:r w:rsidRPr="008C436D">
        <w:t xml:space="preserve">30. Mendy ME, McConkey SJ, Sande van der MA, et al. Changes in viral load and HBsAg and HBeAg status with age in HBV chronic carriers in The Gambia. Virol J </w:t>
      </w:r>
      <w:r w:rsidRPr="008C436D">
        <w:rPr>
          <w:b/>
        </w:rPr>
        <w:t>2008</w:t>
      </w:r>
      <w:r w:rsidRPr="008C436D">
        <w:t>; 5:49.</w:t>
      </w:r>
    </w:p>
    <w:p w14:paraId="320F2300" w14:textId="77777777" w:rsidR="008C436D" w:rsidRPr="008C436D" w:rsidRDefault="008C436D" w:rsidP="008C436D">
      <w:pPr>
        <w:pStyle w:val="EndNoteBibliography"/>
        <w:spacing w:after="0"/>
      </w:pPr>
      <w:r w:rsidRPr="008C436D">
        <w:t xml:space="preserve">31. Bwogi J, Braka F, Makumbi I, et al. Hepatitis B infection is highly endemic in Uganda: findings from a national serosurvey. Afr Health Sci </w:t>
      </w:r>
      <w:r w:rsidRPr="008C436D">
        <w:rPr>
          <w:b/>
        </w:rPr>
        <w:t>2009</w:t>
      </w:r>
      <w:r w:rsidRPr="008C436D">
        <w:t>; 9:98-108.</w:t>
      </w:r>
    </w:p>
    <w:p w14:paraId="68F23636" w14:textId="77777777" w:rsidR="008C436D" w:rsidRPr="008C436D" w:rsidRDefault="008C436D" w:rsidP="008C436D">
      <w:pPr>
        <w:pStyle w:val="EndNoteBibliography"/>
        <w:spacing w:after="0"/>
      </w:pPr>
      <w:r w:rsidRPr="008C436D">
        <w:t xml:space="preserve">32. Spengane Z, Korsman S, Mkentane K, et al. Blood and virus detection on barber clippers. S Afr Med J </w:t>
      </w:r>
      <w:r w:rsidRPr="008C436D">
        <w:rPr>
          <w:b/>
        </w:rPr>
        <w:t>2018</w:t>
      </w:r>
      <w:r w:rsidRPr="008C436D">
        <w:t>; 108.</w:t>
      </w:r>
    </w:p>
    <w:p w14:paraId="56F6B13F" w14:textId="77777777" w:rsidR="008C436D" w:rsidRPr="008C436D" w:rsidRDefault="008C436D" w:rsidP="008C436D">
      <w:pPr>
        <w:pStyle w:val="EndNoteBibliography"/>
        <w:spacing w:after="0"/>
      </w:pPr>
      <w:r w:rsidRPr="008C436D">
        <w:t xml:space="preserve">33. Lemoine M, Shimakawa Y, Njie R, et al. Acceptability and feasibility of a screen-and-treat programme for hepatitis B virus infection in The Gambia: the Prevention of Liver Fibrosis and Cancer in Africa (PROLIFICA) study. Lancet Glob Health </w:t>
      </w:r>
      <w:r w:rsidRPr="008C436D">
        <w:rPr>
          <w:b/>
        </w:rPr>
        <w:t>2016</w:t>
      </w:r>
      <w:r w:rsidRPr="008C436D">
        <w:t>; 4:e559-67.</w:t>
      </w:r>
    </w:p>
    <w:p w14:paraId="3B89CA7D" w14:textId="77777777" w:rsidR="008C436D" w:rsidRPr="008C436D" w:rsidRDefault="008C436D" w:rsidP="008C436D">
      <w:pPr>
        <w:pStyle w:val="EndNoteBibliography"/>
        <w:spacing w:after="0"/>
      </w:pPr>
      <w:r w:rsidRPr="008C436D">
        <w:t xml:space="preserve">34. Vinikoor MJ, Sinkala E, Kanunga A, et al. Eligibility for hepatitis B antiviral therapy among adults in the general population in Zambia. PLoS One </w:t>
      </w:r>
      <w:r w:rsidRPr="008C436D">
        <w:rPr>
          <w:b/>
        </w:rPr>
        <w:t>2020</w:t>
      </w:r>
      <w:r w:rsidRPr="008C436D">
        <w:t>; 15:e0227041.</w:t>
      </w:r>
    </w:p>
    <w:p w14:paraId="163196DC" w14:textId="77777777" w:rsidR="008C436D" w:rsidRPr="008C436D" w:rsidRDefault="008C436D" w:rsidP="008C436D">
      <w:pPr>
        <w:pStyle w:val="EndNoteBibliography"/>
        <w:spacing w:after="0"/>
      </w:pPr>
      <w:r w:rsidRPr="008C436D">
        <w:t xml:space="preserve">35. Desalegn H, Aberra H, Berhe N, et al. Treatment of chronic hepatitis B in sub-Saharan Africa: 1-year results of a pilot program in Ethiopia. BMC Med </w:t>
      </w:r>
      <w:r w:rsidRPr="008C436D">
        <w:rPr>
          <w:b/>
        </w:rPr>
        <w:t>2018</w:t>
      </w:r>
      <w:r w:rsidRPr="008C436D">
        <w:t>; 16:234.</w:t>
      </w:r>
    </w:p>
    <w:p w14:paraId="014C5299" w14:textId="77777777" w:rsidR="008C436D" w:rsidRPr="008C436D" w:rsidRDefault="008C436D" w:rsidP="008C436D">
      <w:pPr>
        <w:pStyle w:val="EndNoteBibliography"/>
        <w:spacing w:after="0"/>
      </w:pPr>
      <w:r w:rsidRPr="008C436D">
        <w:t xml:space="preserve">36. Tan M, Bhadoria AS, Cui F, et al. Estimating the proportion of people with chronic hepatitis B virus infection eligible for hepatitis B antiviral treatment worldwide: a systematic review and meta-analysis. Lancet Gastroenterol Hepatol </w:t>
      </w:r>
      <w:r w:rsidRPr="008C436D">
        <w:rPr>
          <w:b/>
        </w:rPr>
        <w:t>2021</w:t>
      </w:r>
      <w:r w:rsidRPr="008C436D">
        <w:t>; 6:106-19.</w:t>
      </w:r>
    </w:p>
    <w:p w14:paraId="4C265294" w14:textId="77777777" w:rsidR="008C436D" w:rsidRPr="008C436D" w:rsidRDefault="008C436D" w:rsidP="008C436D">
      <w:pPr>
        <w:pStyle w:val="EndNoteBibliography"/>
        <w:spacing w:after="0"/>
      </w:pPr>
      <w:r w:rsidRPr="008C436D">
        <w:t xml:space="preserve">37. World Health Organisation. Global Hepatitis Report. Geneva, Switzerland: WHO, </w:t>
      </w:r>
      <w:r w:rsidRPr="008C436D">
        <w:rPr>
          <w:b/>
        </w:rPr>
        <w:t>2017</w:t>
      </w:r>
      <w:r w:rsidRPr="008C436D">
        <w:t>.</w:t>
      </w:r>
    </w:p>
    <w:p w14:paraId="159D0C5B" w14:textId="77777777" w:rsidR="008C436D" w:rsidRPr="008C436D" w:rsidRDefault="008C436D" w:rsidP="008C436D">
      <w:pPr>
        <w:pStyle w:val="EndNoteBibliography"/>
      </w:pPr>
      <w:r w:rsidRPr="008C436D">
        <w:t xml:space="preserve">38. Aberra H, Desalegn H, Berhe N, et al. The WHO guidelines for chronic hepatitis B fail to detect half of the patients in need of treatment in Ethiopia. J Hepatol </w:t>
      </w:r>
      <w:r w:rsidRPr="008C436D">
        <w:rPr>
          <w:b/>
        </w:rPr>
        <w:t>2019</w:t>
      </w:r>
      <w:r w:rsidRPr="008C436D">
        <w:t>; 70:1065-71.</w:t>
      </w:r>
    </w:p>
    <w:p w14:paraId="1CF77932" w14:textId="6E6AE340" w:rsidR="00D66A8C" w:rsidRDefault="00CD4437" w:rsidP="00D77C7B">
      <w:pPr>
        <w:spacing w:line="360" w:lineRule="auto"/>
      </w:pPr>
      <w:r>
        <w:fldChar w:fldCharType="end"/>
      </w:r>
    </w:p>
    <w:p w14:paraId="271C7C01" w14:textId="77777777" w:rsidR="00BA15C2" w:rsidRDefault="00BA15C2" w:rsidP="00D77C7B">
      <w:pPr>
        <w:spacing w:line="360" w:lineRule="auto"/>
      </w:pPr>
      <w:r>
        <w:br w:type="page"/>
      </w:r>
    </w:p>
    <w:p w14:paraId="6525172E" w14:textId="77777777" w:rsidR="009C30F0" w:rsidRPr="0092198A" w:rsidRDefault="009C30F0" w:rsidP="00D77C7B">
      <w:pPr>
        <w:spacing w:line="360" w:lineRule="auto"/>
      </w:pPr>
      <w:r w:rsidRPr="0092198A">
        <w:rPr>
          <w:b/>
        </w:rPr>
        <w:lastRenderedPageBreak/>
        <w:t xml:space="preserve">Table </w:t>
      </w:r>
      <w:r>
        <w:rPr>
          <w:b/>
        </w:rPr>
        <w:t>1</w:t>
      </w:r>
      <w:r w:rsidRPr="0092198A">
        <w:rPr>
          <w:b/>
        </w:rPr>
        <w:t>:</w:t>
      </w:r>
      <w:r w:rsidRPr="0092198A">
        <w:t xml:space="preserve"> Prevalence of hepatitis B surface antigen</w:t>
      </w:r>
      <w:r>
        <w:t xml:space="preserve"> stratified by</w:t>
      </w:r>
      <w:r w:rsidRPr="0092198A">
        <w:t xml:space="preserve"> </w:t>
      </w:r>
      <w:r>
        <w:t xml:space="preserve">birth date and </w:t>
      </w:r>
      <w:r w:rsidRPr="0092198A">
        <w:t xml:space="preserve">vaccination </w:t>
      </w:r>
      <w:r>
        <w:t>status</w:t>
      </w:r>
    </w:p>
    <w:tbl>
      <w:tblPr>
        <w:tblStyle w:val="TableGrid"/>
        <w:tblW w:w="9214" w:type="dxa"/>
        <w:tblBorders>
          <w:left w:val="none" w:sz="0" w:space="0" w:color="auto"/>
          <w:right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2226"/>
        <w:gridCol w:w="1152"/>
        <w:gridCol w:w="1584"/>
        <w:gridCol w:w="1559"/>
        <w:gridCol w:w="1701"/>
        <w:gridCol w:w="992"/>
      </w:tblGrid>
      <w:tr w:rsidR="009C30F0" w14:paraId="0C201C27" w14:textId="77777777" w:rsidTr="00FA64CB">
        <w:tc>
          <w:tcPr>
            <w:tcW w:w="2226" w:type="dxa"/>
            <w:tcBorders>
              <w:left w:val="nil"/>
              <w:bottom w:val="nil"/>
            </w:tcBorders>
          </w:tcPr>
          <w:p w14:paraId="5AF73473" w14:textId="77777777" w:rsidR="009C30F0" w:rsidRPr="00FC13CE" w:rsidRDefault="009C30F0" w:rsidP="00D77C7B">
            <w:pPr>
              <w:spacing w:line="360" w:lineRule="auto"/>
              <w:jc w:val="both"/>
              <w:rPr>
                <w:b/>
                <w:bCs/>
              </w:rPr>
            </w:pPr>
            <w:bookmarkStart w:id="10" w:name="_Hlk21080728"/>
            <w:r w:rsidRPr="00FC13CE">
              <w:rPr>
                <w:b/>
                <w:bCs/>
              </w:rPr>
              <w:t>Population</w:t>
            </w:r>
          </w:p>
        </w:tc>
        <w:tc>
          <w:tcPr>
            <w:tcW w:w="2736" w:type="dxa"/>
            <w:gridSpan w:val="2"/>
            <w:tcBorders>
              <w:bottom w:val="nil"/>
            </w:tcBorders>
          </w:tcPr>
          <w:p w14:paraId="58A3F977" w14:textId="59D19C05" w:rsidR="009C30F0" w:rsidRPr="00FC13CE" w:rsidRDefault="009C30F0" w:rsidP="00D77C7B">
            <w:pPr>
              <w:spacing w:line="360" w:lineRule="auto"/>
              <w:jc w:val="center"/>
              <w:rPr>
                <w:b/>
                <w:bCs/>
              </w:rPr>
            </w:pPr>
            <w:r w:rsidRPr="00FC13CE">
              <w:rPr>
                <w:b/>
                <w:bCs/>
              </w:rPr>
              <w:t>Crude HB</w:t>
            </w:r>
            <w:r w:rsidR="0092769B">
              <w:rPr>
                <w:b/>
                <w:bCs/>
              </w:rPr>
              <w:t>sAg</w:t>
            </w:r>
            <w:r w:rsidRPr="00FC13CE">
              <w:rPr>
                <w:b/>
                <w:bCs/>
              </w:rPr>
              <w:t xml:space="preserve"> prevalence</w:t>
            </w:r>
          </w:p>
          <w:p w14:paraId="25A63455" w14:textId="77777777" w:rsidR="009C30F0" w:rsidRPr="00FC13CE" w:rsidRDefault="009C30F0" w:rsidP="00D77C7B">
            <w:pPr>
              <w:spacing w:line="360" w:lineRule="auto"/>
              <w:jc w:val="center"/>
              <w:rPr>
                <w:b/>
                <w:bCs/>
              </w:rPr>
            </w:pPr>
          </w:p>
        </w:tc>
        <w:tc>
          <w:tcPr>
            <w:tcW w:w="1559" w:type="dxa"/>
            <w:tcBorders>
              <w:bottom w:val="nil"/>
            </w:tcBorders>
          </w:tcPr>
          <w:p w14:paraId="74325C25" w14:textId="006356B7" w:rsidR="009C30F0" w:rsidRPr="00FC13CE" w:rsidRDefault="009C30F0" w:rsidP="00D77C7B">
            <w:pPr>
              <w:spacing w:line="360" w:lineRule="auto"/>
              <w:rPr>
                <w:b/>
                <w:bCs/>
              </w:rPr>
            </w:pPr>
            <w:r w:rsidRPr="00FC13CE">
              <w:rPr>
                <w:b/>
                <w:bCs/>
              </w:rPr>
              <w:t xml:space="preserve">Population standardised </w:t>
            </w:r>
            <w:r w:rsidR="0092769B">
              <w:rPr>
                <w:b/>
                <w:bCs/>
              </w:rPr>
              <w:t xml:space="preserve">HBsAg </w:t>
            </w:r>
            <w:proofErr w:type="spellStart"/>
            <w:r w:rsidRPr="00FC13CE">
              <w:rPr>
                <w:b/>
                <w:bCs/>
              </w:rPr>
              <w:t>prevalence</w:t>
            </w:r>
            <w:r w:rsidRPr="00FC13CE">
              <w:rPr>
                <w:b/>
                <w:bCs/>
                <w:vertAlign w:val="superscript"/>
              </w:rPr>
              <w:t>a</w:t>
            </w:r>
            <w:proofErr w:type="spellEnd"/>
          </w:p>
        </w:tc>
        <w:tc>
          <w:tcPr>
            <w:tcW w:w="1701" w:type="dxa"/>
            <w:tcBorders>
              <w:bottom w:val="nil"/>
            </w:tcBorders>
          </w:tcPr>
          <w:p w14:paraId="4B05EB48" w14:textId="77777777" w:rsidR="009C30F0" w:rsidRPr="00FC13CE" w:rsidRDefault="009C30F0" w:rsidP="00D77C7B">
            <w:pPr>
              <w:spacing w:line="360" w:lineRule="auto"/>
              <w:jc w:val="center"/>
              <w:rPr>
                <w:b/>
                <w:bCs/>
              </w:rPr>
            </w:pPr>
            <w:r>
              <w:rPr>
                <w:b/>
                <w:bCs/>
              </w:rPr>
              <w:t>Risk</w:t>
            </w:r>
            <w:r w:rsidRPr="00FC13CE">
              <w:rPr>
                <w:b/>
                <w:bCs/>
              </w:rPr>
              <w:t xml:space="preserve"> ratio </w:t>
            </w:r>
          </w:p>
          <w:p w14:paraId="3D1FFC1A" w14:textId="77777777" w:rsidR="009C30F0" w:rsidRPr="00FC13CE" w:rsidRDefault="009C30F0" w:rsidP="00D77C7B">
            <w:pPr>
              <w:spacing w:line="360" w:lineRule="auto"/>
              <w:jc w:val="center"/>
              <w:rPr>
                <w:b/>
                <w:bCs/>
              </w:rPr>
            </w:pPr>
            <w:r w:rsidRPr="00FC13CE">
              <w:rPr>
                <w:b/>
                <w:bCs/>
              </w:rPr>
              <w:t>(95% CI)</w:t>
            </w:r>
          </w:p>
        </w:tc>
        <w:tc>
          <w:tcPr>
            <w:tcW w:w="992" w:type="dxa"/>
            <w:tcBorders>
              <w:bottom w:val="nil"/>
              <w:right w:val="nil"/>
            </w:tcBorders>
          </w:tcPr>
          <w:p w14:paraId="0F174E36" w14:textId="77777777" w:rsidR="009C30F0" w:rsidRPr="00FC13CE" w:rsidRDefault="009C30F0" w:rsidP="00D77C7B">
            <w:pPr>
              <w:spacing w:line="360" w:lineRule="auto"/>
              <w:jc w:val="center"/>
              <w:rPr>
                <w:b/>
                <w:bCs/>
              </w:rPr>
            </w:pPr>
            <w:r w:rsidRPr="00FC13CE">
              <w:rPr>
                <w:b/>
                <w:bCs/>
              </w:rPr>
              <w:t>P value</w:t>
            </w:r>
          </w:p>
        </w:tc>
      </w:tr>
      <w:tr w:rsidR="009C30F0" w14:paraId="4CBEB773" w14:textId="77777777" w:rsidTr="00FA64CB">
        <w:tc>
          <w:tcPr>
            <w:tcW w:w="2226" w:type="dxa"/>
            <w:tcBorders>
              <w:top w:val="nil"/>
              <w:left w:val="nil"/>
            </w:tcBorders>
          </w:tcPr>
          <w:p w14:paraId="46E4AFED" w14:textId="77777777" w:rsidR="009C30F0" w:rsidRDefault="009C30F0" w:rsidP="00D77C7B">
            <w:pPr>
              <w:spacing w:line="360" w:lineRule="auto"/>
              <w:jc w:val="both"/>
            </w:pPr>
          </w:p>
        </w:tc>
        <w:tc>
          <w:tcPr>
            <w:tcW w:w="1152" w:type="dxa"/>
            <w:tcBorders>
              <w:top w:val="nil"/>
            </w:tcBorders>
          </w:tcPr>
          <w:p w14:paraId="4E3DF3EF" w14:textId="77777777" w:rsidR="009C30F0" w:rsidRDefault="009C30F0" w:rsidP="00D77C7B">
            <w:pPr>
              <w:spacing w:line="360" w:lineRule="auto"/>
              <w:jc w:val="both"/>
            </w:pPr>
            <w:r>
              <w:t xml:space="preserve">Frequency </w:t>
            </w:r>
          </w:p>
        </w:tc>
        <w:tc>
          <w:tcPr>
            <w:tcW w:w="1584" w:type="dxa"/>
            <w:tcBorders>
              <w:top w:val="nil"/>
            </w:tcBorders>
          </w:tcPr>
          <w:p w14:paraId="39C3F3B0" w14:textId="77777777" w:rsidR="009C30F0" w:rsidRDefault="009C30F0" w:rsidP="00D77C7B">
            <w:pPr>
              <w:spacing w:line="360" w:lineRule="auto"/>
              <w:jc w:val="both"/>
            </w:pPr>
            <w:r>
              <w:t>% (95% CI)</w:t>
            </w:r>
          </w:p>
        </w:tc>
        <w:tc>
          <w:tcPr>
            <w:tcW w:w="1559" w:type="dxa"/>
            <w:tcBorders>
              <w:top w:val="nil"/>
            </w:tcBorders>
          </w:tcPr>
          <w:p w14:paraId="2D6874F0" w14:textId="77777777" w:rsidR="009C30F0" w:rsidRDefault="009C30F0" w:rsidP="00D77C7B">
            <w:pPr>
              <w:spacing w:line="360" w:lineRule="auto"/>
            </w:pPr>
            <w:r>
              <w:t>% (95% CI)</w:t>
            </w:r>
          </w:p>
        </w:tc>
        <w:tc>
          <w:tcPr>
            <w:tcW w:w="1701" w:type="dxa"/>
            <w:tcBorders>
              <w:top w:val="nil"/>
            </w:tcBorders>
          </w:tcPr>
          <w:p w14:paraId="1B5AF867" w14:textId="77777777" w:rsidR="009C30F0" w:rsidRDefault="009C30F0" w:rsidP="00D77C7B">
            <w:pPr>
              <w:spacing w:line="360" w:lineRule="auto"/>
            </w:pPr>
          </w:p>
        </w:tc>
        <w:tc>
          <w:tcPr>
            <w:tcW w:w="992" w:type="dxa"/>
            <w:tcBorders>
              <w:top w:val="nil"/>
              <w:right w:val="nil"/>
            </w:tcBorders>
          </w:tcPr>
          <w:p w14:paraId="0BF83966" w14:textId="77777777" w:rsidR="009C30F0" w:rsidRDefault="009C30F0" w:rsidP="00D77C7B">
            <w:pPr>
              <w:spacing w:line="360" w:lineRule="auto"/>
            </w:pPr>
          </w:p>
        </w:tc>
      </w:tr>
      <w:tr w:rsidR="009C30F0" w14:paraId="3434127D" w14:textId="77777777" w:rsidTr="00FA64CB">
        <w:tc>
          <w:tcPr>
            <w:tcW w:w="2226" w:type="dxa"/>
            <w:tcBorders>
              <w:left w:val="nil"/>
              <w:bottom w:val="single" w:sz="4" w:space="0" w:color="auto"/>
            </w:tcBorders>
          </w:tcPr>
          <w:p w14:paraId="4B9095DC" w14:textId="77777777" w:rsidR="009C30F0" w:rsidRDefault="009C30F0" w:rsidP="00D77C7B">
            <w:pPr>
              <w:spacing w:line="360" w:lineRule="auto"/>
              <w:jc w:val="both"/>
            </w:pPr>
            <w:r>
              <w:t>All individuals</w:t>
            </w:r>
          </w:p>
        </w:tc>
        <w:tc>
          <w:tcPr>
            <w:tcW w:w="1152" w:type="dxa"/>
            <w:tcBorders>
              <w:bottom w:val="single" w:sz="4" w:space="0" w:color="auto"/>
            </w:tcBorders>
          </w:tcPr>
          <w:p w14:paraId="04D20605" w14:textId="77777777" w:rsidR="009C30F0" w:rsidRDefault="009C30F0" w:rsidP="00D77C7B">
            <w:pPr>
              <w:spacing w:line="360" w:lineRule="auto"/>
              <w:jc w:val="both"/>
            </w:pPr>
            <w:r>
              <w:t>160/6073</w:t>
            </w:r>
          </w:p>
        </w:tc>
        <w:tc>
          <w:tcPr>
            <w:tcW w:w="1584" w:type="dxa"/>
            <w:tcBorders>
              <w:bottom w:val="single" w:sz="4" w:space="0" w:color="auto"/>
            </w:tcBorders>
          </w:tcPr>
          <w:p w14:paraId="083DB347" w14:textId="77777777" w:rsidR="009C30F0" w:rsidRDefault="009C30F0" w:rsidP="00D77C7B">
            <w:pPr>
              <w:spacing w:line="360" w:lineRule="auto"/>
              <w:jc w:val="both"/>
            </w:pPr>
            <w:r>
              <w:t>2.6 (2.3 – 3.1)</w:t>
            </w:r>
          </w:p>
        </w:tc>
        <w:tc>
          <w:tcPr>
            <w:tcW w:w="1559" w:type="dxa"/>
            <w:tcBorders>
              <w:bottom w:val="single" w:sz="4" w:space="0" w:color="auto"/>
            </w:tcBorders>
          </w:tcPr>
          <w:p w14:paraId="42136CE1" w14:textId="77777777" w:rsidR="009C30F0" w:rsidRDefault="009C30F0" w:rsidP="00D77C7B">
            <w:pPr>
              <w:spacing w:line="360" w:lineRule="auto"/>
              <w:jc w:val="both"/>
            </w:pPr>
            <w:r>
              <w:t>3.2 (2.7 – 3.7)</w:t>
            </w:r>
          </w:p>
        </w:tc>
        <w:tc>
          <w:tcPr>
            <w:tcW w:w="1701" w:type="dxa"/>
            <w:tcBorders>
              <w:bottom w:val="single" w:sz="4" w:space="0" w:color="auto"/>
            </w:tcBorders>
          </w:tcPr>
          <w:p w14:paraId="7E44D584" w14:textId="77777777" w:rsidR="009C30F0" w:rsidRDefault="009C30F0" w:rsidP="00D77C7B">
            <w:pPr>
              <w:spacing w:line="360" w:lineRule="auto"/>
              <w:jc w:val="both"/>
            </w:pPr>
          </w:p>
        </w:tc>
        <w:tc>
          <w:tcPr>
            <w:tcW w:w="992" w:type="dxa"/>
            <w:tcBorders>
              <w:bottom w:val="single" w:sz="4" w:space="0" w:color="auto"/>
              <w:right w:val="nil"/>
            </w:tcBorders>
          </w:tcPr>
          <w:p w14:paraId="31C02ABB" w14:textId="77777777" w:rsidR="009C30F0" w:rsidRDefault="009C30F0" w:rsidP="00D77C7B">
            <w:pPr>
              <w:spacing w:line="360" w:lineRule="auto"/>
              <w:jc w:val="both"/>
            </w:pPr>
          </w:p>
        </w:tc>
      </w:tr>
      <w:tr w:rsidR="009C30F0" w14:paraId="1A63C8D7" w14:textId="77777777" w:rsidTr="00FA64CB">
        <w:tc>
          <w:tcPr>
            <w:tcW w:w="2226" w:type="dxa"/>
            <w:tcBorders>
              <w:left w:val="nil"/>
              <w:bottom w:val="single" w:sz="4" w:space="0" w:color="auto"/>
            </w:tcBorders>
          </w:tcPr>
          <w:p w14:paraId="4CB614FC" w14:textId="77777777" w:rsidR="009C30F0" w:rsidRPr="00296547" w:rsidRDefault="009C30F0" w:rsidP="00D77C7B">
            <w:pPr>
              <w:tabs>
                <w:tab w:val="left" w:pos="165"/>
              </w:tabs>
              <w:spacing w:line="360" w:lineRule="auto"/>
              <w:rPr>
                <w:b/>
                <w:bCs/>
              </w:rPr>
            </w:pPr>
            <w:r w:rsidRPr="00296547">
              <w:rPr>
                <w:b/>
                <w:bCs/>
              </w:rPr>
              <w:t xml:space="preserve">Birth date relative to vaccine </w:t>
            </w:r>
            <w:proofErr w:type="spellStart"/>
            <w:r w:rsidRPr="00296547">
              <w:rPr>
                <w:b/>
                <w:bCs/>
              </w:rPr>
              <w:t>introduction</w:t>
            </w:r>
            <w:r>
              <w:rPr>
                <w:vertAlign w:val="superscript"/>
              </w:rPr>
              <w:t>b</w:t>
            </w:r>
            <w:proofErr w:type="spellEnd"/>
            <w:r w:rsidRPr="00296547">
              <w:rPr>
                <w:b/>
                <w:bCs/>
              </w:rPr>
              <w:t xml:space="preserve"> </w:t>
            </w:r>
          </w:p>
        </w:tc>
        <w:tc>
          <w:tcPr>
            <w:tcW w:w="1152" w:type="dxa"/>
            <w:tcBorders>
              <w:bottom w:val="single" w:sz="4" w:space="0" w:color="auto"/>
            </w:tcBorders>
          </w:tcPr>
          <w:p w14:paraId="004FDDA5" w14:textId="77777777" w:rsidR="009C30F0" w:rsidRDefault="009C30F0" w:rsidP="00D77C7B">
            <w:pPr>
              <w:spacing w:line="360" w:lineRule="auto"/>
              <w:jc w:val="both"/>
            </w:pPr>
          </w:p>
        </w:tc>
        <w:tc>
          <w:tcPr>
            <w:tcW w:w="1584" w:type="dxa"/>
            <w:tcBorders>
              <w:bottom w:val="single" w:sz="4" w:space="0" w:color="auto"/>
            </w:tcBorders>
          </w:tcPr>
          <w:p w14:paraId="12F6AB1B" w14:textId="77777777" w:rsidR="009C30F0" w:rsidRDefault="009C30F0" w:rsidP="00D77C7B">
            <w:pPr>
              <w:spacing w:line="360" w:lineRule="auto"/>
              <w:jc w:val="both"/>
            </w:pPr>
          </w:p>
        </w:tc>
        <w:tc>
          <w:tcPr>
            <w:tcW w:w="1559" w:type="dxa"/>
            <w:tcBorders>
              <w:bottom w:val="single" w:sz="4" w:space="0" w:color="auto"/>
            </w:tcBorders>
          </w:tcPr>
          <w:p w14:paraId="1C0EEC13" w14:textId="77777777" w:rsidR="009C30F0" w:rsidRDefault="009C30F0" w:rsidP="00D77C7B">
            <w:pPr>
              <w:spacing w:line="360" w:lineRule="auto"/>
              <w:jc w:val="both"/>
            </w:pPr>
          </w:p>
        </w:tc>
        <w:tc>
          <w:tcPr>
            <w:tcW w:w="1701" w:type="dxa"/>
            <w:tcBorders>
              <w:bottom w:val="single" w:sz="4" w:space="0" w:color="auto"/>
            </w:tcBorders>
          </w:tcPr>
          <w:p w14:paraId="03835EC4" w14:textId="77777777" w:rsidR="009C30F0" w:rsidRDefault="009C30F0" w:rsidP="00D77C7B">
            <w:pPr>
              <w:spacing w:line="360" w:lineRule="auto"/>
              <w:jc w:val="both"/>
            </w:pPr>
          </w:p>
        </w:tc>
        <w:tc>
          <w:tcPr>
            <w:tcW w:w="992" w:type="dxa"/>
            <w:tcBorders>
              <w:bottom w:val="single" w:sz="4" w:space="0" w:color="auto"/>
              <w:right w:val="nil"/>
            </w:tcBorders>
          </w:tcPr>
          <w:p w14:paraId="61D7444A" w14:textId="77777777" w:rsidR="009C30F0" w:rsidRDefault="009C30F0" w:rsidP="00D77C7B">
            <w:pPr>
              <w:spacing w:line="360" w:lineRule="auto"/>
              <w:jc w:val="both"/>
            </w:pPr>
          </w:p>
        </w:tc>
      </w:tr>
      <w:tr w:rsidR="009C30F0" w14:paraId="0D914B8B" w14:textId="77777777" w:rsidTr="00FA64CB">
        <w:tc>
          <w:tcPr>
            <w:tcW w:w="2226" w:type="dxa"/>
            <w:tcBorders>
              <w:left w:val="nil"/>
              <w:bottom w:val="nil"/>
            </w:tcBorders>
          </w:tcPr>
          <w:p w14:paraId="011CA08C" w14:textId="77777777" w:rsidR="009C30F0" w:rsidRDefault="009C30F0" w:rsidP="00D77C7B">
            <w:pPr>
              <w:tabs>
                <w:tab w:val="left" w:pos="165"/>
              </w:tabs>
              <w:spacing w:line="360" w:lineRule="auto"/>
            </w:pPr>
            <w:r>
              <w:tab/>
              <w:t xml:space="preserve">5 </w:t>
            </w:r>
            <w:proofErr w:type="spellStart"/>
            <w:r>
              <w:t>yr</w:t>
            </w:r>
            <w:proofErr w:type="spellEnd"/>
            <w:r>
              <w:t xml:space="preserve"> before vaccine</w:t>
            </w:r>
          </w:p>
        </w:tc>
        <w:tc>
          <w:tcPr>
            <w:tcW w:w="1152" w:type="dxa"/>
            <w:tcBorders>
              <w:bottom w:val="nil"/>
            </w:tcBorders>
          </w:tcPr>
          <w:p w14:paraId="4247D66D" w14:textId="77777777" w:rsidR="009C30F0" w:rsidRDefault="009C30F0" w:rsidP="00D77C7B">
            <w:pPr>
              <w:spacing w:line="360" w:lineRule="auto"/>
              <w:jc w:val="both"/>
            </w:pPr>
            <w:r>
              <w:t>15/500</w:t>
            </w:r>
          </w:p>
        </w:tc>
        <w:tc>
          <w:tcPr>
            <w:tcW w:w="1584" w:type="dxa"/>
            <w:tcBorders>
              <w:bottom w:val="nil"/>
            </w:tcBorders>
          </w:tcPr>
          <w:p w14:paraId="58F9FCF2" w14:textId="77777777" w:rsidR="009C30F0" w:rsidRDefault="009C30F0" w:rsidP="00D77C7B">
            <w:pPr>
              <w:spacing w:line="360" w:lineRule="auto"/>
              <w:jc w:val="both"/>
            </w:pPr>
            <w:r>
              <w:t>3.0 (1.8 – 4.9)</w:t>
            </w:r>
          </w:p>
        </w:tc>
        <w:tc>
          <w:tcPr>
            <w:tcW w:w="1559" w:type="dxa"/>
            <w:tcBorders>
              <w:bottom w:val="nil"/>
            </w:tcBorders>
          </w:tcPr>
          <w:p w14:paraId="0969C40E" w14:textId="77777777" w:rsidR="009C30F0" w:rsidRDefault="009C30F0" w:rsidP="00D77C7B">
            <w:pPr>
              <w:spacing w:line="360" w:lineRule="auto"/>
              <w:jc w:val="both"/>
            </w:pPr>
            <w:r>
              <w:t>2.9 (1.8 – 4.7)</w:t>
            </w:r>
          </w:p>
        </w:tc>
        <w:tc>
          <w:tcPr>
            <w:tcW w:w="1701" w:type="dxa"/>
            <w:tcBorders>
              <w:bottom w:val="nil"/>
            </w:tcBorders>
          </w:tcPr>
          <w:p w14:paraId="39931564" w14:textId="77777777" w:rsidR="009C30F0" w:rsidRDefault="009C30F0" w:rsidP="00D77C7B">
            <w:pPr>
              <w:spacing w:line="360" w:lineRule="auto"/>
              <w:jc w:val="both"/>
            </w:pPr>
            <w:r>
              <w:t>Reference</w:t>
            </w:r>
          </w:p>
        </w:tc>
        <w:tc>
          <w:tcPr>
            <w:tcW w:w="992" w:type="dxa"/>
            <w:tcBorders>
              <w:bottom w:val="nil"/>
              <w:right w:val="nil"/>
            </w:tcBorders>
          </w:tcPr>
          <w:p w14:paraId="5AA88208" w14:textId="77777777" w:rsidR="009C30F0" w:rsidRDefault="009C30F0" w:rsidP="00D77C7B">
            <w:pPr>
              <w:spacing w:line="360" w:lineRule="auto"/>
              <w:jc w:val="both"/>
            </w:pPr>
          </w:p>
        </w:tc>
      </w:tr>
      <w:tr w:rsidR="009C30F0" w14:paraId="0620E6E6" w14:textId="77777777" w:rsidTr="00FA64CB">
        <w:tc>
          <w:tcPr>
            <w:tcW w:w="2226" w:type="dxa"/>
            <w:tcBorders>
              <w:top w:val="nil"/>
              <w:left w:val="nil"/>
              <w:bottom w:val="single" w:sz="4" w:space="0" w:color="auto"/>
            </w:tcBorders>
          </w:tcPr>
          <w:p w14:paraId="1A0BD6C9" w14:textId="77777777" w:rsidR="009C30F0" w:rsidRDefault="009C30F0" w:rsidP="00D77C7B">
            <w:pPr>
              <w:tabs>
                <w:tab w:val="left" w:pos="165"/>
              </w:tabs>
              <w:spacing w:line="360" w:lineRule="auto"/>
            </w:pPr>
            <w:r>
              <w:tab/>
              <w:t xml:space="preserve">5 </w:t>
            </w:r>
            <w:proofErr w:type="spellStart"/>
            <w:r>
              <w:t>yr</w:t>
            </w:r>
            <w:proofErr w:type="spellEnd"/>
            <w:r>
              <w:t xml:space="preserve"> after vaccine</w:t>
            </w:r>
          </w:p>
        </w:tc>
        <w:tc>
          <w:tcPr>
            <w:tcW w:w="1152" w:type="dxa"/>
            <w:tcBorders>
              <w:top w:val="nil"/>
              <w:bottom w:val="single" w:sz="4" w:space="0" w:color="auto"/>
            </w:tcBorders>
          </w:tcPr>
          <w:p w14:paraId="533B94D7" w14:textId="77777777" w:rsidR="009C30F0" w:rsidRDefault="009C30F0" w:rsidP="00D77C7B">
            <w:pPr>
              <w:spacing w:line="360" w:lineRule="auto"/>
              <w:jc w:val="both"/>
            </w:pPr>
            <w:r>
              <w:t>1/758</w:t>
            </w:r>
          </w:p>
        </w:tc>
        <w:tc>
          <w:tcPr>
            <w:tcW w:w="1584" w:type="dxa"/>
            <w:tcBorders>
              <w:top w:val="nil"/>
              <w:bottom w:val="single" w:sz="4" w:space="0" w:color="auto"/>
            </w:tcBorders>
          </w:tcPr>
          <w:p w14:paraId="2FC9E24F" w14:textId="77777777" w:rsidR="009C30F0" w:rsidRDefault="009C30F0" w:rsidP="00D77C7B">
            <w:pPr>
              <w:spacing w:line="360" w:lineRule="auto"/>
              <w:jc w:val="both"/>
            </w:pPr>
            <w:r>
              <w:t>0.1 (0.02 – 0.7)</w:t>
            </w:r>
          </w:p>
        </w:tc>
        <w:tc>
          <w:tcPr>
            <w:tcW w:w="1559" w:type="dxa"/>
            <w:tcBorders>
              <w:top w:val="nil"/>
              <w:bottom w:val="single" w:sz="4" w:space="0" w:color="auto"/>
            </w:tcBorders>
          </w:tcPr>
          <w:p w14:paraId="6EFBC13F" w14:textId="77777777" w:rsidR="009C30F0" w:rsidRDefault="009C30F0" w:rsidP="00D77C7B">
            <w:pPr>
              <w:spacing w:line="360" w:lineRule="auto"/>
              <w:jc w:val="both"/>
            </w:pPr>
            <w:r>
              <w:t>0.1 (0.02 – 0.8)</w:t>
            </w:r>
          </w:p>
        </w:tc>
        <w:tc>
          <w:tcPr>
            <w:tcW w:w="1701" w:type="dxa"/>
            <w:tcBorders>
              <w:top w:val="nil"/>
              <w:bottom w:val="single" w:sz="4" w:space="0" w:color="auto"/>
            </w:tcBorders>
          </w:tcPr>
          <w:p w14:paraId="4B3171D7" w14:textId="77777777" w:rsidR="009C30F0" w:rsidRDefault="009C30F0" w:rsidP="00D77C7B">
            <w:pPr>
              <w:spacing w:line="360" w:lineRule="auto"/>
              <w:jc w:val="both"/>
            </w:pPr>
            <w:r>
              <w:t>0.04 (0.06 – 0.29)</w:t>
            </w:r>
          </w:p>
        </w:tc>
        <w:tc>
          <w:tcPr>
            <w:tcW w:w="992" w:type="dxa"/>
            <w:tcBorders>
              <w:top w:val="nil"/>
              <w:bottom w:val="single" w:sz="4" w:space="0" w:color="auto"/>
              <w:right w:val="nil"/>
            </w:tcBorders>
          </w:tcPr>
          <w:p w14:paraId="42E92AEF" w14:textId="77777777" w:rsidR="009C30F0" w:rsidRDefault="009C30F0" w:rsidP="00D77C7B">
            <w:pPr>
              <w:spacing w:line="360" w:lineRule="auto"/>
              <w:jc w:val="both"/>
            </w:pPr>
            <w:r>
              <w:t>0.001</w:t>
            </w:r>
          </w:p>
        </w:tc>
      </w:tr>
      <w:tr w:rsidR="009C30F0" w14:paraId="7EF50A45" w14:textId="77777777" w:rsidTr="00FA64CB">
        <w:tc>
          <w:tcPr>
            <w:tcW w:w="2226" w:type="dxa"/>
            <w:tcBorders>
              <w:top w:val="single" w:sz="4" w:space="0" w:color="auto"/>
              <w:left w:val="nil"/>
              <w:bottom w:val="nil"/>
            </w:tcBorders>
          </w:tcPr>
          <w:p w14:paraId="3746B163" w14:textId="77777777" w:rsidR="009C30F0" w:rsidRPr="00467A63" w:rsidRDefault="009C30F0" w:rsidP="00D77C7B">
            <w:pPr>
              <w:tabs>
                <w:tab w:val="left" w:pos="165"/>
              </w:tabs>
              <w:spacing w:line="360" w:lineRule="auto"/>
            </w:pPr>
            <w:r w:rsidRPr="00467A63">
              <w:tab/>
              <w:t xml:space="preserve">10 </w:t>
            </w:r>
            <w:proofErr w:type="spellStart"/>
            <w:r w:rsidRPr="00467A63">
              <w:t>yr</w:t>
            </w:r>
            <w:proofErr w:type="spellEnd"/>
            <w:r w:rsidRPr="00467A63">
              <w:t xml:space="preserve"> </w:t>
            </w:r>
            <w:r>
              <w:t>before</w:t>
            </w:r>
            <w:r w:rsidRPr="00467A63">
              <w:t xml:space="preserve"> vaccine</w:t>
            </w:r>
          </w:p>
        </w:tc>
        <w:tc>
          <w:tcPr>
            <w:tcW w:w="1152" w:type="dxa"/>
            <w:tcBorders>
              <w:top w:val="single" w:sz="4" w:space="0" w:color="auto"/>
              <w:bottom w:val="nil"/>
            </w:tcBorders>
          </w:tcPr>
          <w:p w14:paraId="2E1006C5" w14:textId="77777777" w:rsidR="009C30F0" w:rsidRPr="00467A63" w:rsidRDefault="009C30F0" w:rsidP="00D77C7B">
            <w:pPr>
              <w:spacing w:line="360" w:lineRule="auto"/>
              <w:jc w:val="both"/>
            </w:pPr>
            <w:r w:rsidRPr="00467A63">
              <w:t>30/884</w:t>
            </w:r>
          </w:p>
        </w:tc>
        <w:tc>
          <w:tcPr>
            <w:tcW w:w="1584" w:type="dxa"/>
            <w:tcBorders>
              <w:top w:val="single" w:sz="4" w:space="0" w:color="auto"/>
              <w:bottom w:val="nil"/>
            </w:tcBorders>
          </w:tcPr>
          <w:p w14:paraId="37E08B4F" w14:textId="77777777" w:rsidR="009C30F0" w:rsidRPr="00467A63" w:rsidRDefault="009C30F0" w:rsidP="00D77C7B">
            <w:pPr>
              <w:spacing w:line="360" w:lineRule="auto"/>
              <w:jc w:val="both"/>
            </w:pPr>
            <w:r w:rsidRPr="00467A63">
              <w:t>3</w:t>
            </w:r>
            <w:r>
              <w:t>.</w:t>
            </w:r>
            <w:r w:rsidRPr="00467A63">
              <w:t>4 (2</w:t>
            </w:r>
            <w:r>
              <w:t>.</w:t>
            </w:r>
            <w:r w:rsidRPr="00467A63">
              <w:t>4 – 4</w:t>
            </w:r>
            <w:r>
              <w:t>.</w:t>
            </w:r>
            <w:r w:rsidRPr="00467A63">
              <w:t>8)</w:t>
            </w:r>
          </w:p>
        </w:tc>
        <w:tc>
          <w:tcPr>
            <w:tcW w:w="1559" w:type="dxa"/>
            <w:tcBorders>
              <w:top w:val="single" w:sz="4" w:space="0" w:color="auto"/>
              <w:bottom w:val="nil"/>
            </w:tcBorders>
          </w:tcPr>
          <w:p w14:paraId="3C4D2413" w14:textId="77777777" w:rsidR="009C30F0" w:rsidRPr="00467A63" w:rsidRDefault="009C30F0" w:rsidP="00D77C7B">
            <w:pPr>
              <w:spacing w:line="360" w:lineRule="auto"/>
              <w:jc w:val="both"/>
            </w:pPr>
            <w:r w:rsidRPr="00467A63">
              <w:t>3</w:t>
            </w:r>
            <w:r>
              <w:t>.</w:t>
            </w:r>
            <w:r w:rsidRPr="00467A63">
              <w:t>6 (2</w:t>
            </w:r>
            <w:r>
              <w:t>.</w:t>
            </w:r>
            <w:r w:rsidRPr="00467A63">
              <w:t>5 – 5</w:t>
            </w:r>
            <w:r>
              <w:t>.</w:t>
            </w:r>
            <w:r w:rsidRPr="00467A63">
              <w:t>1)</w:t>
            </w:r>
          </w:p>
        </w:tc>
        <w:tc>
          <w:tcPr>
            <w:tcW w:w="1701" w:type="dxa"/>
            <w:tcBorders>
              <w:top w:val="single" w:sz="4" w:space="0" w:color="auto"/>
              <w:bottom w:val="nil"/>
            </w:tcBorders>
          </w:tcPr>
          <w:p w14:paraId="766DC697" w14:textId="77777777" w:rsidR="009C30F0" w:rsidRPr="007041FC" w:rsidRDefault="009C30F0" w:rsidP="00D77C7B">
            <w:pPr>
              <w:spacing w:line="360" w:lineRule="auto"/>
              <w:jc w:val="both"/>
              <w:rPr>
                <w:highlight w:val="yellow"/>
              </w:rPr>
            </w:pPr>
            <w:r w:rsidRPr="00467A63">
              <w:t>Reference</w:t>
            </w:r>
          </w:p>
        </w:tc>
        <w:tc>
          <w:tcPr>
            <w:tcW w:w="992" w:type="dxa"/>
            <w:tcBorders>
              <w:top w:val="single" w:sz="4" w:space="0" w:color="auto"/>
              <w:bottom w:val="nil"/>
              <w:right w:val="nil"/>
            </w:tcBorders>
          </w:tcPr>
          <w:p w14:paraId="6C6878F4" w14:textId="77777777" w:rsidR="009C30F0" w:rsidRPr="007041FC" w:rsidRDefault="009C30F0" w:rsidP="00D77C7B">
            <w:pPr>
              <w:spacing w:line="360" w:lineRule="auto"/>
              <w:jc w:val="both"/>
              <w:rPr>
                <w:highlight w:val="yellow"/>
              </w:rPr>
            </w:pPr>
          </w:p>
        </w:tc>
      </w:tr>
      <w:tr w:rsidR="009C30F0" w14:paraId="18BF39F8" w14:textId="77777777" w:rsidTr="00FA64CB">
        <w:tc>
          <w:tcPr>
            <w:tcW w:w="2226" w:type="dxa"/>
            <w:tcBorders>
              <w:top w:val="nil"/>
              <w:left w:val="nil"/>
              <w:bottom w:val="single" w:sz="4" w:space="0" w:color="auto"/>
            </w:tcBorders>
          </w:tcPr>
          <w:p w14:paraId="1997ECFC" w14:textId="77777777" w:rsidR="009C30F0" w:rsidRPr="00467A63" w:rsidRDefault="009C30F0" w:rsidP="00D77C7B">
            <w:pPr>
              <w:tabs>
                <w:tab w:val="left" w:pos="165"/>
              </w:tabs>
              <w:spacing w:line="360" w:lineRule="auto"/>
            </w:pPr>
            <w:r w:rsidRPr="00467A63">
              <w:tab/>
              <w:t xml:space="preserve">10 </w:t>
            </w:r>
            <w:proofErr w:type="spellStart"/>
            <w:r w:rsidRPr="00467A63">
              <w:t>yr</w:t>
            </w:r>
            <w:proofErr w:type="spellEnd"/>
            <w:r w:rsidRPr="00467A63">
              <w:t xml:space="preserve"> </w:t>
            </w:r>
            <w:r>
              <w:t>after</w:t>
            </w:r>
            <w:r w:rsidRPr="00467A63">
              <w:t xml:space="preserve"> vaccine</w:t>
            </w:r>
          </w:p>
        </w:tc>
        <w:tc>
          <w:tcPr>
            <w:tcW w:w="1152" w:type="dxa"/>
            <w:tcBorders>
              <w:top w:val="nil"/>
              <w:bottom w:val="single" w:sz="4" w:space="0" w:color="auto"/>
            </w:tcBorders>
          </w:tcPr>
          <w:p w14:paraId="746B3305" w14:textId="77777777" w:rsidR="009C30F0" w:rsidRPr="00467A63" w:rsidRDefault="009C30F0" w:rsidP="00D77C7B">
            <w:pPr>
              <w:spacing w:line="360" w:lineRule="auto"/>
              <w:jc w:val="both"/>
            </w:pPr>
            <w:r w:rsidRPr="00467A63">
              <w:t>5/1932</w:t>
            </w:r>
          </w:p>
        </w:tc>
        <w:tc>
          <w:tcPr>
            <w:tcW w:w="1584" w:type="dxa"/>
            <w:tcBorders>
              <w:top w:val="nil"/>
              <w:bottom w:val="single" w:sz="4" w:space="0" w:color="auto"/>
            </w:tcBorders>
          </w:tcPr>
          <w:p w14:paraId="4F913EDA" w14:textId="77777777" w:rsidR="009C30F0" w:rsidRPr="00467A63" w:rsidRDefault="009C30F0" w:rsidP="00D77C7B">
            <w:pPr>
              <w:spacing w:line="360" w:lineRule="auto"/>
              <w:jc w:val="both"/>
            </w:pPr>
            <w:r w:rsidRPr="00467A63">
              <w:t>0</w:t>
            </w:r>
            <w:r>
              <w:t>.</w:t>
            </w:r>
            <w:r w:rsidRPr="00467A63">
              <w:t>3 (0</w:t>
            </w:r>
            <w:r>
              <w:t>.</w:t>
            </w:r>
            <w:r w:rsidRPr="00467A63">
              <w:t>1 – 0</w:t>
            </w:r>
            <w:r>
              <w:t>.</w:t>
            </w:r>
            <w:r w:rsidRPr="00467A63">
              <w:t>6)</w:t>
            </w:r>
          </w:p>
        </w:tc>
        <w:tc>
          <w:tcPr>
            <w:tcW w:w="1559" w:type="dxa"/>
            <w:tcBorders>
              <w:top w:val="nil"/>
              <w:bottom w:val="single" w:sz="4" w:space="0" w:color="auto"/>
            </w:tcBorders>
          </w:tcPr>
          <w:p w14:paraId="12250ABD" w14:textId="77777777" w:rsidR="009C30F0" w:rsidRPr="00467A63" w:rsidRDefault="009C30F0" w:rsidP="00D77C7B">
            <w:pPr>
              <w:spacing w:line="360" w:lineRule="auto"/>
              <w:jc w:val="both"/>
            </w:pPr>
            <w:r w:rsidRPr="00467A63">
              <w:t>0</w:t>
            </w:r>
            <w:r>
              <w:t>.</w:t>
            </w:r>
            <w:r w:rsidRPr="00467A63">
              <w:t>2 (0</w:t>
            </w:r>
            <w:r>
              <w:t>.</w:t>
            </w:r>
            <w:r w:rsidRPr="00467A63">
              <w:t>1 – 0</w:t>
            </w:r>
            <w:r>
              <w:t>.</w:t>
            </w:r>
            <w:r w:rsidRPr="00467A63">
              <w:t>6)</w:t>
            </w:r>
          </w:p>
        </w:tc>
        <w:tc>
          <w:tcPr>
            <w:tcW w:w="1701" w:type="dxa"/>
            <w:tcBorders>
              <w:top w:val="nil"/>
              <w:bottom w:val="single" w:sz="4" w:space="0" w:color="auto"/>
            </w:tcBorders>
          </w:tcPr>
          <w:p w14:paraId="3219AA76" w14:textId="77777777" w:rsidR="009C30F0" w:rsidRPr="007D2DAF" w:rsidRDefault="009C30F0" w:rsidP="00D77C7B">
            <w:pPr>
              <w:spacing w:line="360" w:lineRule="auto"/>
              <w:jc w:val="both"/>
            </w:pPr>
            <w:r w:rsidRPr="007D2DAF">
              <w:t>0</w:t>
            </w:r>
            <w:r>
              <w:t>.</w:t>
            </w:r>
            <w:r w:rsidRPr="007D2DAF">
              <w:t>07 (0</w:t>
            </w:r>
            <w:r>
              <w:t>.</w:t>
            </w:r>
            <w:r w:rsidRPr="007D2DAF">
              <w:t>03 – 0</w:t>
            </w:r>
            <w:r>
              <w:t>.</w:t>
            </w:r>
            <w:r w:rsidRPr="007D2DAF">
              <w:t>17)</w:t>
            </w:r>
          </w:p>
        </w:tc>
        <w:tc>
          <w:tcPr>
            <w:tcW w:w="992" w:type="dxa"/>
            <w:tcBorders>
              <w:top w:val="nil"/>
              <w:bottom w:val="single" w:sz="4" w:space="0" w:color="auto"/>
              <w:right w:val="nil"/>
            </w:tcBorders>
          </w:tcPr>
          <w:p w14:paraId="1DAD3461" w14:textId="77777777" w:rsidR="009C30F0" w:rsidRPr="007D2DAF" w:rsidRDefault="009C30F0" w:rsidP="00D77C7B">
            <w:pPr>
              <w:spacing w:line="360" w:lineRule="auto"/>
              <w:jc w:val="both"/>
            </w:pPr>
            <w:r w:rsidRPr="007D2DAF">
              <w:t>&lt;0</w:t>
            </w:r>
            <w:r>
              <w:t>.</w:t>
            </w:r>
            <w:r w:rsidRPr="007D2DAF">
              <w:t>0001</w:t>
            </w:r>
          </w:p>
        </w:tc>
      </w:tr>
      <w:tr w:rsidR="009C30F0" w14:paraId="641AA73E" w14:textId="77777777" w:rsidTr="00FA64CB">
        <w:tc>
          <w:tcPr>
            <w:tcW w:w="2226" w:type="dxa"/>
            <w:tcBorders>
              <w:left w:val="nil"/>
              <w:bottom w:val="nil"/>
            </w:tcBorders>
          </w:tcPr>
          <w:p w14:paraId="7B1F9291" w14:textId="77777777" w:rsidR="009C30F0" w:rsidRPr="00467A63" w:rsidRDefault="009C30F0" w:rsidP="00D77C7B">
            <w:pPr>
              <w:tabs>
                <w:tab w:val="left" w:pos="165"/>
              </w:tabs>
              <w:spacing w:line="360" w:lineRule="auto"/>
            </w:pPr>
            <w:r>
              <w:tab/>
              <w:t xml:space="preserve">All before vaccine </w:t>
            </w:r>
          </w:p>
        </w:tc>
        <w:tc>
          <w:tcPr>
            <w:tcW w:w="1152" w:type="dxa"/>
            <w:tcBorders>
              <w:bottom w:val="nil"/>
            </w:tcBorders>
          </w:tcPr>
          <w:p w14:paraId="0546BCB7" w14:textId="77777777" w:rsidR="009C30F0" w:rsidRPr="00467A63" w:rsidRDefault="009C30F0" w:rsidP="00D77C7B">
            <w:pPr>
              <w:spacing w:line="360" w:lineRule="auto"/>
              <w:jc w:val="both"/>
            </w:pPr>
            <w:r>
              <w:t>152/3280</w:t>
            </w:r>
          </w:p>
        </w:tc>
        <w:tc>
          <w:tcPr>
            <w:tcW w:w="1584" w:type="dxa"/>
            <w:tcBorders>
              <w:bottom w:val="nil"/>
            </w:tcBorders>
          </w:tcPr>
          <w:p w14:paraId="05C26BA9" w14:textId="77777777" w:rsidR="009C30F0" w:rsidRPr="00467A63" w:rsidRDefault="009C30F0" w:rsidP="00D77C7B">
            <w:pPr>
              <w:spacing w:line="360" w:lineRule="auto"/>
              <w:jc w:val="both"/>
            </w:pPr>
            <w:r>
              <w:t>4.6 (4.0 – 5.4)</w:t>
            </w:r>
          </w:p>
        </w:tc>
        <w:tc>
          <w:tcPr>
            <w:tcW w:w="1559" w:type="dxa"/>
            <w:tcBorders>
              <w:bottom w:val="nil"/>
            </w:tcBorders>
          </w:tcPr>
          <w:p w14:paraId="0EA8E832" w14:textId="77777777" w:rsidR="009C30F0" w:rsidRPr="00467A63" w:rsidRDefault="009C30F0" w:rsidP="00D77C7B">
            <w:pPr>
              <w:spacing w:line="360" w:lineRule="auto"/>
              <w:jc w:val="both"/>
            </w:pPr>
            <w:r>
              <w:t>5.1 (4.3 – 6.0)</w:t>
            </w:r>
          </w:p>
        </w:tc>
        <w:tc>
          <w:tcPr>
            <w:tcW w:w="1701" w:type="dxa"/>
            <w:tcBorders>
              <w:top w:val="single" w:sz="4" w:space="0" w:color="auto"/>
              <w:bottom w:val="nil"/>
            </w:tcBorders>
          </w:tcPr>
          <w:p w14:paraId="00E089AE" w14:textId="77777777" w:rsidR="009C30F0" w:rsidRPr="007D2DAF" w:rsidRDefault="009C30F0" w:rsidP="00D77C7B">
            <w:pPr>
              <w:spacing w:line="360" w:lineRule="auto"/>
              <w:jc w:val="both"/>
            </w:pPr>
            <w:r>
              <w:t>Reference</w:t>
            </w:r>
          </w:p>
        </w:tc>
        <w:tc>
          <w:tcPr>
            <w:tcW w:w="992" w:type="dxa"/>
            <w:tcBorders>
              <w:top w:val="single" w:sz="4" w:space="0" w:color="auto"/>
              <w:bottom w:val="nil"/>
              <w:right w:val="nil"/>
            </w:tcBorders>
          </w:tcPr>
          <w:p w14:paraId="410E7E93" w14:textId="77777777" w:rsidR="009C30F0" w:rsidRPr="007D2DAF" w:rsidRDefault="009C30F0" w:rsidP="00D77C7B">
            <w:pPr>
              <w:spacing w:line="360" w:lineRule="auto"/>
              <w:jc w:val="both"/>
            </w:pPr>
          </w:p>
        </w:tc>
      </w:tr>
      <w:tr w:rsidR="009C30F0" w14:paraId="73648DDC" w14:textId="77777777" w:rsidTr="00FA64CB">
        <w:tc>
          <w:tcPr>
            <w:tcW w:w="2226" w:type="dxa"/>
            <w:tcBorders>
              <w:top w:val="nil"/>
              <w:left w:val="nil"/>
            </w:tcBorders>
          </w:tcPr>
          <w:p w14:paraId="6D8ED2A8" w14:textId="77777777" w:rsidR="009C30F0" w:rsidRPr="00467A63" w:rsidRDefault="009C30F0" w:rsidP="00D77C7B">
            <w:pPr>
              <w:tabs>
                <w:tab w:val="left" w:pos="165"/>
              </w:tabs>
              <w:spacing w:line="360" w:lineRule="auto"/>
            </w:pPr>
            <w:r>
              <w:tab/>
              <w:t xml:space="preserve">All after vaccine </w:t>
            </w:r>
          </w:p>
        </w:tc>
        <w:tc>
          <w:tcPr>
            <w:tcW w:w="1152" w:type="dxa"/>
            <w:tcBorders>
              <w:top w:val="nil"/>
            </w:tcBorders>
          </w:tcPr>
          <w:p w14:paraId="1B346EC5" w14:textId="77777777" w:rsidR="009C30F0" w:rsidRPr="00467A63" w:rsidRDefault="009C30F0" w:rsidP="00D77C7B">
            <w:pPr>
              <w:spacing w:line="360" w:lineRule="auto"/>
              <w:jc w:val="both"/>
            </w:pPr>
            <w:r>
              <w:t>9/2793</w:t>
            </w:r>
          </w:p>
        </w:tc>
        <w:tc>
          <w:tcPr>
            <w:tcW w:w="1584" w:type="dxa"/>
            <w:tcBorders>
              <w:top w:val="nil"/>
            </w:tcBorders>
          </w:tcPr>
          <w:p w14:paraId="458A393B" w14:textId="77777777" w:rsidR="009C30F0" w:rsidRPr="00467A63" w:rsidRDefault="009C30F0" w:rsidP="00D77C7B">
            <w:pPr>
              <w:spacing w:line="360" w:lineRule="auto"/>
              <w:jc w:val="both"/>
            </w:pPr>
            <w:r>
              <w:t xml:space="preserve">0.3 (0.2 – 0.6) </w:t>
            </w:r>
          </w:p>
        </w:tc>
        <w:tc>
          <w:tcPr>
            <w:tcW w:w="1559" w:type="dxa"/>
            <w:tcBorders>
              <w:top w:val="nil"/>
            </w:tcBorders>
          </w:tcPr>
          <w:p w14:paraId="62C27914" w14:textId="77777777" w:rsidR="009C30F0" w:rsidRPr="00467A63" w:rsidRDefault="009C30F0" w:rsidP="00D77C7B">
            <w:pPr>
              <w:spacing w:line="360" w:lineRule="auto"/>
              <w:jc w:val="both"/>
            </w:pPr>
            <w:r>
              <w:t>0.3 (0.2 – 0.6)</w:t>
            </w:r>
          </w:p>
        </w:tc>
        <w:tc>
          <w:tcPr>
            <w:tcW w:w="1701" w:type="dxa"/>
            <w:tcBorders>
              <w:top w:val="nil"/>
              <w:bottom w:val="single" w:sz="4" w:space="0" w:color="auto"/>
            </w:tcBorders>
          </w:tcPr>
          <w:p w14:paraId="59ABDCA4" w14:textId="77777777" w:rsidR="009C30F0" w:rsidRPr="007D2DAF" w:rsidRDefault="009C30F0" w:rsidP="00D77C7B">
            <w:pPr>
              <w:spacing w:line="360" w:lineRule="auto"/>
              <w:jc w:val="both"/>
            </w:pPr>
            <w:r>
              <w:t>0.06 (0.03- 0.12)</w:t>
            </w:r>
          </w:p>
        </w:tc>
        <w:tc>
          <w:tcPr>
            <w:tcW w:w="992" w:type="dxa"/>
            <w:tcBorders>
              <w:top w:val="nil"/>
              <w:bottom w:val="single" w:sz="4" w:space="0" w:color="auto"/>
              <w:right w:val="nil"/>
            </w:tcBorders>
          </w:tcPr>
          <w:p w14:paraId="313C5A64" w14:textId="77777777" w:rsidR="009C30F0" w:rsidRPr="007D2DAF" w:rsidRDefault="009C30F0" w:rsidP="00D77C7B">
            <w:pPr>
              <w:spacing w:line="360" w:lineRule="auto"/>
              <w:jc w:val="both"/>
            </w:pPr>
            <w:r>
              <w:t>&lt;0.0001</w:t>
            </w:r>
          </w:p>
        </w:tc>
      </w:tr>
      <w:tr w:rsidR="009C30F0" w14:paraId="7998280D" w14:textId="77777777" w:rsidTr="00FA64CB">
        <w:tc>
          <w:tcPr>
            <w:tcW w:w="2226" w:type="dxa"/>
            <w:tcBorders>
              <w:left w:val="nil"/>
            </w:tcBorders>
          </w:tcPr>
          <w:p w14:paraId="73A32176" w14:textId="77777777" w:rsidR="009C30F0" w:rsidRPr="00296547" w:rsidRDefault="009C30F0" w:rsidP="00D77C7B">
            <w:pPr>
              <w:tabs>
                <w:tab w:val="left" w:pos="165"/>
              </w:tabs>
              <w:spacing w:line="360" w:lineRule="auto"/>
              <w:rPr>
                <w:b/>
                <w:bCs/>
              </w:rPr>
            </w:pPr>
            <w:r w:rsidRPr="00296547">
              <w:rPr>
                <w:b/>
                <w:bCs/>
              </w:rPr>
              <w:t>Vaccination status</w:t>
            </w:r>
          </w:p>
          <w:p w14:paraId="5447A57A" w14:textId="77777777" w:rsidR="009C30F0" w:rsidRPr="00296547" w:rsidRDefault="009C30F0" w:rsidP="00D77C7B">
            <w:pPr>
              <w:tabs>
                <w:tab w:val="left" w:pos="165"/>
              </w:tabs>
              <w:spacing w:line="360" w:lineRule="auto"/>
              <w:rPr>
                <w:b/>
                <w:bCs/>
              </w:rPr>
            </w:pPr>
            <w:r>
              <w:rPr>
                <w:b/>
                <w:bCs/>
              </w:rPr>
              <w:t>f</w:t>
            </w:r>
            <w:r w:rsidRPr="00296547">
              <w:rPr>
                <w:b/>
                <w:bCs/>
              </w:rPr>
              <w:t xml:space="preserve">or age </w:t>
            </w:r>
            <w:r w:rsidRPr="00296547">
              <w:rPr>
                <w:rFonts w:cstheme="minorHAnsi"/>
                <w:b/>
                <w:bCs/>
              </w:rPr>
              <w:t>≤10</w:t>
            </w:r>
            <w:r w:rsidRPr="00296547">
              <w:rPr>
                <w:b/>
                <w:bCs/>
              </w:rPr>
              <w:t xml:space="preserve"> years</w:t>
            </w:r>
          </w:p>
          <w:p w14:paraId="5BA40BAA" w14:textId="77777777" w:rsidR="009C30F0" w:rsidRDefault="009C30F0" w:rsidP="00D77C7B">
            <w:pPr>
              <w:tabs>
                <w:tab w:val="left" w:pos="165"/>
              </w:tabs>
              <w:spacing w:line="360" w:lineRule="auto"/>
            </w:pPr>
            <w:r>
              <w:tab/>
              <w:t xml:space="preserve">Completed 3 doses </w:t>
            </w:r>
          </w:p>
        </w:tc>
        <w:tc>
          <w:tcPr>
            <w:tcW w:w="1152" w:type="dxa"/>
            <w:shd w:val="clear" w:color="auto" w:fill="auto"/>
          </w:tcPr>
          <w:p w14:paraId="3F606A80" w14:textId="77777777" w:rsidR="009C30F0" w:rsidRPr="00992556" w:rsidRDefault="009C30F0" w:rsidP="00D77C7B">
            <w:pPr>
              <w:spacing w:line="360" w:lineRule="auto"/>
              <w:jc w:val="both"/>
            </w:pPr>
          </w:p>
          <w:p w14:paraId="70E27FFF" w14:textId="77777777" w:rsidR="009C30F0" w:rsidRPr="00992556" w:rsidRDefault="009C30F0" w:rsidP="00D77C7B">
            <w:pPr>
              <w:spacing w:line="360" w:lineRule="auto"/>
              <w:jc w:val="both"/>
            </w:pPr>
          </w:p>
          <w:p w14:paraId="3C554F20" w14:textId="77777777" w:rsidR="009C30F0" w:rsidRPr="00992556" w:rsidRDefault="009C30F0" w:rsidP="00D77C7B">
            <w:pPr>
              <w:spacing w:line="360" w:lineRule="auto"/>
              <w:jc w:val="both"/>
            </w:pPr>
            <w:r w:rsidRPr="00992556">
              <w:t>3/1141</w:t>
            </w:r>
          </w:p>
        </w:tc>
        <w:tc>
          <w:tcPr>
            <w:tcW w:w="1584" w:type="dxa"/>
            <w:shd w:val="clear" w:color="auto" w:fill="auto"/>
          </w:tcPr>
          <w:p w14:paraId="2FC95146" w14:textId="77777777" w:rsidR="009C30F0" w:rsidRPr="00992556" w:rsidRDefault="009C30F0" w:rsidP="00D77C7B">
            <w:pPr>
              <w:spacing w:line="360" w:lineRule="auto"/>
              <w:jc w:val="both"/>
            </w:pPr>
          </w:p>
          <w:p w14:paraId="593FAB51" w14:textId="77777777" w:rsidR="009C30F0" w:rsidRPr="00992556" w:rsidRDefault="009C30F0" w:rsidP="00D77C7B">
            <w:pPr>
              <w:spacing w:line="360" w:lineRule="auto"/>
              <w:jc w:val="both"/>
            </w:pPr>
          </w:p>
          <w:p w14:paraId="7A9C27CD" w14:textId="77777777" w:rsidR="009C30F0" w:rsidRPr="00992556" w:rsidRDefault="009C30F0" w:rsidP="00D77C7B">
            <w:pPr>
              <w:spacing w:line="360" w:lineRule="auto"/>
              <w:jc w:val="both"/>
            </w:pPr>
            <w:r w:rsidRPr="00992556">
              <w:t>0</w:t>
            </w:r>
            <w:r>
              <w:t>.</w:t>
            </w:r>
            <w:r w:rsidRPr="00992556">
              <w:t>3 (0</w:t>
            </w:r>
            <w:r>
              <w:t>.</w:t>
            </w:r>
            <w:r w:rsidRPr="00992556">
              <w:t>1 – 0</w:t>
            </w:r>
            <w:r>
              <w:t>.</w:t>
            </w:r>
            <w:r w:rsidRPr="00992556">
              <w:t>8)</w:t>
            </w:r>
          </w:p>
        </w:tc>
        <w:tc>
          <w:tcPr>
            <w:tcW w:w="1559" w:type="dxa"/>
            <w:shd w:val="clear" w:color="auto" w:fill="auto"/>
          </w:tcPr>
          <w:p w14:paraId="53AFDA75" w14:textId="77777777" w:rsidR="009C30F0" w:rsidRPr="00992556" w:rsidRDefault="009C30F0" w:rsidP="00D77C7B">
            <w:pPr>
              <w:spacing w:line="360" w:lineRule="auto"/>
              <w:jc w:val="both"/>
            </w:pPr>
          </w:p>
          <w:p w14:paraId="1C5CA56E" w14:textId="77777777" w:rsidR="009C30F0" w:rsidRPr="00992556" w:rsidRDefault="009C30F0" w:rsidP="00D77C7B">
            <w:pPr>
              <w:spacing w:line="360" w:lineRule="auto"/>
              <w:jc w:val="both"/>
            </w:pPr>
          </w:p>
          <w:p w14:paraId="29432828" w14:textId="77777777" w:rsidR="009C30F0" w:rsidRPr="00992556" w:rsidRDefault="009C30F0" w:rsidP="00D77C7B">
            <w:pPr>
              <w:spacing w:line="360" w:lineRule="auto"/>
              <w:jc w:val="both"/>
            </w:pPr>
            <w:r w:rsidRPr="00992556">
              <w:t>0</w:t>
            </w:r>
            <w:r>
              <w:t>.</w:t>
            </w:r>
            <w:r w:rsidRPr="00992556">
              <w:t>2 (0</w:t>
            </w:r>
            <w:r>
              <w:t>.</w:t>
            </w:r>
            <w:r w:rsidRPr="00992556">
              <w:t>1 – 0</w:t>
            </w:r>
            <w:r>
              <w:t>.8</w:t>
            </w:r>
            <w:r w:rsidRPr="00992556">
              <w:t>)</w:t>
            </w:r>
          </w:p>
        </w:tc>
        <w:tc>
          <w:tcPr>
            <w:tcW w:w="1701" w:type="dxa"/>
            <w:tcBorders>
              <w:bottom w:val="nil"/>
            </w:tcBorders>
            <w:shd w:val="clear" w:color="auto" w:fill="auto"/>
          </w:tcPr>
          <w:p w14:paraId="10684D0B" w14:textId="77777777" w:rsidR="009C30F0" w:rsidRPr="00992556" w:rsidRDefault="009C30F0" w:rsidP="00D77C7B">
            <w:pPr>
              <w:spacing w:line="360" w:lineRule="auto"/>
              <w:jc w:val="both"/>
            </w:pPr>
          </w:p>
          <w:p w14:paraId="0C604F8E" w14:textId="77777777" w:rsidR="009C30F0" w:rsidRPr="00992556" w:rsidRDefault="009C30F0" w:rsidP="00D77C7B">
            <w:pPr>
              <w:spacing w:line="360" w:lineRule="auto"/>
              <w:jc w:val="both"/>
            </w:pPr>
          </w:p>
          <w:p w14:paraId="65D8A2AC" w14:textId="77777777" w:rsidR="009C30F0" w:rsidRPr="00992556" w:rsidRDefault="009C30F0" w:rsidP="00D77C7B">
            <w:pPr>
              <w:spacing w:line="360" w:lineRule="auto"/>
              <w:jc w:val="both"/>
            </w:pPr>
            <w:r w:rsidRPr="00992556">
              <w:t>Reference</w:t>
            </w:r>
          </w:p>
        </w:tc>
        <w:tc>
          <w:tcPr>
            <w:tcW w:w="992" w:type="dxa"/>
            <w:tcBorders>
              <w:bottom w:val="nil"/>
              <w:right w:val="nil"/>
            </w:tcBorders>
            <w:shd w:val="clear" w:color="auto" w:fill="auto"/>
          </w:tcPr>
          <w:p w14:paraId="42E58124" w14:textId="77777777" w:rsidR="009C30F0" w:rsidRPr="00992556" w:rsidRDefault="009C30F0" w:rsidP="00D77C7B">
            <w:pPr>
              <w:spacing w:line="360" w:lineRule="auto"/>
              <w:jc w:val="both"/>
            </w:pPr>
          </w:p>
        </w:tc>
      </w:tr>
      <w:tr w:rsidR="009C30F0" w14:paraId="5C736A39" w14:textId="77777777" w:rsidTr="00FA64CB">
        <w:tc>
          <w:tcPr>
            <w:tcW w:w="2226" w:type="dxa"/>
            <w:tcBorders>
              <w:left w:val="nil"/>
            </w:tcBorders>
          </w:tcPr>
          <w:p w14:paraId="5D458317" w14:textId="77777777" w:rsidR="009C30F0" w:rsidRDefault="009C30F0" w:rsidP="00D77C7B">
            <w:pPr>
              <w:tabs>
                <w:tab w:val="left" w:pos="165"/>
              </w:tabs>
              <w:spacing w:line="360" w:lineRule="auto"/>
            </w:pPr>
            <w:r>
              <w:tab/>
              <w:t xml:space="preserve">Unknown status </w:t>
            </w:r>
            <w:r>
              <w:rPr>
                <w:vertAlign w:val="superscript"/>
              </w:rPr>
              <w:t>c</w:t>
            </w:r>
          </w:p>
        </w:tc>
        <w:tc>
          <w:tcPr>
            <w:tcW w:w="1152" w:type="dxa"/>
            <w:shd w:val="clear" w:color="auto" w:fill="auto"/>
          </w:tcPr>
          <w:p w14:paraId="4EC2F9AC" w14:textId="77777777" w:rsidR="009C30F0" w:rsidRPr="00992556" w:rsidRDefault="009C30F0" w:rsidP="00D77C7B">
            <w:pPr>
              <w:spacing w:line="360" w:lineRule="auto"/>
              <w:jc w:val="both"/>
            </w:pPr>
            <w:r w:rsidRPr="00992556">
              <w:t>5/913</w:t>
            </w:r>
          </w:p>
        </w:tc>
        <w:tc>
          <w:tcPr>
            <w:tcW w:w="1584" w:type="dxa"/>
            <w:shd w:val="clear" w:color="auto" w:fill="auto"/>
          </w:tcPr>
          <w:p w14:paraId="28F1200A" w14:textId="77777777" w:rsidR="009C30F0" w:rsidRPr="00992556" w:rsidRDefault="009C30F0" w:rsidP="00D77C7B">
            <w:pPr>
              <w:spacing w:line="360" w:lineRule="auto"/>
              <w:jc w:val="both"/>
            </w:pPr>
            <w:r w:rsidRPr="00992556">
              <w:t>0</w:t>
            </w:r>
            <w:r>
              <w:t>.</w:t>
            </w:r>
            <w:r w:rsidRPr="00992556">
              <w:t>5 (0</w:t>
            </w:r>
            <w:r>
              <w:t>.</w:t>
            </w:r>
            <w:r w:rsidRPr="00992556">
              <w:t>2 – 1</w:t>
            </w:r>
            <w:r>
              <w:t>.</w:t>
            </w:r>
            <w:r w:rsidRPr="00992556">
              <w:t>3)</w:t>
            </w:r>
          </w:p>
        </w:tc>
        <w:tc>
          <w:tcPr>
            <w:tcW w:w="1559" w:type="dxa"/>
            <w:shd w:val="clear" w:color="auto" w:fill="auto"/>
          </w:tcPr>
          <w:p w14:paraId="4566F055" w14:textId="77777777" w:rsidR="009C30F0" w:rsidRPr="00992556" w:rsidRDefault="009C30F0" w:rsidP="00D77C7B">
            <w:pPr>
              <w:spacing w:line="360" w:lineRule="auto"/>
              <w:jc w:val="both"/>
            </w:pPr>
            <w:r w:rsidRPr="00992556">
              <w:t>0</w:t>
            </w:r>
            <w:r>
              <w:t>.</w:t>
            </w:r>
            <w:r w:rsidRPr="00992556">
              <w:t>6 (0</w:t>
            </w:r>
            <w:r>
              <w:t>.</w:t>
            </w:r>
            <w:r w:rsidRPr="00992556">
              <w:t>2 – 1</w:t>
            </w:r>
            <w:r>
              <w:t>.</w:t>
            </w:r>
            <w:r w:rsidRPr="00992556">
              <w:t>4)</w:t>
            </w:r>
          </w:p>
        </w:tc>
        <w:tc>
          <w:tcPr>
            <w:tcW w:w="1701" w:type="dxa"/>
            <w:tcBorders>
              <w:top w:val="nil"/>
              <w:bottom w:val="nil"/>
            </w:tcBorders>
            <w:shd w:val="clear" w:color="auto" w:fill="auto"/>
          </w:tcPr>
          <w:p w14:paraId="191EB869" w14:textId="77777777" w:rsidR="009C30F0" w:rsidRPr="00992556" w:rsidRDefault="009C30F0" w:rsidP="00D77C7B">
            <w:pPr>
              <w:spacing w:line="360" w:lineRule="auto"/>
              <w:jc w:val="both"/>
            </w:pPr>
            <w:r w:rsidRPr="00992556">
              <w:t>2</w:t>
            </w:r>
            <w:r>
              <w:t>.3</w:t>
            </w:r>
            <w:r w:rsidRPr="00992556">
              <w:t xml:space="preserve"> (0</w:t>
            </w:r>
            <w:r>
              <w:t>.5</w:t>
            </w:r>
            <w:r w:rsidRPr="00992556">
              <w:t xml:space="preserve"> – 1</w:t>
            </w:r>
            <w:r>
              <w:t>0.2</w:t>
            </w:r>
            <w:r w:rsidRPr="00992556">
              <w:t>)</w:t>
            </w:r>
          </w:p>
        </w:tc>
        <w:tc>
          <w:tcPr>
            <w:tcW w:w="992" w:type="dxa"/>
            <w:tcBorders>
              <w:top w:val="nil"/>
              <w:bottom w:val="nil"/>
              <w:right w:val="nil"/>
            </w:tcBorders>
            <w:shd w:val="clear" w:color="auto" w:fill="auto"/>
          </w:tcPr>
          <w:p w14:paraId="4A954B37" w14:textId="77777777" w:rsidR="009C30F0" w:rsidRPr="00992556" w:rsidRDefault="009C30F0" w:rsidP="00D77C7B">
            <w:pPr>
              <w:spacing w:line="360" w:lineRule="auto"/>
              <w:jc w:val="both"/>
            </w:pPr>
            <w:r w:rsidRPr="00992556">
              <w:t>0</w:t>
            </w:r>
            <w:r>
              <w:t>.</w:t>
            </w:r>
            <w:r w:rsidRPr="00992556">
              <w:t>2</w:t>
            </w:r>
            <w:r>
              <w:t>6</w:t>
            </w:r>
          </w:p>
        </w:tc>
      </w:tr>
      <w:tr w:rsidR="009C30F0" w14:paraId="5F99E17F" w14:textId="77777777" w:rsidTr="00FA64CB">
        <w:tc>
          <w:tcPr>
            <w:tcW w:w="2226" w:type="dxa"/>
            <w:tcBorders>
              <w:left w:val="nil"/>
            </w:tcBorders>
          </w:tcPr>
          <w:p w14:paraId="52BF0677" w14:textId="77777777" w:rsidR="009C30F0" w:rsidRDefault="009C30F0" w:rsidP="00D77C7B">
            <w:pPr>
              <w:tabs>
                <w:tab w:val="left" w:pos="165"/>
              </w:tabs>
              <w:spacing w:line="360" w:lineRule="auto"/>
            </w:pPr>
            <w:r>
              <w:tab/>
              <w:t xml:space="preserve">Incomplete </w:t>
            </w:r>
            <w:r w:rsidRPr="00C105D0">
              <w:rPr>
                <w:vertAlign w:val="superscript"/>
              </w:rPr>
              <w:t>d</w:t>
            </w:r>
          </w:p>
        </w:tc>
        <w:tc>
          <w:tcPr>
            <w:tcW w:w="1152" w:type="dxa"/>
            <w:shd w:val="clear" w:color="auto" w:fill="auto"/>
          </w:tcPr>
          <w:p w14:paraId="0567E371" w14:textId="77777777" w:rsidR="009C30F0" w:rsidRPr="00992556" w:rsidRDefault="009C30F0" w:rsidP="00D77C7B">
            <w:pPr>
              <w:spacing w:line="360" w:lineRule="auto"/>
              <w:jc w:val="both"/>
            </w:pPr>
            <w:r w:rsidRPr="00992556">
              <w:t>0/31</w:t>
            </w:r>
          </w:p>
        </w:tc>
        <w:tc>
          <w:tcPr>
            <w:tcW w:w="1584" w:type="dxa"/>
            <w:shd w:val="clear" w:color="auto" w:fill="auto"/>
          </w:tcPr>
          <w:p w14:paraId="7D8D2237" w14:textId="77777777" w:rsidR="009C30F0" w:rsidRPr="00992556" w:rsidRDefault="009C30F0" w:rsidP="00D77C7B">
            <w:pPr>
              <w:spacing w:line="360" w:lineRule="auto"/>
              <w:jc w:val="both"/>
            </w:pPr>
            <w:r w:rsidRPr="00992556">
              <w:t>0</w:t>
            </w:r>
            <w:r>
              <w:t>.</w:t>
            </w:r>
            <w:r w:rsidRPr="00992556">
              <w:t>0 (0</w:t>
            </w:r>
            <w:r>
              <w:t>.</w:t>
            </w:r>
            <w:r w:rsidRPr="00992556">
              <w:t>0 – 11</w:t>
            </w:r>
            <w:r>
              <w:t>.</w:t>
            </w:r>
            <w:r w:rsidRPr="00992556">
              <w:t>0)</w:t>
            </w:r>
          </w:p>
        </w:tc>
        <w:tc>
          <w:tcPr>
            <w:tcW w:w="1559" w:type="dxa"/>
            <w:shd w:val="clear" w:color="auto" w:fill="auto"/>
          </w:tcPr>
          <w:p w14:paraId="2A6692B7" w14:textId="77777777" w:rsidR="009C30F0" w:rsidRPr="00992556" w:rsidRDefault="009C30F0" w:rsidP="00D77C7B">
            <w:pPr>
              <w:spacing w:line="360" w:lineRule="auto"/>
              <w:jc w:val="both"/>
            </w:pPr>
            <w:r w:rsidRPr="00992556">
              <w:t>-</w:t>
            </w:r>
          </w:p>
        </w:tc>
        <w:tc>
          <w:tcPr>
            <w:tcW w:w="1701" w:type="dxa"/>
            <w:tcBorders>
              <w:top w:val="nil"/>
            </w:tcBorders>
            <w:shd w:val="clear" w:color="auto" w:fill="auto"/>
          </w:tcPr>
          <w:p w14:paraId="3C173E56" w14:textId="77777777" w:rsidR="009C30F0" w:rsidRPr="00992556" w:rsidRDefault="009C30F0" w:rsidP="00D77C7B">
            <w:pPr>
              <w:spacing w:line="360" w:lineRule="auto"/>
              <w:jc w:val="both"/>
            </w:pPr>
            <w:r w:rsidRPr="00992556">
              <w:t>-</w:t>
            </w:r>
          </w:p>
        </w:tc>
        <w:tc>
          <w:tcPr>
            <w:tcW w:w="992" w:type="dxa"/>
            <w:tcBorders>
              <w:top w:val="nil"/>
              <w:right w:val="nil"/>
            </w:tcBorders>
            <w:shd w:val="clear" w:color="auto" w:fill="auto"/>
          </w:tcPr>
          <w:p w14:paraId="62BF4A7F" w14:textId="77777777" w:rsidR="009C30F0" w:rsidRPr="00992556" w:rsidRDefault="009C30F0" w:rsidP="00D77C7B">
            <w:pPr>
              <w:spacing w:line="360" w:lineRule="auto"/>
              <w:jc w:val="both"/>
            </w:pPr>
          </w:p>
        </w:tc>
      </w:tr>
    </w:tbl>
    <w:bookmarkEnd w:id="10"/>
    <w:p w14:paraId="2D6CAC8A" w14:textId="15373750" w:rsidR="009C30F0" w:rsidRPr="000F34A8" w:rsidRDefault="009C30F0" w:rsidP="00D77C7B">
      <w:pPr>
        <w:spacing w:line="360" w:lineRule="auto"/>
        <w:rPr>
          <w:sz w:val="20"/>
        </w:rPr>
      </w:pPr>
      <w:r>
        <w:rPr>
          <w:sz w:val="20"/>
          <w:vertAlign w:val="superscript"/>
        </w:rPr>
        <w:br/>
      </w:r>
      <w:r w:rsidRPr="005C7CD4">
        <w:rPr>
          <w:sz w:val="20"/>
          <w:vertAlign w:val="superscript"/>
        </w:rPr>
        <w:t xml:space="preserve">a </w:t>
      </w:r>
      <w:r>
        <w:rPr>
          <w:sz w:val="20"/>
        </w:rPr>
        <w:t xml:space="preserve">Standardised to census age and sex distribution. </w:t>
      </w:r>
      <w:proofErr w:type="spellStart"/>
      <w:r w:rsidRPr="00296547">
        <w:rPr>
          <w:sz w:val="20"/>
          <w:vertAlign w:val="superscript"/>
        </w:rPr>
        <w:t>b</w:t>
      </w:r>
      <w:r w:rsidRPr="00913EDA">
        <w:rPr>
          <w:sz w:val="20"/>
        </w:rPr>
        <w:t>H</w:t>
      </w:r>
      <w:r w:rsidRPr="005C7CD4">
        <w:rPr>
          <w:sz w:val="20"/>
        </w:rPr>
        <w:t>epatitis</w:t>
      </w:r>
      <w:proofErr w:type="spellEnd"/>
      <w:r w:rsidRPr="005C7CD4">
        <w:rPr>
          <w:sz w:val="20"/>
        </w:rPr>
        <w:t xml:space="preserve"> B vaccination was introduced on 1</w:t>
      </w:r>
      <w:r w:rsidRPr="005C7CD4">
        <w:rPr>
          <w:sz w:val="20"/>
          <w:vertAlign w:val="superscript"/>
        </w:rPr>
        <w:t>st</w:t>
      </w:r>
      <w:r w:rsidRPr="005C7CD4">
        <w:rPr>
          <w:sz w:val="20"/>
        </w:rPr>
        <w:t xml:space="preserve"> January 2002.</w:t>
      </w:r>
      <w:r>
        <w:rPr>
          <w:sz w:val="20"/>
        </w:rPr>
        <w:t xml:space="preserve"> </w:t>
      </w:r>
      <w:proofErr w:type="spellStart"/>
      <w:r w:rsidRPr="00C105D0">
        <w:rPr>
          <w:sz w:val="20"/>
          <w:vertAlign w:val="superscript"/>
        </w:rPr>
        <w:t>c</w:t>
      </w:r>
      <w:r>
        <w:rPr>
          <w:sz w:val="20"/>
        </w:rPr>
        <w:t>P</w:t>
      </w:r>
      <w:r w:rsidRPr="005C7CD4">
        <w:rPr>
          <w:sz w:val="20"/>
        </w:rPr>
        <w:t>articipants</w:t>
      </w:r>
      <w:proofErr w:type="spellEnd"/>
      <w:r w:rsidRPr="005C7CD4">
        <w:rPr>
          <w:sz w:val="20"/>
        </w:rPr>
        <w:t xml:space="preserve"> born after vaccine introduction for whom vaccination status could not be ascertained</w:t>
      </w:r>
      <w:r>
        <w:rPr>
          <w:sz w:val="20"/>
        </w:rPr>
        <w:t xml:space="preserve"> from parent, </w:t>
      </w:r>
      <w:proofErr w:type="gramStart"/>
      <w:r>
        <w:rPr>
          <w:sz w:val="20"/>
        </w:rPr>
        <w:t>guardian</w:t>
      </w:r>
      <w:proofErr w:type="gramEnd"/>
      <w:r>
        <w:rPr>
          <w:sz w:val="20"/>
        </w:rPr>
        <w:t xml:space="preserve"> or documentation; vaccine status was ascertained for 1172/2085 (56.2%) children </w:t>
      </w:r>
      <w:r>
        <w:rPr>
          <w:rFonts w:cstheme="minorHAnsi"/>
          <w:sz w:val="20"/>
        </w:rPr>
        <w:t>≤</w:t>
      </w:r>
      <w:r>
        <w:rPr>
          <w:sz w:val="20"/>
        </w:rPr>
        <w:t xml:space="preserve">10 years. </w:t>
      </w:r>
      <w:proofErr w:type="spellStart"/>
      <w:r>
        <w:rPr>
          <w:sz w:val="20"/>
          <w:vertAlign w:val="superscript"/>
        </w:rPr>
        <w:t>d</w:t>
      </w:r>
      <w:r>
        <w:rPr>
          <w:sz w:val="20"/>
        </w:rPr>
        <w:t>Received</w:t>
      </w:r>
      <w:proofErr w:type="spellEnd"/>
      <w:r>
        <w:rPr>
          <w:sz w:val="20"/>
        </w:rPr>
        <w:t xml:space="preserve"> 0,1 or 2 doses.</w:t>
      </w:r>
    </w:p>
    <w:p w14:paraId="3D23F716" w14:textId="77777777" w:rsidR="009C30F0" w:rsidRDefault="009C30F0" w:rsidP="00D77C7B">
      <w:pPr>
        <w:spacing w:line="360" w:lineRule="auto"/>
      </w:pPr>
      <w:r>
        <w:br w:type="page"/>
      </w:r>
    </w:p>
    <w:p w14:paraId="27CACF60" w14:textId="77777777" w:rsidR="009C30F0" w:rsidRDefault="009C30F0" w:rsidP="00D77C7B">
      <w:pPr>
        <w:spacing w:line="360" w:lineRule="auto"/>
      </w:pPr>
      <w:r w:rsidRPr="00E73F15">
        <w:rPr>
          <w:b/>
        </w:rPr>
        <w:lastRenderedPageBreak/>
        <w:t xml:space="preserve">Table </w:t>
      </w:r>
      <w:r>
        <w:rPr>
          <w:b/>
        </w:rPr>
        <w:t>2:</w:t>
      </w:r>
      <w:r w:rsidRPr="00781ECE">
        <w:t xml:space="preserve"> </w:t>
      </w:r>
      <w:r>
        <w:t>Participant characteristics associated with hepatitis B infection in the serosurvey: binomial logistic regression mode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24"/>
        <w:gridCol w:w="1969"/>
        <w:gridCol w:w="879"/>
        <w:gridCol w:w="2146"/>
        <w:gridCol w:w="879"/>
      </w:tblGrid>
      <w:tr w:rsidR="009C30F0" w14:paraId="6AD5BB7C" w14:textId="77777777" w:rsidTr="00FA64CB">
        <w:tc>
          <w:tcPr>
            <w:tcW w:w="0" w:type="auto"/>
          </w:tcPr>
          <w:p w14:paraId="2A825B2F" w14:textId="77777777" w:rsidR="009C30F0" w:rsidRPr="00FC13CE" w:rsidRDefault="009C30F0" w:rsidP="00D77C7B">
            <w:pPr>
              <w:spacing w:line="360" w:lineRule="auto"/>
              <w:rPr>
                <w:b/>
                <w:bCs/>
              </w:rPr>
            </w:pPr>
            <w:bookmarkStart w:id="11" w:name="_Hlk21083235"/>
            <w:r w:rsidRPr="00FC13CE">
              <w:rPr>
                <w:b/>
                <w:bCs/>
              </w:rPr>
              <w:t>Characteristic</w:t>
            </w:r>
          </w:p>
        </w:tc>
        <w:tc>
          <w:tcPr>
            <w:tcW w:w="0" w:type="auto"/>
          </w:tcPr>
          <w:p w14:paraId="65F0F496" w14:textId="77777777" w:rsidR="009C30F0" w:rsidRPr="00FC13CE" w:rsidRDefault="009C30F0" w:rsidP="00D77C7B">
            <w:pPr>
              <w:spacing w:line="360" w:lineRule="auto"/>
              <w:rPr>
                <w:b/>
                <w:bCs/>
              </w:rPr>
            </w:pPr>
            <w:r w:rsidRPr="00FC13CE">
              <w:rPr>
                <w:b/>
                <w:bCs/>
              </w:rPr>
              <w:t xml:space="preserve">Univariate </w:t>
            </w:r>
          </w:p>
          <w:p w14:paraId="67E40883" w14:textId="77777777" w:rsidR="009C30F0" w:rsidRPr="00FC13CE" w:rsidRDefault="009C30F0" w:rsidP="00D77C7B">
            <w:pPr>
              <w:spacing w:line="360" w:lineRule="auto"/>
              <w:rPr>
                <w:b/>
                <w:bCs/>
              </w:rPr>
            </w:pPr>
            <w:r w:rsidRPr="00FC13CE">
              <w:rPr>
                <w:b/>
                <w:bCs/>
              </w:rPr>
              <w:t>Odds ratio (95% CI)</w:t>
            </w:r>
          </w:p>
        </w:tc>
        <w:tc>
          <w:tcPr>
            <w:tcW w:w="0" w:type="auto"/>
          </w:tcPr>
          <w:p w14:paraId="32278A9E" w14:textId="77777777" w:rsidR="009C30F0" w:rsidRPr="00FC13CE" w:rsidRDefault="009C30F0" w:rsidP="00D77C7B">
            <w:pPr>
              <w:spacing w:line="360" w:lineRule="auto"/>
              <w:rPr>
                <w:b/>
                <w:bCs/>
              </w:rPr>
            </w:pPr>
            <w:r w:rsidRPr="00FC13CE">
              <w:rPr>
                <w:b/>
                <w:bCs/>
              </w:rPr>
              <w:t>P value</w:t>
            </w:r>
          </w:p>
        </w:tc>
        <w:tc>
          <w:tcPr>
            <w:tcW w:w="0" w:type="auto"/>
          </w:tcPr>
          <w:p w14:paraId="31FDA0FF" w14:textId="77777777" w:rsidR="009C30F0" w:rsidRPr="00FC13CE" w:rsidRDefault="009C30F0" w:rsidP="00D77C7B">
            <w:pPr>
              <w:spacing w:line="360" w:lineRule="auto"/>
              <w:rPr>
                <w:b/>
                <w:bCs/>
                <w:lang w:val="es-ES"/>
              </w:rPr>
            </w:pPr>
            <w:r w:rsidRPr="00FC13CE">
              <w:rPr>
                <w:b/>
                <w:bCs/>
                <w:lang w:val="es-ES"/>
              </w:rPr>
              <w:t>Multivariable model</w:t>
            </w:r>
            <w:r w:rsidRPr="00FC13CE">
              <w:rPr>
                <w:b/>
                <w:bCs/>
                <w:vertAlign w:val="superscript"/>
                <w:lang w:val="es-ES"/>
              </w:rPr>
              <w:t>a</w:t>
            </w:r>
          </w:p>
          <w:p w14:paraId="6A16290E" w14:textId="77777777" w:rsidR="009C30F0" w:rsidRPr="00FC13CE" w:rsidRDefault="009C30F0" w:rsidP="00D77C7B">
            <w:pPr>
              <w:spacing w:line="360" w:lineRule="auto"/>
              <w:rPr>
                <w:b/>
                <w:bCs/>
                <w:lang w:val="es-ES"/>
              </w:rPr>
            </w:pPr>
            <w:proofErr w:type="spellStart"/>
            <w:r w:rsidRPr="00FC13CE">
              <w:rPr>
                <w:b/>
                <w:bCs/>
                <w:lang w:val="es-ES"/>
              </w:rPr>
              <w:t>Odds</w:t>
            </w:r>
            <w:proofErr w:type="spellEnd"/>
            <w:r w:rsidRPr="00FC13CE">
              <w:rPr>
                <w:b/>
                <w:bCs/>
                <w:lang w:val="es-ES"/>
              </w:rPr>
              <w:t xml:space="preserve"> ratio (95% CI)</w:t>
            </w:r>
          </w:p>
        </w:tc>
        <w:tc>
          <w:tcPr>
            <w:tcW w:w="0" w:type="auto"/>
          </w:tcPr>
          <w:p w14:paraId="6F31F6CB" w14:textId="77777777" w:rsidR="009C30F0" w:rsidRPr="00FC13CE" w:rsidRDefault="009C30F0" w:rsidP="00D77C7B">
            <w:pPr>
              <w:spacing w:line="360" w:lineRule="auto"/>
              <w:rPr>
                <w:b/>
                <w:bCs/>
              </w:rPr>
            </w:pPr>
            <w:r w:rsidRPr="00FC13CE">
              <w:rPr>
                <w:b/>
                <w:bCs/>
              </w:rPr>
              <w:t>P value</w:t>
            </w:r>
          </w:p>
        </w:tc>
      </w:tr>
      <w:tr w:rsidR="009C30F0" w14:paraId="2AD0B059" w14:textId="77777777" w:rsidTr="00FA64CB">
        <w:tc>
          <w:tcPr>
            <w:tcW w:w="0" w:type="auto"/>
          </w:tcPr>
          <w:p w14:paraId="24867A10" w14:textId="77777777" w:rsidR="009C30F0" w:rsidRDefault="009C30F0" w:rsidP="00D77C7B">
            <w:pPr>
              <w:spacing w:line="360" w:lineRule="auto"/>
            </w:pPr>
            <w:r>
              <w:t xml:space="preserve">Age, per year </w:t>
            </w:r>
          </w:p>
        </w:tc>
        <w:tc>
          <w:tcPr>
            <w:tcW w:w="0" w:type="auto"/>
          </w:tcPr>
          <w:p w14:paraId="56056E96" w14:textId="77777777" w:rsidR="009C30F0" w:rsidRDefault="009C30F0" w:rsidP="00D77C7B">
            <w:pPr>
              <w:spacing w:line="360" w:lineRule="auto"/>
            </w:pPr>
            <w:r>
              <w:t>1.03 (1.03 – 1.04)</w:t>
            </w:r>
          </w:p>
        </w:tc>
        <w:tc>
          <w:tcPr>
            <w:tcW w:w="0" w:type="auto"/>
          </w:tcPr>
          <w:p w14:paraId="297041DE" w14:textId="77777777" w:rsidR="009C30F0" w:rsidRDefault="009C30F0" w:rsidP="00D77C7B">
            <w:pPr>
              <w:spacing w:line="360" w:lineRule="auto"/>
            </w:pPr>
            <w:r>
              <w:t>&lt;0.001</w:t>
            </w:r>
          </w:p>
        </w:tc>
        <w:tc>
          <w:tcPr>
            <w:tcW w:w="0" w:type="auto"/>
          </w:tcPr>
          <w:p w14:paraId="529B9F2A" w14:textId="77777777" w:rsidR="009C30F0" w:rsidRPr="004C0C18" w:rsidRDefault="009C30F0" w:rsidP="00D77C7B">
            <w:pPr>
              <w:spacing w:line="360" w:lineRule="auto"/>
              <w:rPr>
                <w:vertAlign w:val="superscript"/>
              </w:rPr>
            </w:pPr>
            <w:r w:rsidRPr="004C0C18">
              <w:rPr>
                <w:vertAlign w:val="superscript"/>
              </w:rPr>
              <w:t>a</w:t>
            </w:r>
          </w:p>
        </w:tc>
        <w:tc>
          <w:tcPr>
            <w:tcW w:w="0" w:type="auto"/>
          </w:tcPr>
          <w:p w14:paraId="3735ECF8" w14:textId="77777777" w:rsidR="009C30F0" w:rsidRDefault="009C30F0" w:rsidP="00D77C7B">
            <w:pPr>
              <w:spacing w:line="360" w:lineRule="auto"/>
            </w:pPr>
          </w:p>
        </w:tc>
      </w:tr>
      <w:tr w:rsidR="009C30F0" w14:paraId="10A172CE" w14:textId="77777777" w:rsidTr="00FA64CB">
        <w:tc>
          <w:tcPr>
            <w:tcW w:w="0" w:type="auto"/>
          </w:tcPr>
          <w:p w14:paraId="230A2066" w14:textId="77777777" w:rsidR="009C30F0" w:rsidRDefault="009C30F0" w:rsidP="00D77C7B">
            <w:pPr>
              <w:spacing w:line="360" w:lineRule="auto"/>
            </w:pPr>
            <w:r>
              <w:t>Age, years</w:t>
            </w:r>
          </w:p>
          <w:p w14:paraId="5689A944" w14:textId="77777777" w:rsidR="009C30F0" w:rsidRDefault="009C30F0" w:rsidP="00D77C7B">
            <w:pPr>
              <w:spacing w:line="360" w:lineRule="auto"/>
            </w:pPr>
            <w:r>
              <w:t>0-14</w:t>
            </w:r>
          </w:p>
          <w:p w14:paraId="7A2F8917" w14:textId="77777777" w:rsidR="009C30F0" w:rsidRDefault="009C30F0" w:rsidP="00D77C7B">
            <w:pPr>
              <w:spacing w:line="360" w:lineRule="auto"/>
            </w:pPr>
            <w:r>
              <w:t>15-29</w:t>
            </w:r>
          </w:p>
          <w:p w14:paraId="0CAB2D12" w14:textId="77777777" w:rsidR="009C30F0" w:rsidRDefault="009C30F0" w:rsidP="00D77C7B">
            <w:pPr>
              <w:spacing w:line="360" w:lineRule="auto"/>
            </w:pPr>
            <w:r>
              <w:t>30-44</w:t>
            </w:r>
          </w:p>
          <w:p w14:paraId="1DECCCCE" w14:textId="77777777" w:rsidR="009C30F0" w:rsidRDefault="009C30F0" w:rsidP="00D77C7B">
            <w:pPr>
              <w:spacing w:line="360" w:lineRule="auto"/>
            </w:pPr>
            <w:r>
              <w:t>45-59</w:t>
            </w:r>
          </w:p>
          <w:p w14:paraId="2079B655" w14:textId="77777777" w:rsidR="009C30F0" w:rsidRDefault="009C30F0" w:rsidP="00D77C7B">
            <w:pPr>
              <w:spacing w:line="360" w:lineRule="auto"/>
            </w:pPr>
            <w:r>
              <w:t>&gt;60</w:t>
            </w:r>
          </w:p>
        </w:tc>
        <w:tc>
          <w:tcPr>
            <w:tcW w:w="0" w:type="auto"/>
          </w:tcPr>
          <w:p w14:paraId="785496E5" w14:textId="77777777" w:rsidR="009C30F0" w:rsidRDefault="009C30F0" w:rsidP="00D77C7B">
            <w:pPr>
              <w:spacing w:line="360" w:lineRule="auto"/>
            </w:pPr>
          </w:p>
          <w:p w14:paraId="602DBBFC" w14:textId="77777777" w:rsidR="009C30F0" w:rsidRDefault="009C30F0" w:rsidP="00D77C7B">
            <w:pPr>
              <w:spacing w:line="360" w:lineRule="auto"/>
            </w:pPr>
            <w:r>
              <w:t>0.09 (0.04 – 0.18)</w:t>
            </w:r>
          </w:p>
          <w:p w14:paraId="5591A8DC" w14:textId="77777777" w:rsidR="009C30F0" w:rsidRDefault="009C30F0" w:rsidP="00D77C7B">
            <w:pPr>
              <w:spacing w:line="360" w:lineRule="auto"/>
            </w:pPr>
            <w:r>
              <w:t>Reference</w:t>
            </w:r>
          </w:p>
          <w:p w14:paraId="5007D27E" w14:textId="77777777" w:rsidR="009C30F0" w:rsidRDefault="009C30F0" w:rsidP="00D77C7B">
            <w:pPr>
              <w:spacing w:line="360" w:lineRule="auto"/>
            </w:pPr>
            <w:r>
              <w:t>1.82 (1.22 – 2.73)</w:t>
            </w:r>
          </w:p>
          <w:p w14:paraId="57230C0E" w14:textId="77777777" w:rsidR="009C30F0" w:rsidRDefault="009C30F0" w:rsidP="00D77C7B">
            <w:pPr>
              <w:spacing w:line="360" w:lineRule="auto"/>
            </w:pPr>
            <w:r>
              <w:t xml:space="preserve">0.81 (0.45 – 1.46) </w:t>
            </w:r>
          </w:p>
          <w:p w14:paraId="76925E95" w14:textId="77777777" w:rsidR="009C30F0" w:rsidRDefault="009C30F0" w:rsidP="00D77C7B">
            <w:pPr>
              <w:spacing w:line="360" w:lineRule="auto"/>
            </w:pPr>
            <w:r>
              <w:t>0.74 (0.35 – 1.56)</w:t>
            </w:r>
          </w:p>
        </w:tc>
        <w:tc>
          <w:tcPr>
            <w:tcW w:w="0" w:type="auto"/>
          </w:tcPr>
          <w:p w14:paraId="684370BD" w14:textId="77777777" w:rsidR="009C30F0" w:rsidRDefault="009C30F0" w:rsidP="00D77C7B">
            <w:pPr>
              <w:spacing w:line="360" w:lineRule="auto"/>
            </w:pPr>
            <w:r>
              <w:t>&lt;0.001</w:t>
            </w:r>
          </w:p>
          <w:p w14:paraId="7E48F12D" w14:textId="77777777" w:rsidR="009C30F0" w:rsidRDefault="009C30F0" w:rsidP="00D77C7B">
            <w:pPr>
              <w:spacing w:line="360" w:lineRule="auto"/>
            </w:pPr>
          </w:p>
          <w:p w14:paraId="4F59487A" w14:textId="77777777" w:rsidR="009C30F0" w:rsidRDefault="009C30F0" w:rsidP="00D77C7B">
            <w:pPr>
              <w:spacing w:line="360" w:lineRule="auto"/>
            </w:pPr>
          </w:p>
          <w:p w14:paraId="2F3E5759" w14:textId="77777777" w:rsidR="009C30F0" w:rsidRDefault="009C30F0" w:rsidP="00D77C7B">
            <w:pPr>
              <w:spacing w:line="360" w:lineRule="auto"/>
            </w:pPr>
          </w:p>
        </w:tc>
        <w:tc>
          <w:tcPr>
            <w:tcW w:w="0" w:type="auto"/>
          </w:tcPr>
          <w:p w14:paraId="05A9C1CF" w14:textId="77777777" w:rsidR="009C30F0" w:rsidRDefault="009C30F0" w:rsidP="00D77C7B">
            <w:pPr>
              <w:spacing w:line="360" w:lineRule="auto"/>
            </w:pPr>
          </w:p>
          <w:p w14:paraId="5C7CD8D2" w14:textId="77777777" w:rsidR="009C30F0" w:rsidRDefault="009C30F0" w:rsidP="00D77C7B">
            <w:pPr>
              <w:spacing w:line="360" w:lineRule="auto"/>
            </w:pPr>
            <w:r>
              <w:t>-</w:t>
            </w:r>
          </w:p>
          <w:p w14:paraId="3C96DA17" w14:textId="77777777" w:rsidR="009C30F0" w:rsidRDefault="009C30F0" w:rsidP="00D77C7B">
            <w:pPr>
              <w:spacing w:line="360" w:lineRule="auto"/>
            </w:pPr>
            <w:r>
              <w:t>Reference</w:t>
            </w:r>
          </w:p>
          <w:p w14:paraId="02396A1E" w14:textId="77777777" w:rsidR="009C30F0" w:rsidRDefault="009C30F0" w:rsidP="00D77C7B">
            <w:pPr>
              <w:spacing w:line="360" w:lineRule="auto"/>
            </w:pPr>
            <w:r>
              <w:t>1.80 (0.87 – 3.72)</w:t>
            </w:r>
          </w:p>
          <w:p w14:paraId="6FA8B87E" w14:textId="77777777" w:rsidR="009C30F0" w:rsidRDefault="009C30F0" w:rsidP="00D77C7B">
            <w:pPr>
              <w:spacing w:line="360" w:lineRule="auto"/>
            </w:pPr>
            <w:r>
              <w:t>1.49 (0.56 – 3.98)</w:t>
            </w:r>
          </w:p>
          <w:p w14:paraId="36BAB170" w14:textId="77777777" w:rsidR="009C30F0" w:rsidRDefault="009C30F0" w:rsidP="00D77C7B">
            <w:pPr>
              <w:spacing w:line="360" w:lineRule="auto"/>
            </w:pPr>
            <w:r>
              <w:t>0.55 (0.20 – 1.50)</w:t>
            </w:r>
          </w:p>
        </w:tc>
        <w:tc>
          <w:tcPr>
            <w:tcW w:w="0" w:type="auto"/>
          </w:tcPr>
          <w:p w14:paraId="3335E33D" w14:textId="77777777" w:rsidR="009C30F0" w:rsidRDefault="009C30F0" w:rsidP="00D77C7B">
            <w:pPr>
              <w:spacing w:line="360" w:lineRule="auto"/>
            </w:pPr>
            <w:r>
              <w:t>&lt;0.001</w:t>
            </w:r>
          </w:p>
          <w:p w14:paraId="355B74ED" w14:textId="77777777" w:rsidR="009C30F0" w:rsidRDefault="009C30F0" w:rsidP="00D77C7B">
            <w:pPr>
              <w:spacing w:line="360" w:lineRule="auto"/>
            </w:pPr>
          </w:p>
        </w:tc>
      </w:tr>
      <w:tr w:rsidR="009C30F0" w14:paraId="3F544E5E" w14:textId="77777777" w:rsidTr="00FA64CB">
        <w:tc>
          <w:tcPr>
            <w:tcW w:w="0" w:type="auto"/>
          </w:tcPr>
          <w:p w14:paraId="1CBDFFFC" w14:textId="77777777" w:rsidR="009C30F0" w:rsidRDefault="009C30F0" w:rsidP="00D77C7B">
            <w:pPr>
              <w:spacing w:line="360" w:lineRule="auto"/>
            </w:pPr>
            <w:r>
              <w:t>Birth date</w:t>
            </w:r>
          </w:p>
          <w:p w14:paraId="40123466" w14:textId="77777777" w:rsidR="009C30F0" w:rsidRDefault="009C30F0" w:rsidP="00D77C7B">
            <w:pPr>
              <w:tabs>
                <w:tab w:val="left" w:pos="179"/>
              </w:tabs>
              <w:spacing w:line="360" w:lineRule="auto"/>
            </w:pPr>
            <w:r>
              <w:tab/>
              <w:t>Born prior to vaccine</w:t>
            </w:r>
          </w:p>
          <w:p w14:paraId="1570FC55" w14:textId="77777777" w:rsidR="009C30F0" w:rsidRDefault="009C30F0" w:rsidP="00D77C7B">
            <w:pPr>
              <w:tabs>
                <w:tab w:val="left" w:pos="171"/>
              </w:tabs>
              <w:spacing w:line="360" w:lineRule="auto"/>
            </w:pPr>
            <w:r>
              <w:tab/>
              <w:t xml:space="preserve">Born after vaccine </w:t>
            </w:r>
          </w:p>
        </w:tc>
        <w:tc>
          <w:tcPr>
            <w:tcW w:w="0" w:type="auto"/>
          </w:tcPr>
          <w:p w14:paraId="2A8D031A" w14:textId="77777777" w:rsidR="009C30F0" w:rsidRDefault="009C30F0" w:rsidP="00D77C7B">
            <w:pPr>
              <w:spacing w:line="360" w:lineRule="auto"/>
            </w:pPr>
          </w:p>
          <w:p w14:paraId="7EBCB516" w14:textId="77777777" w:rsidR="009C30F0" w:rsidRDefault="009C30F0" w:rsidP="00D77C7B">
            <w:pPr>
              <w:spacing w:line="360" w:lineRule="auto"/>
            </w:pPr>
            <w:r>
              <w:t>Reference</w:t>
            </w:r>
          </w:p>
          <w:p w14:paraId="287C197C" w14:textId="77777777" w:rsidR="009C30F0" w:rsidRDefault="009C30F0" w:rsidP="00D77C7B">
            <w:pPr>
              <w:spacing w:line="360" w:lineRule="auto"/>
            </w:pPr>
            <w:r>
              <w:t>0.06 (0.03 – 0.11)</w:t>
            </w:r>
          </w:p>
        </w:tc>
        <w:tc>
          <w:tcPr>
            <w:tcW w:w="0" w:type="auto"/>
          </w:tcPr>
          <w:p w14:paraId="3BEA73B4" w14:textId="77777777" w:rsidR="009C30F0" w:rsidRDefault="009C30F0" w:rsidP="00D77C7B">
            <w:pPr>
              <w:spacing w:line="360" w:lineRule="auto"/>
            </w:pPr>
            <w:r>
              <w:t>&lt;0.001</w:t>
            </w:r>
          </w:p>
          <w:p w14:paraId="2C658913" w14:textId="77777777" w:rsidR="009C30F0" w:rsidRDefault="009C30F0" w:rsidP="00D77C7B">
            <w:pPr>
              <w:spacing w:line="360" w:lineRule="auto"/>
            </w:pPr>
          </w:p>
          <w:p w14:paraId="4E4858B8" w14:textId="77777777" w:rsidR="009C30F0" w:rsidRDefault="009C30F0" w:rsidP="00D77C7B">
            <w:pPr>
              <w:spacing w:line="360" w:lineRule="auto"/>
            </w:pPr>
          </w:p>
        </w:tc>
        <w:tc>
          <w:tcPr>
            <w:tcW w:w="0" w:type="auto"/>
          </w:tcPr>
          <w:p w14:paraId="48807B3C" w14:textId="77777777" w:rsidR="009C30F0" w:rsidRDefault="009C30F0" w:rsidP="00D77C7B">
            <w:pPr>
              <w:spacing w:line="360" w:lineRule="auto"/>
            </w:pPr>
          </w:p>
        </w:tc>
        <w:tc>
          <w:tcPr>
            <w:tcW w:w="0" w:type="auto"/>
          </w:tcPr>
          <w:p w14:paraId="04049853" w14:textId="77777777" w:rsidR="009C30F0" w:rsidRDefault="009C30F0" w:rsidP="00D77C7B">
            <w:pPr>
              <w:spacing w:line="360" w:lineRule="auto"/>
            </w:pPr>
          </w:p>
        </w:tc>
      </w:tr>
      <w:tr w:rsidR="009C30F0" w14:paraId="32CEEFA1" w14:textId="77777777" w:rsidTr="00FA64CB">
        <w:tc>
          <w:tcPr>
            <w:tcW w:w="0" w:type="auto"/>
          </w:tcPr>
          <w:p w14:paraId="204F380E" w14:textId="77777777" w:rsidR="009C30F0" w:rsidRDefault="009C30F0" w:rsidP="00D77C7B">
            <w:pPr>
              <w:spacing w:line="360" w:lineRule="auto"/>
            </w:pPr>
            <w:r>
              <w:t>Sex, male vs female</w:t>
            </w:r>
          </w:p>
        </w:tc>
        <w:tc>
          <w:tcPr>
            <w:tcW w:w="0" w:type="auto"/>
          </w:tcPr>
          <w:p w14:paraId="1A2624A4" w14:textId="77777777" w:rsidR="009C30F0" w:rsidRDefault="009C30F0" w:rsidP="00D77C7B">
            <w:pPr>
              <w:spacing w:line="360" w:lineRule="auto"/>
            </w:pPr>
            <w:r>
              <w:t>1.46 (1.04 – 2.03)</w:t>
            </w:r>
          </w:p>
        </w:tc>
        <w:tc>
          <w:tcPr>
            <w:tcW w:w="0" w:type="auto"/>
          </w:tcPr>
          <w:p w14:paraId="445859DB" w14:textId="77777777" w:rsidR="009C30F0" w:rsidRDefault="009C30F0" w:rsidP="00D77C7B">
            <w:pPr>
              <w:spacing w:line="360" w:lineRule="auto"/>
            </w:pPr>
            <w:r>
              <w:t>0.03</w:t>
            </w:r>
          </w:p>
        </w:tc>
        <w:tc>
          <w:tcPr>
            <w:tcW w:w="0" w:type="auto"/>
          </w:tcPr>
          <w:p w14:paraId="0C7BFBD5" w14:textId="77777777" w:rsidR="009C30F0" w:rsidRDefault="009C30F0" w:rsidP="00D77C7B">
            <w:pPr>
              <w:spacing w:line="360" w:lineRule="auto"/>
            </w:pPr>
            <w:r>
              <w:t>1.60 (1.06 – 2.41)</w:t>
            </w:r>
          </w:p>
        </w:tc>
        <w:tc>
          <w:tcPr>
            <w:tcW w:w="0" w:type="auto"/>
          </w:tcPr>
          <w:p w14:paraId="0B78C29E" w14:textId="77777777" w:rsidR="009C30F0" w:rsidRDefault="009C30F0" w:rsidP="00D77C7B">
            <w:pPr>
              <w:spacing w:line="360" w:lineRule="auto"/>
            </w:pPr>
            <w:r>
              <w:t>0.02</w:t>
            </w:r>
          </w:p>
        </w:tc>
      </w:tr>
      <w:tr w:rsidR="009C30F0" w14:paraId="41D909EE" w14:textId="77777777" w:rsidTr="00FA64CB">
        <w:tc>
          <w:tcPr>
            <w:tcW w:w="0" w:type="auto"/>
          </w:tcPr>
          <w:p w14:paraId="47CBD139" w14:textId="77777777" w:rsidR="009C30F0" w:rsidRDefault="009C30F0" w:rsidP="00D77C7B">
            <w:pPr>
              <w:tabs>
                <w:tab w:val="left" w:pos="179"/>
              </w:tabs>
              <w:spacing w:line="360" w:lineRule="auto"/>
            </w:pPr>
            <w:r>
              <w:t xml:space="preserve">Marital </w:t>
            </w:r>
            <w:proofErr w:type="spellStart"/>
            <w:r>
              <w:t>status</w:t>
            </w:r>
            <w:r w:rsidRPr="00A22974">
              <w:rPr>
                <w:vertAlign w:val="superscript"/>
              </w:rPr>
              <w:t>b</w:t>
            </w:r>
            <w:proofErr w:type="spellEnd"/>
          </w:p>
          <w:p w14:paraId="71265A76" w14:textId="77777777" w:rsidR="009C30F0" w:rsidRDefault="009C30F0" w:rsidP="00D77C7B">
            <w:pPr>
              <w:tabs>
                <w:tab w:val="left" w:pos="179"/>
              </w:tabs>
              <w:spacing w:line="360" w:lineRule="auto"/>
            </w:pPr>
            <w:r>
              <w:tab/>
              <w:t>Single</w:t>
            </w:r>
          </w:p>
          <w:p w14:paraId="67694A24" w14:textId="77777777" w:rsidR="009C30F0" w:rsidRDefault="009C30F0" w:rsidP="00D77C7B">
            <w:pPr>
              <w:tabs>
                <w:tab w:val="left" w:pos="179"/>
              </w:tabs>
              <w:spacing w:line="360" w:lineRule="auto"/>
            </w:pPr>
            <w:r>
              <w:tab/>
              <w:t>Married</w:t>
            </w:r>
          </w:p>
          <w:p w14:paraId="4D4E28DC" w14:textId="77777777" w:rsidR="009C30F0" w:rsidRDefault="009C30F0" w:rsidP="00D77C7B">
            <w:pPr>
              <w:tabs>
                <w:tab w:val="left" w:pos="179"/>
              </w:tabs>
              <w:spacing w:line="360" w:lineRule="auto"/>
            </w:pPr>
            <w:r>
              <w:tab/>
              <w:t>Separated/divorced</w:t>
            </w:r>
          </w:p>
          <w:p w14:paraId="4A825B56" w14:textId="77777777" w:rsidR="009C30F0" w:rsidRDefault="009C30F0" w:rsidP="00D77C7B">
            <w:pPr>
              <w:tabs>
                <w:tab w:val="left" w:pos="179"/>
              </w:tabs>
              <w:spacing w:line="360" w:lineRule="auto"/>
            </w:pPr>
            <w:r>
              <w:tab/>
              <w:t>Widowed</w:t>
            </w:r>
          </w:p>
        </w:tc>
        <w:tc>
          <w:tcPr>
            <w:tcW w:w="0" w:type="auto"/>
          </w:tcPr>
          <w:p w14:paraId="05F6BCCD" w14:textId="77777777" w:rsidR="009C30F0" w:rsidRDefault="009C30F0" w:rsidP="00D77C7B">
            <w:pPr>
              <w:spacing w:line="360" w:lineRule="auto"/>
            </w:pPr>
          </w:p>
          <w:p w14:paraId="65B5ADAE" w14:textId="77777777" w:rsidR="009C30F0" w:rsidRDefault="009C30F0" w:rsidP="00D77C7B">
            <w:pPr>
              <w:spacing w:line="360" w:lineRule="auto"/>
            </w:pPr>
            <w:r>
              <w:t>Reference</w:t>
            </w:r>
          </w:p>
          <w:p w14:paraId="05D4E8AC" w14:textId="77777777" w:rsidR="009C30F0" w:rsidRDefault="009C30F0" w:rsidP="00D77C7B">
            <w:pPr>
              <w:spacing w:line="360" w:lineRule="auto"/>
            </w:pPr>
            <w:r>
              <w:t>1.58 (1.00 – 2.49)</w:t>
            </w:r>
          </w:p>
          <w:p w14:paraId="53EEB6A5" w14:textId="77777777" w:rsidR="009C30F0" w:rsidRDefault="009C30F0" w:rsidP="00D77C7B">
            <w:pPr>
              <w:spacing w:line="360" w:lineRule="auto"/>
            </w:pPr>
            <w:r>
              <w:t>2.73 (1.12 – 6.64)</w:t>
            </w:r>
          </w:p>
          <w:p w14:paraId="07E1BF92" w14:textId="77777777" w:rsidR="009C30F0" w:rsidRDefault="009C30F0" w:rsidP="00D77C7B">
            <w:pPr>
              <w:spacing w:line="360" w:lineRule="auto"/>
            </w:pPr>
            <w:r>
              <w:t>0.96 (0.39 – 2.36)</w:t>
            </w:r>
          </w:p>
        </w:tc>
        <w:tc>
          <w:tcPr>
            <w:tcW w:w="0" w:type="auto"/>
          </w:tcPr>
          <w:p w14:paraId="7A7EFF87" w14:textId="77777777" w:rsidR="009C30F0" w:rsidRDefault="009C30F0" w:rsidP="00D77C7B">
            <w:pPr>
              <w:spacing w:line="360" w:lineRule="auto"/>
            </w:pPr>
            <w:r>
              <w:t>0.08</w:t>
            </w:r>
          </w:p>
          <w:p w14:paraId="751DE6C9" w14:textId="77777777" w:rsidR="009C30F0" w:rsidRDefault="009C30F0" w:rsidP="00D77C7B">
            <w:pPr>
              <w:spacing w:line="360" w:lineRule="auto"/>
            </w:pPr>
          </w:p>
          <w:p w14:paraId="172B99E5" w14:textId="77777777" w:rsidR="009C30F0" w:rsidRDefault="009C30F0" w:rsidP="00D77C7B">
            <w:pPr>
              <w:spacing w:line="360" w:lineRule="auto"/>
            </w:pPr>
          </w:p>
        </w:tc>
        <w:tc>
          <w:tcPr>
            <w:tcW w:w="0" w:type="auto"/>
          </w:tcPr>
          <w:p w14:paraId="7EBB96D1" w14:textId="77777777" w:rsidR="009C30F0" w:rsidRDefault="009C30F0" w:rsidP="00D77C7B">
            <w:pPr>
              <w:spacing w:line="360" w:lineRule="auto"/>
            </w:pPr>
          </w:p>
          <w:p w14:paraId="7D95CBB4" w14:textId="77777777" w:rsidR="009C30F0" w:rsidRDefault="009C30F0" w:rsidP="00D77C7B">
            <w:pPr>
              <w:spacing w:line="360" w:lineRule="auto"/>
            </w:pPr>
            <w:r>
              <w:t>Reference</w:t>
            </w:r>
          </w:p>
          <w:p w14:paraId="76B4BB4A" w14:textId="77777777" w:rsidR="009C30F0" w:rsidRDefault="009C30F0" w:rsidP="00D77C7B">
            <w:pPr>
              <w:spacing w:line="360" w:lineRule="auto"/>
            </w:pPr>
            <w:r>
              <w:t>1.51 (0.75 – 3.02)</w:t>
            </w:r>
          </w:p>
          <w:p w14:paraId="0E81EC50" w14:textId="77777777" w:rsidR="009C30F0" w:rsidRDefault="009C30F0" w:rsidP="00D77C7B">
            <w:pPr>
              <w:spacing w:line="360" w:lineRule="auto"/>
            </w:pPr>
            <w:r>
              <w:t>2.89 (0.96 – 8.67)</w:t>
            </w:r>
          </w:p>
          <w:p w14:paraId="2953783B" w14:textId="77777777" w:rsidR="009C30F0" w:rsidRDefault="009C30F0" w:rsidP="00D77C7B">
            <w:pPr>
              <w:spacing w:line="360" w:lineRule="auto"/>
            </w:pPr>
            <w:r>
              <w:t>1.67 (0.53 – 5.22)</w:t>
            </w:r>
          </w:p>
        </w:tc>
        <w:tc>
          <w:tcPr>
            <w:tcW w:w="0" w:type="auto"/>
          </w:tcPr>
          <w:p w14:paraId="023827A2" w14:textId="77777777" w:rsidR="009C30F0" w:rsidRDefault="009C30F0" w:rsidP="00D77C7B">
            <w:pPr>
              <w:spacing w:line="360" w:lineRule="auto"/>
            </w:pPr>
            <w:r>
              <w:t>0.21</w:t>
            </w:r>
          </w:p>
          <w:p w14:paraId="3F552E2B" w14:textId="77777777" w:rsidR="009C30F0" w:rsidRDefault="009C30F0" w:rsidP="00D77C7B">
            <w:pPr>
              <w:spacing w:line="360" w:lineRule="auto"/>
            </w:pPr>
          </w:p>
        </w:tc>
      </w:tr>
      <w:tr w:rsidR="009C30F0" w14:paraId="3E5ACE26" w14:textId="77777777" w:rsidTr="00FA64CB">
        <w:tc>
          <w:tcPr>
            <w:tcW w:w="0" w:type="auto"/>
          </w:tcPr>
          <w:p w14:paraId="3E5EC5EE" w14:textId="77777777" w:rsidR="009C30F0" w:rsidRDefault="009C30F0" w:rsidP="00D77C7B">
            <w:pPr>
              <w:spacing w:line="360" w:lineRule="auto"/>
            </w:pPr>
            <w:proofErr w:type="spellStart"/>
            <w:r>
              <w:t>Education</w:t>
            </w:r>
            <w:r w:rsidRPr="00A22974">
              <w:rPr>
                <w:vertAlign w:val="superscript"/>
              </w:rPr>
              <w:t>b</w:t>
            </w:r>
            <w:proofErr w:type="spellEnd"/>
          </w:p>
          <w:p w14:paraId="54DC0677" w14:textId="77777777" w:rsidR="009C30F0" w:rsidRDefault="009C30F0" w:rsidP="00D77C7B">
            <w:pPr>
              <w:tabs>
                <w:tab w:val="left" w:pos="210"/>
              </w:tabs>
              <w:spacing w:line="360" w:lineRule="auto"/>
            </w:pPr>
            <w:r>
              <w:tab/>
              <w:t>Primary</w:t>
            </w:r>
          </w:p>
          <w:p w14:paraId="17F0D641" w14:textId="77777777" w:rsidR="009C30F0" w:rsidRDefault="009C30F0" w:rsidP="00D77C7B">
            <w:pPr>
              <w:tabs>
                <w:tab w:val="left" w:pos="210"/>
              </w:tabs>
              <w:spacing w:line="360" w:lineRule="auto"/>
            </w:pPr>
            <w:r>
              <w:tab/>
              <w:t>Secondary</w:t>
            </w:r>
          </w:p>
          <w:p w14:paraId="0D5838FC" w14:textId="77777777" w:rsidR="009C30F0" w:rsidRDefault="009C30F0" w:rsidP="00D77C7B">
            <w:pPr>
              <w:tabs>
                <w:tab w:val="left" w:pos="210"/>
              </w:tabs>
              <w:spacing w:line="360" w:lineRule="auto"/>
            </w:pPr>
            <w:r>
              <w:tab/>
              <w:t>Vocational</w:t>
            </w:r>
          </w:p>
          <w:p w14:paraId="0C8EC5F6" w14:textId="77777777" w:rsidR="009C30F0" w:rsidRDefault="009C30F0" w:rsidP="00D77C7B">
            <w:pPr>
              <w:tabs>
                <w:tab w:val="left" w:pos="210"/>
              </w:tabs>
              <w:spacing w:line="360" w:lineRule="auto"/>
            </w:pPr>
            <w:r>
              <w:tab/>
              <w:t>University</w:t>
            </w:r>
          </w:p>
          <w:p w14:paraId="5C4D1A80" w14:textId="77777777" w:rsidR="009C30F0" w:rsidRDefault="009C30F0" w:rsidP="00D77C7B">
            <w:pPr>
              <w:tabs>
                <w:tab w:val="left" w:pos="210"/>
              </w:tabs>
              <w:spacing w:line="360" w:lineRule="auto"/>
            </w:pPr>
            <w:r>
              <w:tab/>
              <w:t>None</w:t>
            </w:r>
          </w:p>
        </w:tc>
        <w:tc>
          <w:tcPr>
            <w:tcW w:w="0" w:type="auto"/>
          </w:tcPr>
          <w:p w14:paraId="14FE79D1" w14:textId="77777777" w:rsidR="009C30F0" w:rsidRDefault="009C30F0" w:rsidP="00D77C7B">
            <w:pPr>
              <w:spacing w:line="360" w:lineRule="auto"/>
            </w:pPr>
          </w:p>
          <w:p w14:paraId="01940E30" w14:textId="77777777" w:rsidR="009C30F0" w:rsidRDefault="009C30F0" w:rsidP="00D77C7B">
            <w:pPr>
              <w:spacing w:line="360" w:lineRule="auto"/>
            </w:pPr>
            <w:r>
              <w:t>Reference</w:t>
            </w:r>
          </w:p>
          <w:p w14:paraId="27F0F0F3" w14:textId="77777777" w:rsidR="009C30F0" w:rsidRDefault="009C30F0" w:rsidP="00D77C7B">
            <w:pPr>
              <w:spacing w:line="360" w:lineRule="auto"/>
            </w:pPr>
            <w:r>
              <w:t>1.07 (0.72 – 1.59)</w:t>
            </w:r>
          </w:p>
          <w:p w14:paraId="615865E1" w14:textId="77777777" w:rsidR="009C30F0" w:rsidRDefault="009C30F0" w:rsidP="00D77C7B">
            <w:pPr>
              <w:spacing w:line="360" w:lineRule="auto"/>
            </w:pPr>
            <w:r>
              <w:t>0.63 (0.23 – 1.78)</w:t>
            </w:r>
          </w:p>
          <w:p w14:paraId="174958A6" w14:textId="77777777" w:rsidR="009C30F0" w:rsidRDefault="009C30F0" w:rsidP="00D77C7B">
            <w:pPr>
              <w:spacing w:line="360" w:lineRule="auto"/>
            </w:pPr>
            <w:r>
              <w:t>1.44 (0.57 – 3.61)</w:t>
            </w:r>
          </w:p>
          <w:p w14:paraId="73DA8350" w14:textId="77777777" w:rsidR="009C30F0" w:rsidRDefault="009C30F0" w:rsidP="00D77C7B">
            <w:pPr>
              <w:spacing w:line="360" w:lineRule="auto"/>
            </w:pPr>
            <w:r>
              <w:t>1.36 (0.37 – 4.96)</w:t>
            </w:r>
          </w:p>
        </w:tc>
        <w:tc>
          <w:tcPr>
            <w:tcW w:w="0" w:type="auto"/>
          </w:tcPr>
          <w:p w14:paraId="20EC77F2" w14:textId="77777777" w:rsidR="009C30F0" w:rsidRDefault="009C30F0" w:rsidP="00D77C7B">
            <w:pPr>
              <w:spacing w:line="360" w:lineRule="auto"/>
            </w:pPr>
            <w:r>
              <w:t>0.79</w:t>
            </w:r>
          </w:p>
          <w:p w14:paraId="2AC23756" w14:textId="77777777" w:rsidR="009C30F0" w:rsidRDefault="009C30F0" w:rsidP="00D77C7B">
            <w:pPr>
              <w:spacing w:line="360" w:lineRule="auto"/>
            </w:pPr>
          </w:p>
          <w:p w14:paraId="77D1AF76" w14:textId="77777777" w:rsidR="009C30F0" w:rsidRDefault="009C30F0" w:rsidP="00D77C7B">
            <w:pPr>
              <w:spacing w:line="360" w:lineRule="auto"/>
            </w:pPr>
          </w:p>
        </w:tc>
        <w:tc>
          <w:tcPr>
            <w:tcW w:w="0" w:type="auto"/>
          </w:tcPr>
          <w:p w14:paraId="42453E2C" w14:textId="77777777" w:rsidR="009C30F0" w:rsidRDefault="009C30F0" w:rsidP="00D77C7B">
            <w:pPr>
              <w:spacing w:line="360" w:lineRule="auto"/>
            </w:pPr>
          </w:p>
          <w:p w14:paraId="756F0502" w14:textId="77777777" w:rsidR="009C30F0" w:rsidRDefault="009C30F0" w:rsidP="00D77C7B">
            <w:pPr>
              <w:spacing w:line="360" w:lineRule="auto"/>
            </w:pPr>
          </w:p>
          <w:p w14:paraId="3F201490" w14:textId="77777777" w:rsidR="009C30F0" w:rsidRDefault="009C30F0" w:rsidP="00D77C7B">
            <w:pPr>
              <w:spacing w:line="360" w:lineRule="auto"/>
            </w:pPr>
          </w:p>
        </w:tc>
        <w:tc>
          <w:tcPr>
            <w:tcW w:w="0" w:type="auto"/>
          </w:tcPr>
          <w:p w14:paraId="4CC1B573" w14:textId="77777777" w:rsidR="009C30F0" w:rsidRDefault="009C30F0" w:rsidP="00D77C7B">
            <w:pPr>
              <w:spacing w:line="360" w:lineRule="auto"/>
            </w:pPr>
          </w:p>
        </w:tc>
      </w:tr>
      <w:tr w:rsidR="009C30F0" w14:paraId="63BD8FCE" w14:textId="77777777" w:rsidTr="00FA64CB">
        <w:tc>
          <w:tcPr>
            <w:tcW w:w="0" w:type="auto"/>
          </w:tcPr>
          <w:p w14:paraId="3CA36BAF" w14:textId="77777777" w:rsidR="009C30F0" w:rsidRDefault="009C30F0" w:rsidP="00D77C7B">
            <w:pPr>
              <w:tabs>
                <w:tab w:val="left" w:pos="179"/>
              </w:tabs>
              <w:spacing w:line="360" w:lineRule="auto"/>
            </w:pPr>
            <w:proofErr w:type="spellStart"/>
            <w:r>
              <w:t>Employment</w:t>
            </w:r>
            <w:r w:rsidRPr="00A22974">
              <w:rPr>
                <w:vertAlign w:val="superscript"/>
              </w:rPr>
              <w:t>b</w:t>
            </w:r>
            <w:proofErr w:type="spellEnd"/>
          </w:p>
          <w:p w14:paraId="6466F748" w14:textId="77777777" w:rsidR="009C30F0" w:rsidRDefault="009C30F0" w:rsidP="00D77C7B">
            <w:pPr>
              <w:tabs>
                <w:tab w:val="left" w:pos="179"/>
              </w:tabs>
              <w:spacing w:line="360" w:lineRule="auto"/>
            </w:pPr>
            <w:r>
              <w:tab/>
              <w:t>Unemployed</w:t>
            </w:r>
          </w:p>
          <w:p w14:paraId="5D2975C6" w14:textId="77777777" w:rsidR="009C30F0" w:rsidRDefault="009C30F0" w:rsidP="00D77C7B">
            <w:pPr>
              <w:tabs>
                <w:tab w:val="left" w:pos="179"/>
              </w:tabs>
              <w:spacing w:line="360" w:lineRule="auto"/>
            </w:pPr>
            <w:r>
              <w:tab/>
              <w:t>Student</w:t>
            </w:r>
          </w:p>
          <w:p w14:paraId="1A9806FF" w14:textId="77777777" w:rsidR="009C30F0" w:rsidRDefault="009C30F0" w:rsidP="00D77C7B">
            <w:pPr>
              <w:tabs>
                <w:tab w:val="left" w:pos="179"/>
              </w:tabs>
              <w:spacing w:line="360" w:lineRule="auto"/>
            </w:pPr>
            <w:r>
              <w:tab/>
              <w:t>Self-employed</w:t>
            </w:r>
          </w:p>
          <w:p w14:paraId="555124D9" w14:textId="77777777" w:rsidR="009C30F0" w:rsidRDefault="009C30F0" w:rsidP="00D77C7B">
            <w:pPr>
              <w:tabs>
                <w:tab w:val="left" w:pos="179"/>
              </w:tabs>
              <w:spacing w:line="360" w:lineRule="auto"/>
            </w:pPr>
            <w:r>
              <w:tab/>
              <w:t>Paid employee</w:t>
            </w:r>
          </w:p>
          <w:p w14:paraId="24FF8C39" w14:textId="77777777" w:rsidR="009C30F0" w:rsidRDefault="009C30F0" w:rsidP="00D77C7B">
            <w:pPr>
              <w:tabs>
                <w:tab w:val="left" w:pos="179"/>
              </w:tabs>
              <w:spacing w:line="360" w:lineRule="auto"/>
            </w:pPr>
            <w:r>
              <w:tab/>
              <w:t>Unpaid family worker</w:t>
            </w:r>
          </w:p>
          <w:p w14:paraId="7AB3360E" w14:textId="77777777" w:rsidR="009C30F0" w:rsidRDefault="009C30F0" w:rsidP="00D77C7B">
            <w:pPr>
              <w:tabs>
                <w:tab w:val="left" w:pos="179"/>
              </w:tabs>
              <w:spacing w:line="360" w:lineRule="auto"/>
            </w:pPr>
            <w:r>
              <w:tab/>
              <w:t>Retired</w:t>
            </w:r>
          </w:p>
        </w:tc>
        <w:tc>
          <w:tcPr>
            <w:tcW w:w="0" w:type="auto"/>
          </w:tcPr>
          <w:p w14:paraId="482D9EA3" w14:textId="77777777" w:rsidR="009C30F0" w:rsidRDefault="009C30F0" w:rsidP="00D77C7B">
            <w:pPr>
              <w:spacing w:line="360" w:lineRule="auto"/>
            </w:pPr>
          </w:p>
          <w:p w14:paraId="192BAE41" w14:textId="77777777" w:rsidR="009C30F0" w:rsidRDefault="009C30F0" w:rsidP="00D77C7B">
            <w:pPr>
              <w:spacing w:line="360" w:lineRule="auto"/>
            </w:pPr>
            <w:r>
              <w:t>Reference</w:t>
            </w:r>
            <w:r>
              <w:br/>
              <w:t>0.93 (0.40 – 2.16)</w:t>
            </w:r>
          </w:p>
          <w:p w14:paraId="3BC8C1B0" w14:textId="77777777" w:rsidR="009C30F0" w:rsidRDefault="009C30F0" w:rsidP="00D77C7B">
            <w:pPr>
              <w:spacing w:line="360" w:lineRule="auto"/>
            </w:pPr>
            <w:r>
              <w:t>2.44 (1.28 – 4.64)</w:t>
            </w:r>
          </w:p>
          <w:p w14:paraId="1FBB611E" w14:textId="77777777" w:rsidR="009C30F0" w:rsidRDefault="009C30F0" w:rsidP="00D77C7B">
            <w:pPr>
              <w:spacing w:line="360" w:lineRule="auto"/>
            </w:pPr>
            <w:r>
              <w:t>2.20 (1.11 – 4.38)</w:t>
            </w:r>
          </w:p>
          <w:p w14:paraId="7289901D" w14:textId="77777777" w:rsidR="009C30F0" w:rsidRDefault="009C30F0" w:rsidP="00D77C7B">
            <w:pPr>
              <w:spacing w:line="360" w:lineRule="auto"/>
            </w:pPr>
            <w:r>
              <w:t>1.30 (0.62 – 2.72)</w:t>
            </w:r>
          </w:p>
          <w:p w14:paraId="226AAF09" w14:textId="77777777" w:rsidR="009C30F0" w:rsidRDefault="009C30F0" w:rsidP="00D77C7B">
            <w:pPr>
              <w:spacing w:line="360" w:lineRule="auto"/>
            </w:pPr>
            <w:r>
              <w:t>1.65 (0.22 – 12.60)</w:t>
            </w:r>
          </w:p>
        </w:tc>
        <w:tc>
          <w:tcPr>
            <w:tcW w:w="0" w:type="auto"/>
          </w:tcPr>
          <w:p w14:paraId="71C9A18A" w14:textId="77777777" w:rsidR="009C30F0" w:rsidRDefault="009C30F0" w:rsidP="00D77C7B">
            <w:pPr>
              <w:spacing w:line="360" w:lineRule="auto"/>
            </w:pPr>
            <w:r>
              <w:t>0.01</w:t>
            </w:r>
          </w:p>
          <w:p w14:paraId="5F4730F4" w14:textId="77777777" w:rsidR="009C30F0" w:rsidRDefault="009C30F0" w:rsidP="00D77C7B">
            <w:pPr>
              <w:spacing w:line="360" w:lineRule="auto"/>
            </w:pPr>
          </w:p>
          <w:p w14:paraId="492DEA5D" w14:textId="77777777" w:rsidR="009C30F0" w:rsidRDefault="009C30F0" w:rsidP="00D77C7B">
            <w:pPr>
              <w:spacing w:line="360" w:lineRule="auto"/>
            </w:pPr>
          </w:p>
          <w:p w14:paraId="0184D6F1" w14:textId="77777777" w:rsidR="009C30F0" w:rsidRDefault="009C30F0" w:rsidP="00D77C7B">
            <w:pPr>
              <w:spacing w:line="360" w:lineRule="auto"/>
            </w:pPr>
          </w:p>
        </w:tc>
        <w:tc>
          <w:tcPr>
            <w:tcW w:w="0" w:type="auto"/>
          </w:tcPr>
          <w:p w14:paraId="60369744" w14:textId="77777777" w:rsidR="009C30F0" w:rsidRDefault="009C30F0" w:rsidP="00D77C7B">
            <w:pPr>
              <w:spacing w:line="360" w:lineRule="auto"/>
            </w:pPr>
          </w:p>
        </w:tc>
        <w:tc>
          <w:tcPr>
            <w:tcW w:w="0" w:type="auto"/>
          </w:tcPr>
          <w:p w14:paraId="295602FE" w14:textId="77777777" w:rsidR="009C30F0" w:rsidRDefault="009C30F0" w:rsidP="00D77C7B">
            <w:pPr>
              <w:spacing w:line="360" w:lineRule="auto"/>
            </w:pPr>
          </w:p>
        </w:tc>
      </w:tr>
      <w:tr w:rsidR="009C30F0" w:rsidRPr="00530C28" w14:paraId="206449BE" w14:textId="77777777" w:rsidTr="00FA64CB">
        <w:tc>
          <w:tcPr>
            <w:tcW w:w="0" w:type="auto"/>
          </w:tcPr>
          <w:p w14:paraId="7A42C140" w14:textId="77777777" w:rsidR="009C30F0" w:rsidRDefault="009C30F0" w:rsidP="00D77C7B">
            <w:pPr>
              <w:spacing w:line="360" w:lineRule="auto"/>
              <w:ind w:left="179" w:hanging="179"/>
            </w:pPr>
            <w:r>
              <w:t xml:space="preserve">Socioeconomic </w:t>
            </w:r>
            <w:proofErr w:type="spellStart"/>
            <w:r>
              <w:t>status</w:t>
            </w:r>
            <w:r w:rsidRPr="00530C28">
              <w:rPr>
                <w:vertAlign w:val="superscript"/>
              </w:rPr>
              <w:t>c</w:t>
            </w:r>
            <w:proofErr w:type="spellEnd"/>
          </w:p>
          <w:p w14:paraId="6DFCB845" w14:textId="77777777" w:rsidR="009C30F0" w:rsidRDefault="009C30F0" w:rsidP="00D77C7B">
            <w:pPr>
              <w:spacing w:line="360" w:lineRule="auto"/>
              <w:ind w:left="179" w:hanging="179"/>
            </w:pPr>
            <w:r>
              <w:lastRenderedPageBreak/>
              <w:tab/>
              <w:t>Highest quintile</w:t>
            </w:r>
          </w:p>
          <w:p w14:paraId="1336315F" w14:textId="77777777" w:rsidR="009C30F0" w:rsidRDefault="009C30F0" w:rsidP="00D77C7B">
            <w:pPr>
              <w:spacing w:line="360" w:lineRule="auto"/>
              <w:ind w:left="179" w:hanging="179"/>
            </w:pPr>
            <w:r>
              <w:tab/>
              <w:t>2</w:t>
            </w:r>
            <w:r w:rsidRPr="00530C28">
              <w:rPr>
                <w:vertAlign w:val="superscript"/>
              </w:rPr>
              <w:t>nd</w:t>
            </w:r>
            <w:r>
              <w:t xml:space="preserve"> highest quintile</w:t>
            </w:r>
          </w:p>
          <w:p w14:paraId="2110B832" w14:textId="77777777" w:rsidR="009C30F0" w:rsidRPr="00C277FA" w:rsidRDefault="009C30F0" w:rsidP="00D77C7B">
            <w:pPr>
              <w:spacing w:line="360" w:lineRule="auto"/>
              <w:ind w:left="179" w:hanging="179"/>
              <w:rPr>
                <w:lang w:val="fr-FR"/>
              </w:rPr>
            </w:pPr>
            <w:r>
              <w:tab/>
            </w:r>
            <w:r w:rsidRPr="00C277FA">
              <w:rPr>
                <w:lang w:val="fr-FR"/>
              </w:rPr>
              <w:t>Middle quintile</w:t>
            </w:r>
          </w:p>
          <w:p w14:paraId="19770FDD" w14:textId="77777777" w:rsidR="009C30F0" w:rsidRPr="00530C28" w:rsidRDefault="009C30F0" w:rsidP="00D77C7B">
            <w:pPr>
              <w:spacing w:line="360" w:lineRule="auto"/>
              <w:ind w:left="179" w:hanging="179"/>
              <w:rPr>
                <w:lang w:val="fr-FR"/>
              </w:rPr>
            </w:pPr>
            <w:r>
              <w:rPr>
                <w:lang w:val="fr-FR"/>
              </w:rPr>
              <w:tab/>
            </w:r>
            <w:r w:rsidRPr="00530C28">
              <w:rPr>
                <w:lang w:val="fr-FR"/>
              </w:rPr>
              <w:t>2</w:t>
            </w:r>
            <w:r w:rsidRPr="00530C28">
              <w:rPr>
                <w:vertAlign w:val="superscript"/>
                <w:lang w:val="fr-FR"/>
              </w:rPr>
              <w:t>nd</w:t>
            </w:r>
            <w:r w:rsidRPr="00530C28">
              <w:rPr>
                <w:lang w:val="fr-FR"/>
              </w:rPr>
              <w:t xml:space="preserve"> </w:t>
            </w:r>
            <w:proofErr w:type="spellStart"/>
            <w:r w:rsidRPr="00530C28">
              <w:rPr>
                <w:lang w:val="fr-FR"/>
              </w:rPr>
              <w:t>Poorest</w:t>
            </w:r>
            <w:proofErr w:type="spellEnd"/>
            <w:r w:rsidRPr="00530C28">
              <w:rPr>
                <w:lang w:val="fr-FR"/>
              </w:rPr>
              <w:t xml:space="preserve"> quintile</w:t>
            </w:r>
          </w:p>
          <w:p w14:paraId="07A83F85" w14:textId="77777777" w:rsidR="009C30F0" w:rsidRPr="00530C28" w:rsidRDefault="009C30F0" w:rsidP="00D77C7B">
            <w:pPr>
              <w:spacing w:line="360" w:lineRule="auto"/>
              <w:ind w:left="179" w:hanging="179"/>
              <w:rPr>
                <w:lang w:val="fr-FR"/>
              </w:rPr>
            </w:pPr>
            <w:r>
              <w:rPr>
                <w:lang w:val="fr-FR"/>
              </w:rPr>
              <w:tab/>
            </w:r>
            <w:proofErr w:type="spellStart"/>
            <w:r w:rsidRPr="00530C28">
              <w:rPr>
                <w:lang w:val="fr-FR"/>
              </w:rPr>
              <w:t>Poorest</w:t>
            </w:r>
            <w:proofErr w:type="spellEnd"/>
            <w:r w:rsidRPr="00530C28">
              <w:rPr>
                <w:lang w:val="fr-FR"/>
              </w:rPr>
              <w:t xml:space="preserve"> q</w:t>
            </w:r>
            <w:r>
              <w:rPr>
                <w:lang w:val="fr-FR"/>
              </w:rPr>
              <w:t>uintile</w:t>
            </w:r>
          </w:p>
        </w:tc>
        <w:tc>
          <w:tcPr>
            <w:tcW w:w="0" w:type="auto"/>
          </w:tcPr>
          <w:p w14:paraId="5C998790" w14:textId="77777777" w:rsidR="009C30F0" w:rsidRDefault="009C30F0" w:rsidP="00D77C7B">
            <w:pPr>
              <w:spacing w:line="360" w:lineRule="auto"/>
              <w:rPr>
                <w:lang w:val="fr-FR"/>
              </w:rPr>
            </w:pPr>
          </w:p>
          <w:p w14:paraId="08F28CA3" w14:textId="77777777" w:rsidR="009C30F0" w:rsidRDefault="009C30F0" w:rsidP="00D77C7B">
            <w:pPr>
              <w:spacing w:line="360" w:lineRule="auto"/>
              <w:rPr>
                <w:lang w:val="fr-FR"/>
              </w:rPr>
            </w:pPr>
            <w:r>
              <w:rPr>
                <w:lang w:val="fr-FR"/>
              </w:rPr>
              <w:lastRenderedPageBreak/>
              <w:t>Reference</w:t>
            </w:r>
          </w:p>
          <w:p w14:paraId="5C09FD37" w14:textId="77777777" w:rsidR="009C30F0" w:rsidRDefault="009C30F0" w:rsidP="00D77C7B">
            <w:pPr>
              <w:spacing w:line="360" w:lineRule="auto"/>
              <w:rPr>
                <w:lang w:val="fr-FR"/>
              </w:rPr>
            </w:pPr>
            <w:r>
              <w:rPr>
                <w:lang w:val="fr-FR"/>
              </w:rPr>
              <w:t>1.21 (0.62 – 2.37)</w:t>
            </w:r>
          </w:p>
          <w:p w14:paraId="06440312" w14:textId="77777777" w:rsidR="009C30F0" w:rsidRDefault="009C30F0" w:rsidP="00D77C7B">
            <w:pPr>
              <w:spacing w:line="360" w:lineRule="auto"/>
              <w:rPr>
                <w:lang w:val="fr-FR"/>
              </w:rPr>
            </w:pPr>
            <w:r>
              <w:rPr>
                <w:lang w:val="fr-FR"/>
              </w:rPr>
              <w:t>0.73 (0.36 – 1.49)</w:t>
            </w:r>
          </w:p>
          <w:p w14:paraId="7A368614" w14:textId="77777777" w:rsidR="009C30F0" w:rsidRDefault="009C30F0" w:rsidP="00D77C7B">
            <w:pPr>
              <w:spacing w:line="360" w:lineRule="auto"/>
              <w:rPr>
                <w:lang w:val="fr-FR"/>
              </w:rPr>
            </w:pPr>
            <w:r>
              <w:rPr>
                <w:lang w:val="fr-FR"/>
              </w:rPr>
              <w:t>1.11 (0.57 – 2.17)</w:t>
            </w:r>
          </w:p>
          <w:p w14:paraId="18C2A47B" w14:textId="77777777" w:rsidR="009C30F0" w:rsidRPr="00530C28" w:rsidRDefault="009C30F0" w:rsidP="00D77C7B">
            <w:pPr>
              <w:spacing w:line="360" w:lineRule="auto"/>
              <w:rPr>
                <w:lang w:val="fr-FR"/>
              </w:rPr>
            </w:pPr>
            <w:r>
              <w:rPr>
                <w:lang w:val="fr-FR"/>
              </w:rPr>
              <w:t>1.10 (0.56 – 2.17)</w:t>
            </w:r>
          </w:p>
        </w:tc>
        <w:tc>
          <w:tcPr>
            <w:tcW w:w="0" w:type="auto"/>
          </w:tcPr>
          <w:p w14:paraId="7E2CB5DB" w14:textId="77777777" w:rsidR="009C30F0" w:rsidRDefault="009C30F0" w:rsidP="00D77C7B">
            <w:pPr>
              <w:spacing w:line="360" w:lineRule="auto"/>
              <w:rPr>
                <w:lang w:val="fr-FR"/>
              </w:rPr>
            </w:pPr>
            <w:r>
              <w:rPr>
                <w:lang w:val="fr-FR"/>
              </w:rPr>
              <w:lastRenderedPageBreak/>
              <w:t>0.49</w:t>
            </w:r>
          </w:p>
          <w:p w14:paraId="14499516" w14:textId="77777777" w:rsidR="009C30F0" w:rsidRDefault="009C30F0" w:rsidP="00D77C7B">
            <w:pPr>
              <w:spacing w:line="360" w:lineRule="auto"/>
              <w:rPr>
                <w:lang w:val="fr-FR"/>
              </w:rPr>
            </w:pPr>
          </w:p>
          <w:p w14:paraId="65E930A7" w14:textId="77777777" w:rsidR="009C30F0" w:rsidRPr="00530C28" w:rsidRDefault="009C30F0" w:rsidP="00D77C7B">
            <w:pPr>
              <w:spacing w:line="360" w:lineRule="auto"/>
              <w:rPr>
                <w:lang w:val="fr-FR"/>
              </w:rPr>
            </w:pPr>
          </w:p>
        </w:tc>
        <w:tc>
          <w:tcPr>
            <w:tcW w:w="0" w:type="auto"/>
          </w:tcPr>
          <w:p w14:paraId="3DFC5155" w14:textId="77777777" w:rsidR="009C30F0" w:rsidRPr="00530C28" w:rsidRDefault="009C30F0" w:rsidP="00D77C7B">
            <w:pPr>
              <w:spacing w:line="360" w:lineRule="auto"/>
              <w:rPr>
                <w:lang w:val="fr-FR"/>
              </w:rPr>
            </w:pPr>
          </w:p>
        </w:tc>
        <w:tc>
          <w:tcPr>
            <w:tcW w:w="0" w:type="auto"/>
          </w:tcPr>
          <w:p w14:paraId="13C8FB7B" w14:textId="77777777" w:rsidR="009C30F0" w:rsidRPr="00530C28" w:rsidRDefault="009C30F0" w:rsidP="00D77C7B">
            <w:pPr>
              <w:spacing w:line="360" w:lineRule="auto"/>
              <w:rPr>
                <w:lang w:val="fr-FR"/>
              </w:rPr>
            </w:pPr>
          </w:p>
        </w:tc>
      </w:tr>
    </w:tbl>
    <w:bookmarkEnd w:id="11"/>
    <w:p w14:paraId="426DD05F" w14:textId="77777777" w:rsidR="009C30F0" w:rsidRDefault="009C30F0" w:rsidP="00D77C7B">
      <w:pPr>
        <w:spacing w:line="360" w:lineRule="auto"/>
        <w:rPr>
          <w:sz w:val="20"/>
        </w:rPr>
      </w:pPr>
      <w:proofErr w:type="spellStart"/>
      <w:r>
        <w:rPr>
          <w:sz w:val="20"/>
          <w:vertAlign w:val="superscript"/>
        </w:rPr>
        <w:t>a</w:t>
      </w:r>
      <w:r>
        <w:rPr>
          <w:sz w:val="20"/>
        </w:rPr>
        <w:t>Multivariable</w:t>
      </w:r>
      <w:proofErr w:type="spellEnd"/>
      <w:r>
        <w:rPr>
          <w:sz w:val="20"/>
        </w:rPr>
        <w:t xml:space="preserve"> model considers individuals aged </w:t>
      </w:r>
      <w:r>
        <w:rPr>
          <w:rFonts w:cstheme="minorHAnsi"/>
          <w:sz w:val="20"/>
        </w:rPr>
        <w:t>≥</w:t>
      </w:r>
      <w:r>
        <w:rPr>
          <w:sz w:val="20"/>
        </w:rPr>
        <w:t>16 years and i</w:t>
      </w:r>
      <w:r w:rsidRPr="003B1A18">
        <w:rPr>
          <w:sz w:val="20"/>
        </w:rPr>
        <w:t>nc</w:t>
      </w:r>
      <w:r>
        <w:rPr>
          <w:sz w:val="20"/>
        </w:rPr>
        <w:t>ludes a cubic spline variable for age t</w:t>
      </w:r>
      <w:r w:rsidRPr="00DC7A97">
        <w:rPr>
          <w:sz w:val="20"/>
        </w:rPr>
        <w:t xml:space="preserve">o account for change in </w:t>
      </w:r>
      <w:r>
        <w:rPr>
          <w:sz w:val="20"/>
        </w:rPr>
        <w:t xml:space="preserve">prevalence with respect to </w:t>
      </w:r>
      <w:r w:rsidRPr="00DC7A97">
        <w:rPr>
          <w:sz w:val="20"/>
        </w:rPr>
        <w:t>age</w:t>
      </w:r>
      <w:r>
        <w:rPr>
          <w:sz w:val="20"/>
        </w:rPr>
        <w:t xml:space="preserve">. </w:t>
      </w:r>
      <w:proofErr w:type="spellStart"/>
      <w:r w:rsidRPr="00061796">
        <w:rPr>
          <w:sz w:val="20"/>
          <w:vertAlign w:val="superscript"/>
        </w:rPr>
        <w:t>b</w:t>
      </w:r>
      <w:r>
        <w:rPr>
          <w:sz w:val="20"/>
        </w:rPr>
        <w:t>Education</w:t>
      </w:r>
      <w:proofErr w:type="spellEnd"/>
      <w:r>
        <w:rPr>
          <w:sz w:val="20"/>
        </w:rPr>
        <w:t xml:space="preserve">, employment, marital status and socioeconomic status data are applicable to individuals aged &gt;16 years. </w:t>
      </w:r>
      <w:proofErr w:type="spellStart"/>
      <w:r w:rsidRPr="00061796">
        <w:rPr>
          <w:sz w:val="20"/>
          <w:vertAlign w:val="superscript"/>
        </w:rPr>
        <w:t>c</w:t>
      </w:r>
      <w:r>
        <w:rPr>
          <w:sz w:val="20"/>
        </w:rPr>
        <w:t>Socioeconomic</w:t>
      </w:r>
      <w:proofErr w:type="spellEnd"/>
      <w:r>
        <w:rPr>
          <w:sz w:val="20"/>
        </w:rPr>
        <w:t xml:space="preserve"> quintiles are derived for the 44 health surveillance areas in the serosurvey in which the participants resided.</w:t>
      </w:r>
    </w:p>
    <w:p w14:paraId="09DF97E5" w14:textId="77777777" w:rsidR="009C30F0" w:rsidRDefault="009C30F0" w:rsidP="00D77C7B">
      <w:pPr>
        <w:spacing w:line="360" w:lineRule="auto"/>
        <w:rPr>
          <w:b/>
        </w:rPr>
      </w:pPr>
      <w:r>
        <w:rPr>
          <w:b/>
        </w:rPr>
        <w:br w:type="page"/>
      </w:r>
    </w:p>
    <w:p w14:paraId="61D2D553" w14:textId="77777777" w:rsidR="009C30F0" w:rsidRPr="008A5EC6" w:rsidRDefault="009C30F0" w:rsidP="00D77C7B">
      <w:pPr>
        <w:spacing w:line="360" w:lineRule="auto"/>
        <w:jc w:val="both"/>
      </w:pPr>
      <w:r>
        <w:rPr>
          <w:b/>
        </w:rPr>
        <w:lastRenderedPageBreak/>
        <w:t xml:space="preserve">Table 3: </w:t>
      </w:r>
      <w:r>
        <w:t xml:space="preserve">Characteristics of participants and outcome of community evaluation of HBV treatment eligibilit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711"/>
        <w:gridCol w:w="1559"/>
        <w:gridCol w:w="1691"/>
      </w:tblGrid>
      <w:tr w:rsidR="009C30F0" w14:paraId="5A5A0B1F" w14:textId="77777777" w:rsidTr="00FA64CB">
        <w:tc>
          <w:tcPr>
            <w:tcW w:w="2977" w:type="dxa"/>
            <w:tcBorders>
              <w:left w:val="nil"/>
            </w:tcBorders>
          </w:tcPr>
          <w:p w14:paraId="704EC6A3" w14:textId="77777777" w:rsidR="009C30F0" w:rsidRDefault="009C30F0" w:rsidP="00D77C7B">
            <w:pPr>
              <w:spacing w:line="360" w:lineRule="auto"/>
              <w:rPr>
                <w:b/>
              </w:rPr>
            </w:pPr>
            <w:r>
              <w:rPr>
                <w:b/>
              </w:rPr>
              <w:t>Characteristic</w:t>
            </w:r>
          </w:p>
          <w:p w14:paraId="1927543A" w14:textId="77777777" w:rsidR="009C30F0" w:rsidRDefault="009C30F0" w:rsidP="00D77C7B">
            <w:pPr>
              <w:spacing w:line="360" w:lineRule="auto"/>
              <w:rPr>
                <w:b/>
              </w:rPr>
            </w:pPr>
            <w:r>
              <w:rPr>
                <w:b/>
              </w:rPr>
              <w:t>m</w:t>
            </w:r>
            <w:r w:rsidRPr="00CA10E3">
              <w:rPr>
                <w:b/>
              </w:rPr>
              <w:t xml:space="preserve">edian (IQR) or </w:t>
            </w:r>
            <w:proofErr w:type="gramStart"/>
            <w:r w:rsidRPr="00CA10E3">
              <w:rPr>
                <w:b/>
              </w:rPr>
              <w:t>n(</w:t>
            </w:r>
            <w:proofErr w:type="gramEnd"/>
            <w:r w:rsidRPr="00CA10E3">
              <w:rPr>
                <w:b/>
              </w:rPr>
              <w:t>%)</w:t>
            </w:r>
          </w:p>
          <w:p w14:paraId="14D6F609" w14:textId="77777777" w:rsidR="009C30F0" w:rsidRPr="00CA10E3" w:rsidRDefault="009C30F0" w:rsidP="00D77C7B">
            <w:pPr>
              <w:spacing w:line="360" w:lineRule="auto"/>
              <w:rPr>
                <w:b/>
              </w:rPr>
            </w:pPr>
          </w:p>
        </w:tc>
        <w:tc>
          <w:tcPr>
            <w:tcW w:w="1711" w:type="dxa"/>
          </w:tcPr>
          <w:p w14:paraId="15A97D41" w14:textId="77777777" w:rsidR="009C30F0" w:rsidRDefault="009C30F0" w:rsidP="00D77C7B">
            <w:pPr>
              <w:spacing w:line="360" w:lineRule="auto"/>
              <w:rPr>
                <w:b/>
              </w:rPr>
            </w:pPr>
            <w:r>
              <w:rPr>
                <w:b/>
              </w:rPr>
              <w:t xml:space="preserve">All participants </w:t>
            </w:r>
          </w:p>
          <w:p w14:paraId="2236F31E" w14:textId="77777777" w:rsidR="009C30F0" w:rsidRDefault="009C30F0" w:rsidP="00D77C7B">
            <w:pPr>
              <w:spacing w:line="360" w:lineRule="auto"/>
              <w:rPr>
                <w:b/>
              </w:rPr>
            </w:pPr>
            <w:r>
              <w:rPr>
                <w:b/>
              </w:rPr>
              <w:t>n=94</w:t>
            </w:r>
          </w:p>
        </w:tc>
        <w:tc>
          <w:tcPr>
            <w:tcW w:w="1559" w:type="dxa"/>
          </w:tcPr>
          <w:p w14:paraId="31198AD5" w14:textId="77777777" w:rsidR="009C30F0" w:rsidRDefault="009C30F0" w:rsidP="00D77C7B">
            <w:pPr>
              <w:spacing w:line="360" w:lineRule="auto"/>
              <w:rPr>
                <w:b/>
              </w:rPr>
            </w:pPr>
            <w:r>
              <w:rPr>
                <w:b/>
              </w:rPr>
              <w:t xml:space="preserve">HIV positive </w:t>
            </w:r>
            <w:proofErr w:type="spellStart"/>
            <w:r>
              <w:rPr>
                <w:b/>
              </w:rPr>
              <w:t>population</w:t>
            </w:r>
            <w:r w:rsidRPr="00224695">
              <w:rPr>
                <w:b/>
                <w:vertAlign w:val="superscript"/>
              </w:rPr>
              <w:t>a</w:t>
            </w:r>
            <w:proofErr w:type="spellEnd"/>
            <w:r>
              <w:rPr>
                <w:b/>
              </w:rPr>
              <w:t xml:space="preserve"> </w:t>
            </w:r>
          </w:p>
          <w:p w14:paraId="3BEFEB6A" w14:textId="77777777" w:rsidR="009C30F0" w:rsidRDefault="009C30F0" w:rsidP="00D77C7B">
            <w:pPr>
              <w:spacing w:line="360" w:lineRule="auto"/>
              <w:rPr>
                <w:b/>
              </w:rPr>
            </w:pPr>
            <w:r>
              <w:rPr>
                <w:b/>
              </w:rPr>
              <w:t>n=24</w:t>
            </w:r>
          </w:p>
        </w:tc>
        <w:tc>
          <w:tcPr>
            <w:tcW w:w="1691" w:type="dxa"/>
            <w:tcBorders>
              <w:right w:val="nil"/>
            </w:tcBorders>
          </w:tcPr>
          <w:p w14:paraId="7E2719C5" w14:textId="77777777" w:rsidR="009C30F0" w:rsidRDefault="009C30F0" w:rsidP="00D77C7B">
            <w:pPr>
              <w:spacing w:line="360" w:lineRule="auto"/>
              <w:rPr>
                <w:b/>
              </w:rPr>
            </w:pPr>
            <w:r>
              <w:rPr>
                <w:b/>
              </w:rPr>
              <w:t>HIV negative population</w:t>
            </w:r>
          </w:p>
          <w:p w14:paraId="3D1499B8" w14:textId="77777777" w:rsidR="009C30F0" w:rsidRDefault="009C30F0" w:rsidP="00D77C7B">
            <w:pPr>
              <w:spacing w:line="360" w:lineRule="auto"/>
              <w:rPr>
                <w:b/>
              </w:rPr>
            </w:pPr>
            <w:r>
              <w:rPr>
                <w:b/>
              </w:rPr>
              <w:t>n=69</w:t>
            </w:r>
          </w:p>
        </w:tc>
      </w:tr>
      <w:tr w:rsidR="009C30F0" w14:paraId="5232F63A" w14:textId="77777777" w:rsidTr="00FA64CB">
        <w:tc>
          <w:tcPr>
            <w:tcW w:w="2977" w:type="dxa"/>
            <w:tcBorders>
              <w:left w:val="nil"/>
            </w:tcBorders>
          </w:tcPr>
          <w:p w14:paraId="4B6997F3" w14:textId="77777777" w:rsidR="009C30F0" w:rsidRPr="00A05AC3" w:rsidRDefault="009C30F0" w:rsidP="00D77C7B">
            <w:pPr>
              <w:spacing w:line="360" w:lineRule="auto"/>
            </w:pPr>
            <w:r w:rsidRPr="00A05AC3">
              <w:t>Age</w:t>
            </w:r>
            <w:r>
              <w:t>, years</w:t>
            </w:r>
          </w:p>
        </w:tc>
        <w:tc>
          <w:tcPr>
            <w:tcW w:w="1711" w:type="dxa"/>
          </w:tcPr>
          <w:p w14:paraId="2CF73080" w14:textId="77777777" w:rsidR="009C30F0" w:rsidRPr="00A05AC3" w:rsidRDefault="009C30F0" w:rsidP="00D77C7B">
            <w:pPr>
              <w:spacing w:line="360" w:lineRule="auto"/>
            </w:pPr>
            <w:r w:rsidRPr="00A05AC3">
              <w:t>36 (</w:t>
            </w:r>
            <w:r>
              <w:t>29, 41)</w:t>
            </w:r>
          </w:p>
        </w:tc>
        <w:tc>
          <w:tcPr>
            <w:tcW w:w="1559" w:type="dxa"/>
          </w:tcPr>
          <w:p w14:paraId="220C7592" w14:textId="77777777" w:rsidR="009C30F0" w:rsidRPr="00A05AC3" w:rsidRDefault="009C30F0" w:rsidP="00D77C7B">
            <w:pPr>
              <w:spacing w:line="360" w:lineRule="auto"/>
            </w:pPr>
            <w:r>
              <w:t>39 (36, 47)</w:t>
            </w:r>
          </w:p>
        </w:tc>
        <w:tc>
          <w:tcPr>
            <w:tcW w:w="1691" w:type="dxa"/>
            <w:tcBorders>
              <w:right w:val="nil"/>
            </w:tcBorders>
          </w:tcPr>
          <w:p w14:paraId="53071810" w14:textId="77777777" w:rsidR="009C30F0" w:rsidRPr="00A05AC3" w:rsidRDefault="009C30F0" w:rsidP="00D77C7B">
            <w:pPr>
              <w:spacing w:line="360" w:lineRule="auto"/>
            </w:pPr>
            <w:r>
              <w:t>34 (27, 38)</w:t>
            </w:r>
          </w:p>
        </w:tc>
      </w:tr>
      <w:tr w:rsidR="009C30F0" w14:paraId="3F54E763" w14:textId="77777777" w:rsidTr="00FA64CB">
        <w:tc>
          <w:tcPr>
            <w:tcW w:w="2977" w:type="dxa"/>
            <w:tcBorders>
              <w:left w:val="nil"/>
              <w:bottom w:val="single" w:sz="4" w:space="0" w:color="auto"/>
            </w:tcBorders>
          </w:tcPr>
          <w:p w14:paraId="081CF5CD" w14:textId="77777777" w:rsidR="009C30F0" w:rsidRPr="00A05AC3" w:rsidRDefault="009C30F0" w:rsidP="00D77C7B">
            <w:pPr>
              <w:spacing w:line="360" w:lineRule="auto"/>
            </w:pPr>
            <w:r w:rsidRPr="00A05AC3">
              <w:t>Sex</w:t>
            </w:r>
            <w:r>
              <w:t>, female</w:t>
            </w:r>
          </w:p>
        </w:tc>
        <w:tc>
          <w:tcPr>
            <w:tcW w:w="1711" w:type="dxa"/>
            <w:tcBorders>
              <w:bottom w:val="single" w:sz="4" w:space="0" w:color="auto"/>
            </w:tcBorders>
          </w:tcPr>
          <w:p w14:paraId="5A0E6E12" w14:textId="77777777" w:rsidR="009C30F0" w:rsidRPr="00A05AC3" w:rsidRDefault="009C30F0" w:rsidP="00D77C7B">
            <w:pPr>
              <w:spacing w:line="360" w:lineRule="auto"/>
            </w:pPr>
            <w:r>
              <w:t>49 (52)</w:t>
            </w:r>
          </w:p>
        </w:tc>
        <w:tc>
          <w:tcPr>
            <w:tcW w:w="1559" w:type="dxa"/>
            <w:tcBorders>
              <w:bottom w:val="single" w:sz="4" w:space="0" w:color="auto"/>
            </w:tcBorders>
          </w:tcPr>
          <w:p w14:paraId="76A19602" w14:textId="77777777" w:rsidR="009C30F0" w:rsidRDefault="009C30F0" w:rsidP="00D77C7B">
            <w:pPr>
              <w:spacing w:line="360" w:lineRule="auto"/>
            </w:pPr>
            <w:r>
              <w:t>14 (58)</w:t>
            </w:r>
          </w:p>
        </w:tc>
        <w:tc>
          <w:tcPr>
            <w:tcW w:w="1691" w:type="dxa"/>
            <w:tcBorders>
              <w:bottom w:val="single" w:sz="4" w:space="0" w:color="auto"/>
              <w:right w:val="nil"/>
            </w:tcBorders>
          </w:tcPr>
          <w:p w14:paraId="3004B307" w14:textId="77777777" w:rsidR="009C30F0" w:rsidRDefault="009C30F0" w:rsidP="00D77C7B">
            <w:pPr>
              <w:spacing w:line="360" w:lineRule="auto"/>
            </w:pPr>
            <w:r>
              <w:t>35 (51)</w:t>
            </w:r>
          </w:p>
        </w:tc>
      </w:tr>
      <w:tr w:rsidR="009C30F0" w14:paraId="77F6C836" w14:textId="77777777" w:rsidTr="00FA64CB">
        <w:tc>
          <w:tcPr>
            <w:tcW w:w="2977" w:type="dxa"/>
            <w:tcBorders>
              <w:top w:val="nil"/>
              <w:left w:val="nil"/>
              <w:bottom w:val="nil"/>
            </w:tcBorders>
          </w:tcPr>
          <w:p w14:paraId="373DA49F" w14:textId="77777777" w:rsidR="009C30F0" w:rsidRPr="008A5EC6" w:rsidRDefault="009C30F0" w:rsidP="00D77C7B">
            <w:pPr>
              <w:tabs>
                <w:tab w:val="left" w:pos="321"/>
              </w:tabs>
              <w:spacing w:line="360" w:lineRule="auto"/>
            </w:pPr>
            <w:r w:rsidRPr="008A5EC6">
              <w:t>CD4 count</w:t>
            </w:r>
            <w:r>
              <w:t xml:space="preserve"> (cells/mm</w:t>
            </w:r>
            <w:proofErr w:type="gramStart"/>
            <w:r w:rsidRPr="008A5EC6">
              <w:rPr>
                <w:vertAlign w:val="superscript"/>
              </w:rPr>
              <w:t>3</w:t>
            </w:r>
            <w:r>
              <w:t>)</w:t>
            </w:r>
            <w:r w:rsidRPr="000C4E49">
              <w:rPr>
                <w:vertAlign w:val="superscript"/>
              </w:rPr>
              <w:t>b</w:t>
            </w:r>
            <w:proofErr w:type="gramEnd"/>
          </w:p>
        </w:tc>
        <w:tc>
          <w:tcPr>
            <w:tcW w:w="1711" w:type="dxa"/>
            <w:tcBorders>
              <w:top w:val="nil"/>
              <w:bottom w:val="nil"/>
            </w:tcBorders>
          </w:tcPr>
          <w:p w14:paraId="52E13191" w14:textId="77777777" w:rsidR="009C30F0" w:rsidRPr="00A05AC3" w:rsidRDefault="009C30F0" w:rsidP="00D77C7B">
            <w:pPr>
              <w:tabs>
                <w:tab w:val="left" w:pos="390"/>
              </w:tabs>
              <w:spacing w:line="360" w:lineRule="auto"/>
            </w:pPr>
          </w:p>
        </w:tc>
        <w:tc>
          <w:tcPr>
            <w:tcW w:w="1559" w:type="dxa"/>
            <w:tcBorders>
              <w:top w:val="nil"/>
              <w:bottom w:val="nil"/>
            </w:tcBorders>
          </w:tcPr>
          <w:p w14:paraId="24375E4B" w14:textId="77777777" w:rsidR="009C30F0" w:rsidRDefault="009C30F0" w:rsidP="00D77C7B">
            <w:pPr>
              <w:tabs>
                <w:tab w:val="left" w:pos="390"/>
              </w:tabs>
              <w:spacing w:line="360" w:lineRule="auto"/>
            </w:pPr>
            <w:r>
              <w:t>519 (412, 577)</w:t>
            </w:r>
          </w:p>
        </w:tc>
        <w:tc>
          <w:tcPr>
            <w:tcW w:w="1691" w:type="dxa"/>
            <w:tcBorders>
              <w:top w:val="nil"/>
              <w:bottom w:val="nil"/>
              <w:right w:val="nil"/>
            </w:tcBorders>
          </w:tcPr>
          <w:p w14:paraId="7B293C2F" w14:textId="77777777" w:rsidR="009C30F0" w:rsidRDefault="009C30F0" w:rsidP="00D77C7B">
            <w:pPr>
              <w:tabs>
                <w:tab w:val="left" w:pos="390"/>
              </w:tabs>
              <w:spacing w:line="360" w:lineRule="auto"/>
            </w:pPr>
          </w:p>
        </w:tc>
      </w:tr>
      <w:tr w:rsidR="009C30F0" w14:paraId="447EDC7B" w14:textId="77777777" w:rsidTr="00FA64CB">
        <w:tc>
          <w:tcPr>
            <w:tcW w:w="2977" w:type="dxa"/>
            <w:tcBorders>
              <w:top w:val="nil"/>
              <w:left w:val="nil"/>
              <w:bottom w:val="nil"/>
            </w:tcBorders>
          </w:tcPr>
          <w:p w14:paraId="516BCA9C" w14:textId="77777777" w:rsidR="009C30F0" w:rsidRDefault="009C30F0" w:rsidP="00D77C7B">
            <w:pPr>
              <w:tabs>
                <w:tab w:val="left" w:pos="321"/>
              </w:tabs>
              <w:spacing w:line="360" w:lineRule="auto"/>
            </w:pPr>
            <w:r>
              <w:t>On ART</w:t>
            </w:r>
          </w:p>
        </w:tc>
        <w:tc>
          <w:tcPr>
            <w:tcW w:w="1711" w:type="dxa"/>
            <w:tcBorders>
              <w:top w:val="nil"/>
              <w:bottom w:val="nil"/>
            </w:tcBorders>
          </w:tcPr>
          <w:p w14:paraId="2F489A6A" w14:textId="77777777" w:rsidR="009C30F0" w:rsidRPr="00A05AC3" w:rsidRDefault="009C30F0" w:rsidP="00D77C7B">
            <w:pPr>
              <w:tabs>
                <w:tab w:val="left" w:pos="390"/>
              </w:tabs>
              <w:spacing w:line="360" w:lineRule="auto"/>
            </w:pPr>
          </w:p>
        </w:tc>
        <w:tc>
          <w:tcPr>
            <w:tcW w:w="1559" w:type="dxa"/>
            <w:tcBorders>
              <w:top w:val="nil"/>
              <w:bottom w:val="nil"/>
            </w:tcBorders>
          </w:tcPr>
          <w:p w14:paraId="0F58A2E3" w14:textId="77777777" w:rsidR="009C30F0" w:rsidRDefault="009C30F0" w:rsidP="00D77C7B">
            <w:pPr>
              <w:tabs>
                <w:tab w:val="left" w:pos="390"/>
              </w:tabs>
              <w:spacing w:line="360" w:lineRule="auto"/>
            </w:pPr>
            <w:r>
              <w:t>16/24 (67)</w:t>
            </w:r>
          </w:p>
        </w:tc>
        <w:tc>
          <w:tcPr>
            <w:tcW w:w="1691" w:type="dxa"/>
            <w:tcBorders>
              <w:top w:val="nil"/>
              <w:bottom w:val="nil"/>
              <w:right w:val="nil"/>
            </w:tcBorders>
          </w:tcPr>
          <w:p w14:paraId="566D91CA" w14:textId="77777777" w:rsidR="009C30F0" w:rsidRDefault="009C30F0" w:rsidP="00D77C7B">
            <w:pPr>
              <w:tabs>
                <w:tab w:val="left" w:pos="390"/>
              </w:tabs>
              <w:spacing w:line="360" w:lineRule="auto"/>
            </w:pPr>
          </w:p>
        </w:tc>
      </w:tr>
      <w:tr w:rsidR="009C30F0" w14:paraId="0B25987A" w14:textId="77777777" w:rsidTr="00FA64CB">
        <w:tc>
          <w:tcPr>
            <w:tcW w:w="2977" w:type="dxa"/>
            <w:tcBorders>
              <w:top w:val="nil"/>
              <w:left w:val="nil"/>
              <w:bottom w:val="single" w:sz="4" w:space="0" w:color="auto"/>
            </w:tcBorders>
          </w:tcPr>
          <w:p w14:paraId="51DD3C50" w14:textId="77777777" w:rsidR="009C30F0" w:rsidRDefault="009C30F0" w:rsidP="00D77C7B">
            <w:pPr>
              <w:tabs>
                <w:tab w:val="left" w:pos="321"/>
              </w:tabs>
              <w:spacing w:line="360" w:lineRule="auto"/>
            </w:pPr>
            <w:r>
              <w:t>On TDF or 3TC</w:t>
            </w:r>
          </w:p>
        </w:tc>
        <w:tc>
          <w:tcPr>
            <w:tcW w:w="1711" w:type="dxa"/>
            <w:tcBorders>
              <w:top w:val="nil"/>
              <w:bottom w:val="single" w:sz="4" w:space="0" w:color="auto"/>
            </w:tcBorders>
          </w:tcPr>
          <w:p w14:paraId="2F5FBCE7" w14:textId="77777777" w:rsidR="009C30F0" w:rsidRPr="00A05AC3" w:rsidRDefault="009C30F0" w:rsidP="00D77C7B">
            <w:pPr>
              <w:tabs>
                <w:tab w:val="left" w:pos="390"/>
              </w:tabs>
              <w:spacing w:line="360" w:lineRule="auto"/>
            </w:pPr>
          </w:p>
        </w:tc>
        <w:tc>
          <w:tcPr>
            <w:tcW w:w="1559" w:type="dxa"/>
            <w:tcBorders>
              <w:top w:val="nil"/>
              <w:bottom w:val="single" w:sz="4" w:space="0" w:color="auto"/>
            </w:tcBorders>
          </w:tcPr>
          <w:p w14:paraId="06DEBCB8" w14:textId="77777777" w:rsidR="009C30F0" w:rsidRDefault="009C30F0" w:rsidP="00D77C7B">
            <w:pPr>
              <w:tabs>
                <w:tab w:val="left" w:pos="390"/>
              </w:tabs>
              <w:spacing w:line="360" w:lineRule="auto"/>
            </w:pPr>
            <w:r>
              <w:t>16/24 (67)</w:t>
            </w:r>
          </w:p>
        </w:tc>
        <w:tc>
          <w:tcPr>
            <w:tcW w:w="1691" w:type="dxa"/>
            <w:tcBorders>
              <w:top w:val="nil"/>
              <w:bottom w:val="single" w:sz="4" w:space="0" w:color="auto"/>
              <w:right w:val="nil"/>
            </w:tcBorders>
          </w:tcPr>
          <w:p w14:paraId="29FA874F" w14:textId="77777777" w:rsidR="009C30F0" w:rsidRDefault="009C30F0" w:rsidP="00D77C7B">
            <w:pPr>
              <w:tabs>
                <w:tab w:val="left" w:pos="390"/>
              </w:tabs>
              <w:spacing w:line="360" w:lineRule="auto"/>
            </w:pPr>
          </w:p>
        </w:tc>
      </w:tr>
      <w:tr w:rsidR="009C30F0" w14:paraId="0BDD9B8D" w14:textId="77777777" w:rsidTr="00FA64CB">
        <w:trPr>
          <w:trHeight w:val="272"/>
        </w:trPr>
        <w:tc>
          <w:tcPr>
            <w:tcW w:w="2977" w:type="dxa"/>
            <w:tcBorders>
              <w:left w:val="nil"/>
              <w:bottom w:val="nil"/>
            </w:tcBorders>
            <w:vAlign w:val="bottom"/>
          </w:tcPr>
          <w:p w14:paraId="3C572B54" w14:textId="77777777" w:rsidR="009C30F0" w:rsidRDefault="009C30F0" w:rsidP="00D77C7B">
            <w:pPr>
              <w:spacing w:line="360" w:lineRule="auto"/>
              <w:rPr>
                <w:b/>
              </w:rPr>
            </w:pPr>
            <w:r>
              <w:rPr>
                <w:b/>
              </w:rPr>
              <w:t>Symptoms/signs of CLD</w:t>
            </w:r>
          </w:p>
        </w:tc>
        <w:tc>
          <w:tcPr>
            <w:tcW w:w="1711" w:type="dxa"/>
            <w:tcBorders>
              <w:bottom w:val="nil"/>
            </w:tcBorders>
          </w:tcPr>
          <w:p w14:paraId="77261964" w14:textId="77777777" w:rsidR="009C30F0" w:rsidRPr="00A05AC3" w:rsidRDefault="009C30F0" w:rsidP="00D77C7B">
            <w:pPr>
              <w:spacing w:line="360" w:lineRule="auto"/>
            </w:pPr>
          </w:p>
        </w:tc>
        <w:tc>
          <w:tcPr>
            <w:tcW w:w="1559" w:type="dxa"/>
            <w:tcBorders>
              <w:bottom w:val="nil"/>
            </w:tcBorders>
          </w:tcPr>
          <w:p w14:paraId="0BA91667" w14:textId="77777777" w:rsidR="009C30F0" w:rsidRPr="00A05AC3" w:rsidRDefault="009C30F0" w:rsidP="00D77C7B">
            <w:pPr>
              <w:spacing w:line="360" w:lineRule="auto"/>
            </w:pPr>
          </w:p>
        </w:tc>
        <w:tc>
          <w:tcPr>
            <w:tcW w:w="1691" w:type="dxa"/>
            <w:tcBorders>
              <w:bottom w:val="nil"/>
              <w:right w:val="nil"/>
            </w:tcBorders>
          </w:tcPr>
          <w:p w14:paraId="70CD37AB" w14:textId="77777777" w:rsidR="009C30F0" w:rsidRPr="00A05AC3" w:rsidRDefault="009C30F0" w:rsidP="00D77C7B">
            <w:pPr>
              <w:spacing w:line="360" w:lineRule="auto"/>
            </w:pPr>
          </w:p>
        </w:tc>
      </w:tr>
      <w:tr w:rsidR="009C30F0" w14:paraId="23742C4E" w14:textId="77777777" w:rsidTr="00FA64CB">
        <w:tc>
          <w:tcPr>
            <w:tcW w:w="2977" w:type="dxa"/>
            <w:tcBorders>
              <w:top w:val="nil"/>
              <w:left w:val="nil"/>
              <w:bottom w:val="nil"/>
            </w:tcBorders>
          </w:tcPr>
          <w:p w14:paraId="4FA53096" w14:textId="77777777" w:rsidR="009C30F0" w:rsidRPr="00A05AC3" w:rsidRDefault="009C30F0" w:rsidP="00D77C7B">
            <w:pPr>
              <w:spacing w:line="360" w:lineRule="auto"/>
            </w:pPr>
            <w:r>
              <w:t>Signs of CLD</w:t>
            </w:r>
          </w:p>
        </w:tc>
        <w:tc>
          <w:tcPr>
            <w:tcW w:w="1711" w:type="dxa"/>
            <w:tcBorders>
              <w:top w:val="nil"/>
              <w:bottom w:val="nil"/>
            </w:tcBorders>
          </w:tcPr>
          <w:p w14:paraId="0F45C575" w14:textId="77777777" w:rsidR="009C30F0" w:rsidRDefault="009C30F0" w:rsidP="00D77C7B">
            <w:pPr>
              <w:spacing w:line="360" w:lineRule="auto"/>
            </w:pPr>
            <w:r>
              <w:t>3 (3)</w:t>
            </w:r>
          </w:p>
        </w:tc>
        <w:tc>
          <w:tcPr>
            <w:tcW w:w="1559" w:type="dxa"/>
            <w:tcBorders>
              <w:top w:val="nil"/>
              <w:bottom w:val="nil"/>
            </w:tcBorders>
          </w:tcPr>
          <w:p w14:paraId="02B4E09D" w14:textId="77777777" w:rsidR="009C30F0" w:rsidRDefault="009C30F0" w:rsidP="00D77C7B">
            <w:pPr>
              <w:spacing w:line="360" w:lineRule="auto"/>
            </w:pPr>
            <w:r>
              <w:t>1 (4)</w:t>
            </w:r>
          </w:p>
        </w:tc>
        <w:tc>
          <w:tcPr>
            <w:tcW w:w="1691" w:type="dxa"/>
            <w:tcBorders>
              <w:top w:val="nil"/>
              <w:bottom w:val="nil"/>
              <w:right w:val="nil"/>
            </w:tcBorders>
          </w:tcPr>
          <w:p w14:paraId="7019A8F8" w14:textId="77777777" w:rsidR="009C30F0" w:rsidRDefault="009C30F0" w:rsidP="00D77C7B">
            <w:pPr>
              <w:spacing w:line="360" w:lineRule="auto"/>
            </w:pPr>
            <w:r>
              <w:t>2 (3)</w:t>
            </w:r>
          </w:p>
        </w:tc>
      </w:tr>
      <w:tr w:rsidR="009C30F0" w14:paraId="5373B321" w14:textId="77777777" w:rsidTr="00FA64CB">
        <w:trPr>
          <w:trHeight w:val="272"/>
        </w:trPr>
        <w:tc>
          <w:tcPr>
            <w:tcW w:w="2977" w:type="dxa"/>
            <w:tcBorders>
              <w:left w:val="nil"/>
              <w:bottom w:val="nil"/>
            </w:tcBorders>
            <w:vAlign w:val="bottom"/>
          </w:tcPr>
          <w:p w14:paraId="3AD480A2" w14:textId="77777777" w:rsidR="009C30F0" w:rsidRDefault="009C30F0" w:rsidP="00D77C7B">
            <w:pPr>
              <w:spacing w:line="360" w:lineRule="auto"/>
              <w:rPr>
                <w:b/>
              </w:rPr>
            </w:pPr>
            <w:r>
              <w:rPr>
                <w:b/>
              </w:rPr>
              <w:t>Past medical history</w:t>
            </w:r>
          </w:p>
        </w:tc>
        <w:tc>
          <w:tcPr>
            <w:tcW w:w="1711" w:type="dxa"/>
            <w:tcBorders>
              <w:bottom w:val="nil"/>
            </w:tcBorders>
          </w:tcPr>
          <w:p w14:paraId="05578798" w14:textId="77777777" w:rsidR="009C30F0" w:rsidRPr="00A05AC3" w:rsidRDefault="009C30F0" w:rsidP="00D77C7B">
            <w:pPr>
              <w:spacing w:line="360" w:lineRule="auto"/>
            </w:pPr>
          </w:p>
        </w:tc>
        <w:tc>
          <w:tcPr>
            <w:tcW w:w="1559" w:type="dxa"/>
            <w:tcBorders>
              <w:bottom w:val="nil"/>
            </w:tcBorders>
          </w:tcPr>
          <w:p w14:paraId="09F9834D" w14:textId="77777777" w:rsidR="009C30F0" w:rsidRPr="00A05AC3" w:rsidRDefault="009C30F0" w:rsidP="00D77C7B">
            <w:pPr>
              <w:spacing w:line="360" w:lineRule="auto"/>
            </w:pPr>
          </w:p>
        </w:tc>
        <w:tc>
          <w:tcPr>
            <w:tcW w:w="1691" w:type="dxa"/>
            <w:tcBorders>
              <w:bottom w:val="nil"/>
              <w:right w:val="nil"/>
            </w:tcBorders>
          </w:tcPr>
          <w:p w14:paraId="442ED379" w14:textId="77777777" w:rsidR="009C30F0" w:rsidRPr="00A05AC3" w:rsidRDefault="009C30F0" w:rsidP="00D77C7B">
            <w:pPr>
              <w:spacing w:line="360" w:lineRule="auto"/>
            </w:pPr>
          </w:p>
        </w:tc>
      </w:tr>
      <w:tr w:rsidR="009C30F0" w14:paraId="24B47578" w14:textId="77777777" w:rsidTr="00FA64CB">
        <w:tc>
          <w:tcPr>
            <w:tcW w:w="2977" w:type="dxa"/>
            <w:tcBorders>
              <w:top w:val="nil"/>
              <w:left w:val="nil"/>
              <w:bottom w:val="nil"/>
            </w:tcBorders>
          </w:tcPr>
          <w:p w14:paraId="18ABE197" w14:textId="77777777" w:rsidR="009C30F0" w:rsidRPr="00A05AC3" w:rsidRDefault="009C30F0" w:rsidP="00D77C7B">
            <w:pPr>
              <w:spacing w:line="360" w:lineRule="auto"/>
            </w:pPr>
            <w:r w:rsidRPr="00A05AC3">
              <w:t>History of tuberculosis</w:t>
            </w:r>
          </w:p>
        </w:tc>
        <w:tc>
          <w:tcPr>
            <w:tcW w:w="1711" w:type="dxa"/>
            <w:tcBorders>
              <w:top w:val="nil"/>
              <w:bottom w:val="nil"/>
            </w:tcBorders>
          </w:tcPr>
          <w:p w14:paraId="14FA2737" w14:textId="77777777" w:rsidR="009C30F0" w:rsidRPr="00A05AC3" w:rsidRDefault="009C30F0" w:rsidP="00D77C7B">
            <w:pPr>
              <w:spacing w:line="360" w:lineRule="auto"/>
            </w:pPr>
            <w:r>
              <w:t>7 (7)</w:t>
            </w:r>
          </w:p>
        </w:tc>
        <w:tc>
          <w:tcPr>
            <w:tcW w:w="1559" w:type="dxa"/>
            <w:tcBorders>
              <w:top w:val="nil"/>
              <w:bottom w:val="nil"/>
            </w:tcBorders>
          </w:tcPr>
          <w:p w14:paraId="5BBF15C9" w14:textId="77777777" w:rsidR="009C30F0" w:rsidRDefault="009C30F0" w:rsidP="00D77C7B">
            <w:pPr>
              <w:spacing w:line="360" w:lineRule="auto"/>
            </w:pPr>
            <w:r>
              <w:t>6 (25)</w:t>
            </w:r>
          </w:p>
        </w:tc>
        <w:tc>
          <w:tcPr>
            <w:tcW w:w="1691" w:type="dxa"/>
            <w:tcBorders>
              <w:top w:val="nil"/>
              <w:bottom w:val="nil"/>
              <w:right w:val="nil"/>
            </w:tcBorders>
          </w:tcPr>
          <w:p w14:paraId="4CB3B1AF" w14:textId="77777777" w:rsidR="009C30F0" w:rsidRDefault="009C30F0" w:rsidP="00D77C7B">
            <w:pPr>
              <w:spacing w:line="360" w:lineRule="auto"/>
            </w:pPr>
            <w:r>
              <w:t>1 (1)</w:t>
            </w:r>
          </w:p>
        </w:tc>
      </w:tr>
      <w:tr w:rsidR="009C30F0" w14:paraId="39727FD9" w14:textId="77777777" w:rsidTr="00FA64CB">
        <w:tc>
          <w:tcPr>
            <w:tcW w:w="2977" w:type="dxa"/>
            <w:tcBorders>
              <w:top w:val="nil"/>
              <w:left w:val="nil"/>
              <w:bottom w:val="nil"/>
            </w:tcBorders>
          </w:tcPr>
          <w:p w14:paraId="3A0B4FD7" w14:textId="77777777" w:rsidR="009C30F0" w:rsidRPr="00A05AC3" w:rsidRDefault="009C30F0" w:rsidP="00D77C7B">
            <w:pPr>
              <w:spacing w:line="360" w:lineRule="auto"/>
            </w:pPr>
            <w:r w:rsidRPr="00A05AC3">
              <w:t>Diabetes</w:t>
            </w:r>
          </w:p>
        </w:tc>
        <w:tc>
          <w:tcPr>
            <w:tcW w:w="1711" w:type="dxa"/>
            <w:tcBorders>
              <w:top w:val="nil"/>
              <w:bottom w:val="nil"/>
            </w:tcBorders>
          </w:tcPr>
          <w:p w14:paraId="5F02BD60" w14:textId="77777777" w:rsidR="009C30F0" w:rsidRPr="00A05AC3" w:rsidRDefault="009C30F0" w:rsidP="00D77C7B">
            <w:pPr>
              <w:spacing w:line="360" w:lineRule="auto"/>
            </w:pPr>
            <w:r>
              <w:t>1 (1)</w:t>
            </w:r>
          </w:p>
        </w:tc>
        <w:tc>
          <w:tcPr>
            <w:tcW w:w="1559" w:type="dxa"/>
            <w:tcBorders>
              <w:top w:val="nil"/>
              <w:bottom w:val="nil"/>
            </w:tcBorders>
          </w:tcPr>
          <w:p w14:paraId="0727F6A7" w14:textId="77777777" w:rsidR="009C30F0" w:rsidRDefault="009C30F0" w:rsidP="00D77C7B">
            <w:pPr>
              <w:spacing w:line="360" w:lineRule="auto"/>
            </w:pPr>
            <w:r>
              <w:t>0 (0)</w:t>
            </w:r>
          </w:p>
        </w:tc>
        <w:tc>
          <w:tcPr>
            <w:tcW w:w="1691" w:type="dxa"/>
            <w:tcBorders>
              <w:top w:val="nil"/>
              <w:bottom w:val="nil"/>
              <w:right w:val="nil"/>
            </w:tcBorders>
          </w:tcPr>
          <w:p w14:paraId="232E11ED" w14:textId="77777777" w:rsidR="009C30F0" w:rsidRDefault="009C30F0" w:rsidP="00D77C7B">
            <w:pPr>
              <w:spacing w:line="360" w:lineRule="auto"/>
            </w:pPr>
            <w:r>
              <w:t>1 (1)</w:t>
            </w:r>
          </w:p>
        </w:tc>
      </w:tr>
      <w:tr w:rsidR="009C30F0" w14:paraId="1CB690EF" w14:textId="77777777" w:rsidTr="00FA64CB">
        <w:tc>
          <w:tcPr>
            <w:tcW w:w="2977" w:type="dxa"/>
            <w:tcBorders>
              <w:top w:val="nil"/>
              <w:left w:val="nil"/>
              <w:bottom w:val="nil"/>
            </w:tcBorders>
          </w:tcPr>
          <w:p w14:paraId="789F7DFF" w14:textId="77777777" w:rsidR="009C30F0" w:rsidRPr="00A05AC3" w:rsidRDefault="009C30F0" w:rsidP="00D77C7B">
            <w:pPr>
              <w:spacing w:line="360" w:lineRule="auto"/>
            </w:pPr>
            <w:r>
              <w:t>Renal disease</w:t>
            </w:r>
          </w:p>
        </w:tc>
        <w:tc>
          <w:tcPr>
            <w:tcW w:w="1711" w:type="dxa"/>
            <w:tcBorders>
              <w:top w:val="nil"/>
              <w:bottom w:val="nil"/>
            </w:tcBorders>
          </w:tcPr>
          <w:p w14:paraId="19B19B7F" w14:textId="77777777" w:rsidR="009C30F0" w:rsidRPr="00A05AC3" w:rsidRDefault="009C30F0" w:rsidP="00D77C7B">
            <w:pPr>
              <w:spacing w:line="360" w:lineRule="auto"/>
            </w:pPr>
            <w:r>
              <w:t>1 (1)</w:t>
            </w:r>
          </w:p>
        </w:tc>
        <w:tc>
          <w:tcPr>
            <w:tcW w:w="1559" w:type="dxa"/>
            <w:tcBorders>
              <w:top w:val="nil"/>
              <w:bottom w:val="nil"/>
            </w:tcBorders>
          </w:tcPr>
          <w:p w14:paraId="4DA7145A" w14:textId="77777777" w:rsidR="009C30F0" w:rsidRDefault="009C30F0" w:rsidP="00D77C7B">
            <w:pPr>
              <w:spacing w:line="360" w:lineRule="auto"/>
            </w:pPr>
            <w:r>
              <w:t>0 (0)</w:t>
            </w:r>
          </w:p>
        </w:tc>
        <w:tc>
          <w:tcPr>
            <w:tcW w:w="1691" w:type="dxa"/>
            <w:tcBorders>
              <w:top w:val="nil"/>
              <w:bottom w:val="nil"/>
              <w:right w:val="nil"/>
            </w:tcBorders>
          </w:tcPr>
          <w:p w14:paraId="1DC4A9E6" w14:textId="77777777" w:rsidR="009C30F0" w:rsidRDefault="009C30F0" w:rsidP="00D77C7B">
            <w:pPr>
              <w:spacing w:line="360" w:lineRule="auto"/>
            </w:pPr>
            <w:r>
              <w:t>1 (1)</w:t>
            </w:r>
          </w:p>
        </w:tc>
      </w:tr>
      <w:tr w:rsidR="009C30F0" w14:paraId="56604F4A" w14:textId="77777777" w:rsidTr="00FA64CB">
        <w:tc>
          <w:tcPr>
            <w:tcW w:w="2977" w:type="dxa"/>
            <w:tcBorders>
              <w:top w:val="nil"/>
              <w:left w:val="nil"/>
              <w:bottom w:val="single" w:sz="4" w:space="0" w:color="auto"/>
            </w:tcBorders>
          </w:tcPr>
          <w:p w14:paraId="22E2D307" w14:textId="77777777" w:rsidR="009C30F0" w:rsidRPr="00A05AC3" w:rsidRDefault="009C30F0" w:rsidP="00D77C7B">
            <w:pPr>
              <w:spacing w:line="360" w:lineRule="auto"/>
            </w:pPr>
            <w:r>
              <w:t>Hypertension</w:t>
            </w:r>
          </w:p>
        </w:tc>
        <w:tc>
          <w:tcPr>
            <w:tcW w:w="1711" w:type="dxa"/>
            <w:tcBorders>
              <w:top w:val="nil"/>
              <w:bottom w:val="single" w:sz="4" w:space="0" w:color="auto"/>
            </w:tcBorders>
          </w:tcPr>
          <w:p w14:paraId="72C681D7" w14:textId="77777777" w:rsidR="009C30F0" w:rsidRDefault="009C30F0" w:rsidP="00D77C7B">
            <w:pPr>
              <w:spacing w:line="360" w:lineRule="auto"/>
            </w:pPr>
            <w:r>
              <w:t>1 (1)</w:t>
            </w:r>
          </w:p>
        </w:tc>
        <w:tc>
          <w:tcPr>
            <w:tcW w:w="1559" w:type="dxa"/>
            <w:tcBorders>
              <w:top w:val="nil"/>
              <w:bottom w:val="single" w:sz="4" w:space="0" w:color="auto"/>
            </w:tcBorders>
          </w:tcPr>
          <w:p w14:paraId="44700E31" w14:textId="77777777" w:rsidR="009C30F0" w:rsidRDefault="009C30F0" w:rsidP="00D77C7B">
            <w:pPr>
              <w:spacing w:line="360" w:lineRule="auto"/>
            </w:pPr>
            <w:r>
              <w:t>0 (0)</w:t>
            </w:r>
          </w:p>
        </w:tc>
        <w:tc>
          <w:tcPr>
            <w:tcW w:w="1691" w:type="dxa"/>
            <w:tcBorders>
              <w:top w:val="nil"/>
              <w:bottom w:val="single" w:sz="4" w:space="0" w:color="auto"/>
              <w:right w:val="nil"/>
            </w:tcBorders>
          </w:tcPr>
          <w:p w14:paraId="19DD35A9" w14:textId="77777777" w:rsidR="009C30F0" w:rsidRDefault="009C30F0" w:rsidP="00D77C7B">
            <w:pPr>
              <w:spacing w:line="360" w:lineRule="auto"/>
            </w:pPr>
            <w:r>
              <w:t>1 (1)</w:t>
            </w:r>
          </w:p>
        </w:tc>
      </w:tr>
      <w:tr w:rsidR="009C30F0" w14:paraId="01642232" w14:textId="77777777" w:rsidTr="00FA64CB">
        <w:trPr>
          <w:trHeight w:val="272"/>
        </w:trPr>
        <w:tc>
          <w:tcPr>
            <w:tcW w:w="2977" w:type="dxa"/>
            <w:tcBorders>
              <w:left w:val="nil"/>
              <w:bottom w:val="nil"/>
            </w:tcBorders>
            <w:vAlign w:val="bottom"/>
          </w:tcPr>
          <w:p w14:paraId="47CE9AE1" w14:textId="77777777" w:rsidR="009C30F0" w:rsidRPr="00CA10E3" w:rsidRDefault="009C30F0" w:rsidP="00D77C7B">
            <w:pPr>
              <w:spacing w:line="360" w:lineRule="auto"/>
              <w:rPr>
                <w:b/>
              </w:rPr>
            </w:pPr>
            <w:r w:rsidRPr="00CA10E3">
              <w:rPr>
                <w:b/>
              </w:rPr>
              <w:t>Alcohol consumption</w:t>
            </w:r>
          </w:p>
        </w:tc>
        <w:tc>
          <w:tcPr>
            <w:tcW w:w="1711" w:type="dxa"/>
            <w:tcBorders>
              <w:bottom w:val="nil"/>
            </w:tcBorders>
          </w:tcPr>
          <w:p w14:paraId="5C189123" w14:textId="77777777" w:rsidR="009C30F0" w:rsidRDefault="009C30F0" w:rsidP="00D77C7B">
            <w:pPr>
              <w:spacing w:line="360" w:lineRule="auto"/>
            </w:pPr>
          </w:p>
        </w:tc>
        <w:tc>
          <w:tcPr>
            <w:tcW w:w="1559" w:type="dxa"/>
            <w:tcBorders>
              <w:bottom w:val="nil"/>
            </w:tcBorders>
          </w:tcPr>
          <w:p w14:paraId="3584DF08" w14:textId="77777777" w:rsidR="009C30F0" w:rsidRDefault="009C30F0" w:rsidP="00D77C7B">
            <w:pPr>
              <w:spacing w:line="360" w:lineRule="auto"/>
            </w:pPr>
          </w:p>
        </w:tc>
        <w:tc>
          <w:tcPr>
            <w:tcW w:w="1691" w:type="dxa"/>
            <w:tcBorders>
              <w:bottom w:val="nil"/>
              <w:right w:val="nil"/>
            </w:tcBorders>
          </w:tcPr>
          <w:p w14:paraId="456CFE49" w14:textId="77777777" w:rsidR="009C30F0" w:rsidRDefault="009C30F0" w:rsidP="00D77C7B">
            <w:pPr>
              <w:spacing w:line="360" w:lineRule="auto"/>
            </w:pPr>
          </w:p>
        </w:tc>
      </w:tr>
      <w:tr w:rsidR="009C30F0" w14:paraId="313EFAF7" w14:textId="77777777" w:rsidTr="00FA64CB">
        <w:tc>
          <w:tcPr>
            <w:tcW w:w="2977" w:type="dxa"/>
            <w:tcBorders>
              <w:top w:val="nil"/>
              <w:left w:val="nil"/>
              <w:bottom w:val="nil"/>
            </w:tcBorders>
          </w:tcPr>
          <w:p w14:paraId="79808C50" w14:textId="77777777" w:rsidR="009C30F0" w:rsidRDefault="009C30F0" w:rsidP="00D77C7B">
            <w:pPr>
              <w:tabs>
                <w:tab w:val="left" w:pos="345"/>
              </w:tabs>
              <w:spacing w:line="360" w:lineRule="auto"/>
            </w:pPr>
            <w:r>
              <w:t>Abstinent</w:t>
            </w:r>
          </w:p>
        </w:tc>
        <w:tc>
          <w:tcPr>
            <w:tcW w:w="1711" w:type="dxa"/>
            <w:tcBorders>
              <w:top w:val="nil"/>
              <w:bottom w:val="nil"/>
            </w:tcBorders>
          </w:tcPr>
          <w:p w14:paraId="5393C316" w14:textId="77777777" w:rsidR="009C30F0" w:rsidRDefault="009C30F0" w:rsidP="00D77C7B">
            <w:pPr>
              <w:spacing w:line="360" w:lineRule="auto"/>
            </w:pPr>
            <w:r>
              <w:t>59 (63)</w:t>
            </w:r>
          </w:p>
        </w:tc>
        <w:tc>
          <w:tcPr>
            <w:tcW w:w="1559" w:type="dxa"/>
            <w:tcBorders>
              <w:top w:val="nil"/>
              <w:bottom w:val="nil"/>
            </w:tcBorders>
          </w:tcPr>
          <w:p w14:paraId="66B00944" w14:textId="77777777" w:rsidR="009C30F0" w:rsidRDefault="009C30F0" w:rsidP="00D77C7B">
            <w:pPr>
              <w:spacing w:line="360" w:lineRule="auto"/>
            </w:pPr>
            <w:r>
              <w:t>12 (50)</w:t>
            </w:r>
          </w:p>
        </w:tc>
        <w:tc>
          <w:tcPr>
            <w:tcW w:w="1691" w:type="dxa"/>
            <w:tcBorders>
              <w:top w:val="nil"/>
              <w:bottom w:val="nil"/>
              <w:right w:val="nil"/>
            </w:tcBorders>
          </w:tcPr>
          <w:p w14:paraId="0A607396" w14:textId="77777777" w:rsidR="009C30F0" w:rsidRDefault="009C30F0" w:rsidP="00D77C7B">
            <w:pPr>
              <w:spacing w:line="360" w:lineRule="auto"/>
            </w:pPr>
            <w:r>
              <w:t>47 (68)</w:t>
            </w:r>
          </w:p>
        </w:tc>
      </w:tr>
      <w:tr w:rsidR="009C30F0" w14:paraId="490FC71D" w14:textId="77777777" w:rsidTr="00FA64CB">
        <w:tc>
          <w:tcPr>
            <w:tcW w:w="2977" w:type="dxa"/>
            <w:tcBorders>
              <w:top w:val="nil"/>
              <w:left w:val="nil"/>
              <w:bottom w:val="nil"/>
            </w:tcBorders>
          </w:tcPr>
          <w:p w14:paraId="582E956B" w14:textId="77777777" w:rsidR="009C30F0" w:rsidRDefault="009C30F0" w:rsidP="00D77C7B">
            <w:pPr>
              <w:tabs>
                <w:tab w:val="left" w:pos="345"/>
              </w:tabs>
              <w:spacing w:line="360" w:lineRule="auto"/>
            </w:pPr>
            <w:r>
              <w:t>Low risk</w:t>
            </w:r>
          </w:p>
        </w:tc>
        <w:tc>
          <w:tcPr>
            <w:tcW w:w="1711" w:type="dxa"/>
            <w:tcBorders>
              <w:top w:val="nil"/>
              <w:bottom w:val="nil"/>
            </w:tcBorders>
          </w:tcPr>
          <w:p w14:paraId="0E2712D9" w14:textId="77777777" w:rsidR="009C30F0" w:rsidRDefault="009C30F0" w:rsidP="00D77C7B">
            <w:pPr>
              <w:spacing w:line="360" w:lineRule="auto"/>
            </w:pPr>
            <w:r>
              <w:t>23 (25)</w:t>
            </w:r>
          </w:p>
        </w:tc>
        <w:tc>
          <w:tcPr>
            <w:tcW w:w="1559" w:type="dxa"/>
            <w:tcBorders>
              <w:top w:val="nil"/>
              <w:bottom w:val="nil"/>
            </w:tcBorders>
          </w:tcPr>
          <w:p w14:paraId="0C0AD4AB" w14:textId="77777777" w:rsidR="009C30F0" w:rsidRDefault="009C30F0" w:rsidP="00D77C7B">
            <w:pPr>
              <w:spacing w:line="360" w:lineRule="auto"/>
            </w:pPr>
            <w:r>
              <w:t>9 (38)</w:t>
            </w:r>
          </w:p>
        </w:tc>
        <w:tc>
          <w:tcPr>
            <w:tcW w:w="1691" w:type="dxa"/>
            <w:tcBorders>
              <w:top w:val="nil"/>
              <w:bottom w:val="nil"/>
              <w:right w:val="nil"/>
            </w:tcBorders>
          </w:tcPr>
          <w:p w14:paraId="168D62B0" w14:textId="77777777" w:rsidR="009C30F0" w:rsidRDefault="009C30F0" w:rsidP="00D77C7B">
            <w:pPr>
              <w:spacing w:line="360" w:lineRule="auto"/>
            </w:pPr>
            <w:r>
              <w:t>14 (20)</w:t>
            </w:r>
          </w:p>
        </w:tc>
      </w:tr>
      <w:tr w:rsidR="009C30F0" w14:paraId="4D4BDCEB" w14:textId="77777777" w:rsidTr="00FA64CB">
        <w:tc>
          <w:tcPr>
            <w:tcW w:w="2977" w:type="dxa"/>
            <w:tcBorders>
              <w:top w:val="nil"/>
              <w:left w:val="nil"/>
              <w:bottom w:val="nil"/>
            </w:tcBorders>
          </w:tcPr>
          <w:p w14:paraId="7D5680D1" w14:textId="77777777" w:rsidR="009C30F0" w:rsidRDefault="009C30F0" w:rsidP="00D77C7B">
            <w:pPr>
              <w:tabs>
                <w:tab w:val="left" w:pos="345"/>
              </w:tabs>
              <w:spacing w:line="360" w:lineRule="auto"/>
            </w:pPr>
            <w:r>
              <w:t>Hazardous</w:t>
            </w:r>
          </w:p>
        </w:tc>
        <w:tc>
          <w:tcPr>
            <w:tcW w:w="1711" w:type="dxa"/>
            <w:tcBorders>
              <w:top w:val="nil"/>
              <w:bottom w:val="nil"/>
            </w:tcBorders>
          </w:tcPr>
          <w:p w14:paraId="7A98D798" w14:textId="77777777" w:rsidR="009C30F0" w:rsidRDefault="009C30F0" w:rsidP="00D77C7B">
            <w:pPr>
              <w:spacing w:line="360" w:lineRule="auto"/>
            </w:pPr>
            <w:r>
              <w:t>10 (11)</w:t>
            </w:r>
          </w:p>
        </w:tc>
        <w:tc>
          <w:tcPr>
            <w:tcW w:w="1559" w:type="dxa"/>
            <w:tcBorders>
              <w:top w:val="nil"/>
              <w:bottom w:val="nil"/>
            </w:tcBorders>
          </w:tcPr>
          <w:p w14:paraId="5493E438" w14:textId="77777777" w:rsidR="009C30F0" w:rsidRDefault="009C30F0" w:rsidP="00D77C7B">
            <w:pPr>
              <w:spacing w:line="360" w:lineRule="auto"/>
            </w:pPr>
            <w:r>
              <w:t>3 (13)</w:t>
            </w:r>
          </w:p>
        </w:tc>
        <w:tc>
          <w:tcPr>
            <w:tcW w:w="1691" w:type="dxa"/>
            <w:tcBorders>
              <w:top w:val="nil"/>
              <w:bottom w:val="nil"/>
              <w:right w:val="nil"/>
            </w:tcBorders>
          </w:tcPr>
          <w:p w14:paraId="48A717E1" w14:textId="77777777" w:rsidR="009C30F0" w:rsidRDefault="009C30F0" w:rsidP="00D77C7B">
            <w:pPr>
              <w:spacing w:line="360" w:lineRule="auto"/>
            </w:pPr>
            <w:r>
              <w:t>6 (9)</w:t>
            </w:r>
          </w:p>
        </w:tc>
      </w:tr>
      <w:tr w:rsidR="009C30F0" w14:paraId="7380EA71" w14:textId="77777777" w:rsidTr="00FA64CB">
        <w:tc>
          <w:tcPr>
            <w:tcW w:w="2977" w:type="dxa"/>
            <w:tcBorders>
              <w:top w:val="nil"/>
              <w:left w:val="nil"/>
              <w:bottom w:val="nil"/>
            </w:tcBorders>
          </w:tcPr>
          <w:p w14:paraId="7266F677" w14:textId="77777777" w:rsidR="009C30F0" w:rsidRDefault="009C30F0" w:rsidP="00D77C7B">
            <w:pPr>
              <w:tabs>
                <w:tab w:val="left" w:pos="345"/>
              </w:tabs>
              <w:spacing w:line="360" w:lineRule="auto"/>
            </w:pPr>
            <w:r>
              <w:t>Harmful</w:t>
            </w:r>
          </w:p>
        </w:tc>
        <w:tc>
          <w:tcPr>
            <w:tcW w:w="1711" w:type="dxa"/>
            <w:tcBorders>
              <w:top w:val="nil"/>
              <w:bottom w:val="nil"/>
            </w:tcBorders>
          </w:tcPr>
          <w:p w14:paraId="730A1DED" w14:textId="77777777" w:rsidR="009C30F0" w:rsidRDefault="009C30F0" w:rsidP="00D77C7B">
            <w:pPr>
              <w:spacing w:line="360" w:lineRule="auto"/>
            </w:pPr>
            <w:r>
              <w:t>1 (1)</w:t>
            </w:r>
          </w:p>
        </w:tc>
        <w:tc>
          <w:tcPr>
            <w:tcW w:w="1559" w:type="dxa"/>
            <w:tcBorders>
              <w:top w:val="nil"/>
              <w:bottom w:val="nil"/>
            </w:tcBorders>
          </w:tcPr>
          <w:p w14:paraId="662B001C" w14:textId="77777777" w:rsidR="009C30F0" w:rsidRDefault="009C30F0" w:rsidP="00D77C7B">
            <w:pPr>
              <w:spacing w:line="360" w:lineRule="auto"/>
            </w:pPr>
            <w:r>
              <w:t>0 (0)</w:t>
            </w:r>
          </w:p>
        </w:tc>
        <w:tc>
          <w:tcPr>
            <w:tcW w:w="1691" w:type="dxa"/>
            <w:tcBorders>
              <w:top w:val="nil"/>
              <w:bottom w:val="nil"/>
              <w:right w:val="nil"/>
            </w:tcBorders>
          </w:tcPr>
          <w:p w14:paraId="1AB02B7C" w14:textId="77777777" w:rsidR="009C30F0" w:rsidRDefault="009C30F0" w:rsidP="00D77C7B">
            <w:pPr>
              <w:spacing w:line="360" w:lineRule="auto"/>
            </w:pPr>
            <w:r>
              <w:t>1 (1)</w:t>
            </w:r>
          </w:p>
        </w:tc>
      </w:tr>
      <w:tr w:rsidR="009C30F0" w14:paraId="63AD359D" w14:textId="77777777" w:rsidTr="00FA64CB">
        <w:tc>
          <w:tcPr>
            <w:tcW w:w="2977" w:type="dxa"/>
            <w:tcBorders>
              <w:top w:val="nil"/>
              <w:left w:val="nil"/>
              <w:bottom w:val="single" w:sz="4" w:space="0" w:color="auto"/>
            </w:tcBorders>
          </w:tcPr>
          <w:p w14:paraId="33AEEC4F" w14:textId="77777777" w:rsidR="009C30F0" w:rsidRDefault="009C30F0" w:rsidP="00D77C7B">
            <w:pPr>
              <w:tabs>
                <w:tab w:val="left" w:pos="345"/>
              </w:tabs>
              <w:spacing w:line="360" w:lineRule="auto"/>
            </w:pPr>
            <w:r>
              <w:t>Alcohol dependence</w:t>
            </w:r>
          </w:p>
        </w:tc>
        <w:tc>
          <w:tcPr>
            <w:tcW w:w="1711" w:type="dxa"/>
            <w:tcBorders>
              <w:top w:val="nil"/>
              <w:bottom w:val="single" w:sz="4" w:space="0" w:color="auto"/>
            </w:tcBorders>
          </w:tcPr>
          <w:p w14:paraId="58AC64E5" w14:textId="77777777" w:rsidR="009C30F0" w:rsidRDefault="009C30F0" w:rsidP="00D77C7B">
            <w:pPr>
              <w:spacing w:line="360" w:lineRule="auto"/>
            </w:pPr>
            <w:r>
              <w:t>1 (1)</w:t>
            </w:r>
          </w:p>
        </w:tc>
        <w:tc>
          <w:tcPr>
            <w:tcW w:w="1559" w:type="dxa"/>
            <w:tcBorders>
              <w:top w:val="nil"/>
              <w:bottom w:val="single" w:sz="4" w:space="0" w:color="auto"/>
            </w:tcBorders>
          </w:tcPr>
          <w:p w14:paraId="68A788FE" w14:textId="77777777" w:rsidR="009C30F0" w:rsidRDefault="009C30F0" w:rsidP="00D77C7B">
            <w:pPr>
              <w:spacing w:line="360" w:lineRule="auto"/>
            </w:pPr>
            <w:r>
              <w:t>0 (0)</w:t>
            </w:r>
          </w:p>
        </w:tc>
        <w:tc>
          <w:tcPr>
            <w:tcW w:w="1691" w:type="dxa"/>
            <w:tcBorders>
              <w:top w:val="nil"/>
              <w:bottom w:val="single" w:sz="4" w:space="0" w:color="auto"/>
              <w:right w:val="nil"/>
            </w:tcBorders>
          </w:tcPr>
          <w:p w14:paraId="7E3F7660" w14:textId="77777777" w:rsidR="009C30F0" w:rsidRDefault="009C30F0" w:rsidP="00D77C7B">
            <w:pPr>
              <w:spacing w:line="360" w:lineRule="auto"/>
            </w:pPr>
            <w:r>
              <w:t>1 (1)</w:t>
            </w:r>
          </w:p>
        </w:tc>
      </w:tr>
      <w:tr w:rsidR="009C30F0" w14:paraId="78479692" w14:textId="77777777" w:rsidTr="00FA64CB">
        <w:trPr>
          <w:trHeight w:val="272"/>
        </w:trPr>
        <w:tc>
          <w:tcPr>
            <w:tcW w:w="2977" w:type="dxa"/>
            <w:tcBorders>
              <w:left w:val="nil"/>
              <w:bottom w:val="nil"/>
            </w:tcBorders>
            <w:vAlign w:val="bottom"/>
          </w:tcPr>
          <w:p w14:paraId="06EEA1E1" w14:textId="77777777" w:rsidR="009C30F0" w:rsidRPr="00AD0EF2" w:rsidRDefault="009C30F0" w:rsidP="00D77C7B">
            <w:pPr>
              <w:spacing w:line="360" w:lineRule="auto"/>
              <w:rPr>
                <w:b/>
                <w:bCs/>
              </w:rPr>
            </w:pPr>
            <w:r w:rsidRPr="00AD0EF2">
              <w:rPr>
                <w:b/>
                <w:bCs/>
              </w:rPr>
              <w:t>Hepatitis D and C</w:t>
            </w:r>
            <w:r>
              <w:rPr>
                <w:b/>
                <w:bCs/>
              </w:rPr>
              <w:t xml:space="preserve"> serology</w:t>
            </w:r>
          </w:p>
        </w:tc>
        <w:tc>
          <w:tcPr>
            <w:tcW w:w="1711" w:type="dxa"/>
            <w:tcBorders>
              <w:bottom w:val="nil"/>
            </w:tcBorders>
          </w:tcPr>
          <w:p w14:paraId="0BC4E00D" w14:textId="77777777" w:rsidR="009C30F0" w:rsidRDefault="009C30F0" w:rsidP="00D77C7B">
            <w:pPr>
              <w:spacing w:line="360" w:lineRule="auto"/>
            </w:pPr>
          </w:p>
        </w:tc>
        <w:tc>
          <w:tcPr>
            <w:tcW w:w="1559" w:type="dxa"/>
            <w:tcBorders>
              <w:bottom w:val="nil"/>
            </w:tcBorders>
          </w:tcPr>
          <w:p w14:paraId="1AD405C0" w14:textId="77777777" w:rsidR="009C30F0" w:rsidRDefault="009C30F0" w:rsidP="00D77C7B">
            <w:pPr>
              <w:spacing w:line="360" w:lineRule="auto"/>
            </w:pPr>
          </w:p>
        </w:tc>
        <w:tc>
          <w:tcPr>
            <w:tcW w:w="1691" w:type="dxa"/>
            <w:tcBorders>
              <w:bottom w:val="nil"/>
              <w:right w:val="nil"/>
            </w:tcBorders>
          </w:tcPr>
          <w:p w14:paraId="52ED64F9" w14:textId="77777777" w:rsidR="009C30F0" w:rsidRDefault="009C30F0" w:rsidP="00D77C7B">
            <w:pPr>
              <w:spacing w:line="360" w:lineRule="auto"/>
            </w:pPr>
          </w:p>
        </w:tc>
      </w:tr>
      <w:tr w:rsidR="009C30F0" w14:paraId="723F6958" w14:textId="77777777" w:rsidTr="00FA64CB">
        <w:tc>
          <w:tcPr>
            <w:tcW w:w="2977" w:type="dxa"/>
            <w:tcBorders>
              <w:top w:val="nil"/>
              <w:left w:val="nil"/>
              <w:bottom w:val="nil"/>
            </w:tcBorders>
          </w:tcPr>
          <w:p w14:paraId="6D685161" w14:textId="77777777" w:rsidR="009C30F0" w:rsidRDefault="009C30F0" w:rsidP="00D77C7B">
            <w:pPr>
              <w:spacing w:line="360" w:lineRule="auto"/>
            </w:pPr>
            <w:r>
              <w:t>Anti-HDV</w:t>
            </w:r>
          </w:p>
        </w:tc>
        <w:tc>
          <w:tcPr>
            <w:tcW w:w="1711" w:type="dxa"/>
            <w:tcBorders>
              <w:top w:val="nil"/>
              <w:bottom w:val="nil"/>
            </w:tcBorders>
          </w:tcPr>
          <w:p w14:paraId="5606D745" w14:textId="77777777" w:rsidR="009C30F0" w:rsidRDefault="009C30F0" w:rsidP="00D77C7B">
            <w:pPr>
              <w:spacing w:line="360" w:lineRule="auto"/>
            </w:pPr>
            <w:r>
              <w:t>2 (2)</w:t>
            </w:r>
          </w:p>
        </w:tc>
        <w:tc>
          <w:tcPr>
            <w:tcW w:w="1559" w:type="dxa"/>
            <w:tcBorders>
              <w:top w:val="nil"/>
              <w:bottom w:val="nil"/>
            </w:tcBorders>
          </w:tcPr>
          <w:p w14:paraId="5F7D5498" w14:textId="77777777" w:rsidR="009C30F0" w:rsidRDefault="009C30F0" w:rsidP="00D77C7B">
            <w:pPr>
              <w:spacing w:line="360" w:lineRule="auto"/>
            </w:pPr>
            <w:r>
              <w:t>0 (0)</w:t>
            </w:r>
          </w:p>
        </w:tc>
        <w:tc>
          <w:tcPr>
            <w:tcW w:w="1691" w:type="dxa"/>
            <w:tcBorders>
              <w:top w:val="nil"/>
              <w:bottom w:val="nil"/>
              <w:right w:val="nil"/>
            </w:tcBorders>
          </w:tcPr>
          <w:p w14:paraId="662345F3" w14:textId="77777777" w:rsidR="009C30F0" w:rsidRDefault="009C30F0" w:rsidP="00D77C7B">
            <w:pPr>
              <w:spacing w:line="360" w:lineRule="auto"/>
            </w:pPr>
            <w:r>
              <w:t>2 (3)</w:t>
            </w:r>
          </w:p>
        </w:tc>
      </w:tr>
      <w:tr w:rsidR="009C30F0" w14:paraId="78BE5A84" w14:textId="77777777" w:rsidTr="00FA64CB">
        <w:tc>
          <w:tcPr>
            <w:tcW w:w="2977" w:type="dxa"/>
            <w:tcBorders>
              <w:top w:val="nil"/>
              <w:left w:val="nil"/>
              <w:bottom w:val="single" w:sz="4" w:space="0" w:color="auto"/>
            </w:tcBorders>
          </w:tcPr>
          <w:p w14:paraId="05B94EA8" w14:textId="77777777" w:rsidR="009C30F0" w:rsidRDefault="009C30F0" w:rsidP="00D77C7B">
            <w:pPr>
              <w:spacing w:line="360" w:lineRule="auto"/>
            </w:pPr>
            <w:r>
              <w:t>HCV Ag/Ab</w:t>
            </w:r>
          </w:p>
        </w:tc>
        <w:tc>
          <w:tcPr>
            <w:tcW w:w="1711" w:type="dxa"/>
            <w:tcBorders>
              <w:top w:val="nil"/>
              <w:bottom w:val="single" w:sz="4" w:space="0" w:color="auto"/>
            </w:tcBorders>
          </w:tcPr>
          <w:p w14:paraId="310B35E9" w14:textId="77777777" w:rsidR="009C30F0" w:rsidRDefault="009C30F0" w:rsidP="00D77C7B">
            <w:pPr>
              <w:spacing w:line="360" w:lineRule="auto"/>
            </w:pPr>
            <w:r>
              <w:t>0 (0)</w:t>
            </w:r>
          </w:p>
        </w:tc>
        <w:tc>
          <w:tcPr>
            <w:tcW w:w="1559" w:type="dxa"/>
            <w:tcBorders>
              <w:top w:val="nil"/>
              <w:bottom w:val="single" w:sz="4" w:space="0" w:color="auto"/>
            </w:tcBorders>
          </w:tcPr>
          <w:p w14:paraId="161FEBF0" w14:textId="77777777" w:rsidR="009C30F0" w:rsidRDefault="009C30F0" w:rsidP="00D77C7B">
            <w:pPr>
              <w:spacing w:line="360" w:lineRule="auto"/>
            </w:pPr>
            <w:r>
              <w:t>0 (0)</w:t>
            </w:r>
          </w:p>
        </w:tc>
        <w:tc>
          <w:tcPr>
            <w:tcW w:w="1691" w:type="dxa"/>
            <w:tcBorders>
              <w:top w:val="nil"/>
              <w:bottom w:val="single" w:sz="4" w:space="0" w:color="auto"/>
              <w:right w:val="nil"/>
            </w:tcBorders>
          </w:tcPr>
          <w:p w14:paraId="61AB03D1" w14:textId="77777777" w:rsidR="009C30F0" w:rsidRDefault="009C30F0" w:rsidP="00D77C7B">
            <w:pPr>
              <w:spacing w:line="360" w:lineRule="auto"/>
            </w:pPr>
            <w:r>
              <w:t>0 (0)</w:t>
            </w:r>
          </w:p>
        </w:tc>
      </w:tr>
      <w:tr w:rsidR="009C30F0" w14:paraId="2DACDE01" w14:textId="77777777" w:rsidTr="00FA64CB">
        <w:tc>
          <w:tcPr>
            <w:tcW w:w="2977" w:type="dxa"/>
            <w:tcBorders>
              <w:left w:val="nil"/>
              <w:bottom w:val="nil"/>
            </w:tcBorders>
          </w:tcPr>
          <w:p w14:paraId="39A361E1" w14:textId="77777777" w:rsidR="009C30F0" w:rsidRPr="008A5EC6" w:rsidRDefault="009C30F0" w:rsidP="00D77C7B">
            <w:pPr>
              <w:spacing w:line="360" w:lineRule="auto"/>
              <w:rPr>
                <w:b/>
              </w:rPr>
            </w:pPr>
            <w:r w:rsidRPr="008A5EC6">
              <w:rPr>
                <w:b/>
              </w:rPr>
              <w:t xml:space="preserve">Hepatitis B </w:t>
            </w:r>
            <w:r>
              <w:rPr>
                <w:b/>
              </w:rPr>
              <w:t>viral markers</w:t>
            </w:r>
          </w:p>
        </w:tc>
        <w:tc>
          <w:tcPr>
            <w:tcW w:w="1711" w:type="dxa"/>
            <w:tcBorders>
              <w:bottom w:val="nil"/>
            </w:tcBorders>
          </w:tcPr>
          <w:p w14:paraId="4BEECC2E" w14:textId="77777777" w:rsidR="009C30F0" w:rsidRDefault="009C30F0" w:rsidP="00D77C7B">
            <w:pPr>
              <w:spacing w:line="360" w:lineRule="auto"/>
            </w:pPr>
          </w:p>
        </w:tc>
        <w:tc>
          <w:tcPr>
            <w:tcW w:w="1559" w:type="dxa"/>
            <w:tcBorders>
              <w:bottom w:val="nil"/>
            </w:tcBorders>
          </w:tcPr>
          <w:p w14:paraId="231BD994" w14:textId="77777777" w:rsidR="009C30F0" w:rsidRDefault="009C30F0" w:rsidP="00D77C7B">
            <w:pPr>
              <w:spacing w:line="360" w:lineRule="auto"/>
            </w:pPr>
          </w:p>
        </w:tc>
        <w:tc>
          <w:tcPr>
            <w:tcW w:w="1691" w:type="dxa"/>
            <w:tcBorders>
              <w:bottom w:val="nil"/>
              <w:right w:val="nil"/>
            </w:tcBorders>
          </w:tcPr>
          <w:p w14:paraId="7E76C692" w14:textId="77777777" w:rsidR="009C30F0" w:rsidRDefault="009C30F0" w:rsidP="00D77C7B">
            <w:pPr>
              <w:spacing w:line="360" w:lineRule="auto"/>
            </w:pPr>
          </w:p>
        </w:tc>
      </w:tr>
      <w:tr w:rsidR="009C30F0" w14:paraId="5F61B5EA" w14:textId="77777777" w:rsidTr="00FA64CB">
        <w:tc>
          <w:tcPr>
            <w:tcW w:w="2977" w:type="dxa"/>
            <w:tcBorders>
              <w:top w:val="nil"/>
              <w:left w:val="nil"/>
              <w:bottom w:val="nil"/>
            </w:tcBorders>
          </w:tcPr>
          <w:p w14:paraId="5BCD95B7" w14:textId="77777777" w:rsidR="009C30F0" w:rsidRDefault="009C30F0" w:rsidP="00D77C7B">
            <w:pPr>
              <w:spacing w:line="360" w:lineRule="auto"/>
            </w:pPr>
            <w:proofErr w:type="spellStart"/>
            <w:r>
              <w:t>HBeAg</w:t>
            </w:r>
            <w:proofErr w:type="spellEnd"/>
          </w:p>
        </w:tc>
        <w:tc>
          <w:tcPr>
            <w:tcW w:w="1711" w:type="dxa"/>
            <w:tcBorders>
              <w:top w:val="nil"/>
              <w:bottom w:val="nil"/>
            </w:tcBorders>
          </w:tcPr>
          <w:p w14:paraId="78F58703" w14:textId="77777777" w:rsidR="009C30F0" w:rsidRPr="00D27E90" w:rsidRDefault="009C30F0" w:rsidP="00D77C7B">
            <w:pPr>
              <w:spacing w:line="360" w:lineRule="auto"/>
              <w:rPr>
                <w:bCs/>
              </w:rPr>
            </w:pPr>
            <w:r w:rsidRPr="00D27E90">
              <w:rPr>
                <w:bCs/>
              </w:rPr>
              <w:t>1</w:t>
            </w:r>
            <w:r>
              <w:rPr>
                <w:bCs/>
              </w:rPr>
              <w:t>0</w:t>
            </w:r>
            <w:r w:rsidRPr="00D27E90">
              <w:rPr>
                <w:bCs/>
              </w:rPr>
              <w:t xml:space="preserve"> (11)</w:t>
            </w:r>
          </w:p>
        </w:tc>
        <w:tc>
          <w:tcPr>
            <w:tcW w:w="1559" w:type="dxa"/>
            <w:tcBorders>
              <w:top w:val="nil"/>
              <w:bottom w:val="nil"/>
            </w:tcBorders>
          </w:tcPr>
          <w:p w14:paraId="7E496FC1" w14:textId="77777777" w:rsidR="009C30F0" w:rsidRPr="00D27E90" w:rsidRDefault="009C30F0" w:rsidP="00D77C7B">
            <w:pPr>
              <w:spacing w:line="360" w:lineRule="auto"/>
              <w:rPr>
                <w:bCs/>
              </w:rPr>
            </w:pPr>
            <w:r>
              <w:rPr>
                <w:bCs/>
              </w:rPr>
              <w:t>6 (25)</w:t>
            </w:r>
          </w:p>
        </w:tc>
        <w:tc>
          <w:tcPr>
            <w:tcW w:w="1691" w:type="dxa"/>
            <w:tcBorders>
              <w:top w:val="nil"/>
              <w:bottom w:val="nil"/>
              <w:right w:val="nil"/>
            </w:tcBorders>
          </w:tcPr>
          <w:p w14:paraId="62512E15" w14:textId="77777777" w:rsidR="009C30F0" w:rsidRPr="00D27E90" w:rsidRDefault="009C30F0" w:rsidP="00D77C7B">
            <w:pPr>
              <w:spacing w:line="360" w:lineRule="auto"/>
              <w:rPr>
                <w:bCs/>
              </w:rPr>
            </w:pPr>
            <w:r>
              <w:rPr>
                <w:bCs/>
              </w:rPr>
              <w:t>4 (6)</w:t>
            </w:r>
          </w:p>
        </w:tc>
      </w:tr>
      <w:tr w:rsidR="009C30F0" w14:paraId="6E0AA689" w14:textId="77777777" w:rsidTr="00FA64CB">
        <w:tc>
          <w:tcPr>
            <w:tcW w:w="2977" w:type="dxa"/>
            <w:tcBorders>
              <w:top w:val="nil"/>
              <w:left w:val="nil"/>
              <w:bottom w:val="nil"/>
            </w:tcBorders>
          </w:tcPr>
          <w:p w14:paraId="428CCD7D" w14:textId="77777777" w:rsidR="009C30F0" w:rsidRDefault="009C30F0" w:rsidP="00D77C7B">
            <w:pPr>
              <w:spacing w:line="360" w:lineRule="auto"/>
            </w:pPr>
            <w:r>
              <w:t>HBV DNA (IU/ml)</w:t>
            </w:r>
          </w:p>
        </w:tc>
        <w:tc>
          <w:tcPr>
            <w:tcW w:w="1711" w:type="dxa"/>
            <w:tcBorders>
              <w:top w:val="nil"/>
              <w:bottom w:val="nil"/>
            </w:tcBorders>
          </w:tcPr>
          <w:p w14:paraId="2EB41B70" w14:textId="77777777" w:rsidR="009C30F0" w:rsidRDefault="009C30F0" w:rsidP="00D77C7B">
            <w:pPr>
              <w:spacing w:line="360" w:lineRule="auto"/>
            </w:pPr>
            <w:r>
              <w:t>81 (&lt;32, 801)</w:t>
            </w:r>
          </w:p>
        </w:tc>
        <w:tc>
          <w:tcPr>
            <w:tcW w:w="1559" w:type="dxa"/>
            <w:tcBorders>
              <w:top w:val="nil"/>
              <w:bottom w:val="nil"/>
            </w:tcBorders>
          </w:tcPr>
          <w:p w14:paraId="4E8D6829" w14:textId="77777777" w:rsidR="009C30F0" w:rsidRDefault="009C30F0" w:rsidP="00D77C7B">
            <w:pPr>
              <w:spacing w:line="360" w:lineRule="auto"/>
            </w:pPr>
            <w:r>
              <w:t>&lt;32 (&lt;32, &lt;32)</w:t>
            </w:r>
          </w:p>
        </w:tc>
        <w:tc>
          <w:tcPr>
            <w:tcW w:w="1691" w:type="dxa"/>
            <w:tcBorders>
              <w:top w:val="nil"/>
              <w:bottom w:val="nil"/>
              <w:right w:val="nil"/>
            </w:tcBorders>
          </w:tcPr>
          <w:p w14:paraId="21E1C9E2" w14:textId="77777777" w:rsidR="009C30F0" w:rsidRDefault="009C30F0" w:rsidP="00D77C7B">
            <w:pPr>
              <w:spacing w:line="360" w:lineRule="auto"/>
            </w:pPr>
            <w:r>
              <w:t>215 (51, 2880)</w:t>
            </w:r>
          </w:p>
        </w:tc>
      </w:tr>
      <w:tr w:rsidR="009C30F0" w14:paraId="30B8074C" w14:textId="77777777" w:rsidTr="00FA64CB">
        <w:tc>
          <w:tcPr>
            <w:tcW w:w="2977" w:type="dxa"/>
            <w:tcBorders>
              <w:top w:val="nil"/>
              <w:left w:val="nil"/>
              <w:bottom w:val="nil"/>
            </w:tcBorders>
          </w:tcPr>
          <w:p w14:paraId="29A3C1E5" w14:textId="77777777" w:rsidR="009C30F0" w:rsidRDefault="009C30F0" w:rsidP="00D77C7B">
            <w:pPr>
              <w:tabs>
                <w:tab w:val="left" w:pos="270"/>
              </w:tabs>
              <w:spacing w:line="360" w:lineRule="auto"/>
            </w:pPr>
            <w:r>
              <w:tab/>
              <w:t>HBV DNA&gt; 2000 IU/ml</w:t>
            </w:r>
          </w:p>
        </w:tc>
        <w:tc>
          <w:tcPr>
            <w:tcW w:w="1711" w:type="dxa"/>
            <w:tcBorders>
              <w:top w:val="nil"/>
              <w:bottom w:val="nil"/>
            </w:tcBorders>
          </w:tcPr>
          <w:p w14:paraId="0A5225DE" w14:textId="77777777" w:rsidR="009C30F0" w:rsidRPr="00D27E90" w:rsidRDefault="009C30F0" w:rsidP="00D77C7B">
            <w:pPr>
              <w:tabs>
                <w:tab w:val="left" w:pos="270"/>
              </w:tabs>
              <w:spacing w:line="360" w:lineRule="auto"/>
              <w:rPr>
                <w:bCs/>
              </w:rPr>
            </w:pPr>
            <w:r>
              <w:rPr>
                <w:bCs/>
              </w:rPr>
              <w:t>19</w:t>
            </w:r>
            <w:r w:rsidRPr="00D27E90">
              <w:rPr>
                <w:bCs/>
              </w:rPr>
              <w:t xml:space="preserve"> (2</w:t>
            </w:r>
            <w:r>
              <w:rPr>
                <w:bCs/>
              </w:rPr>
              <w:t>0</w:t>
            </w:r>
            <w:r w:rsidRPr="00D27E90">
              <w:rPr>
                <w:bCs/>
              </w:rPr>
              <w:t>)</w:t>
            </w:r>
          </w:p>
        </w:tc>
        <w:tc>
          <w:tcPr>
            <w:tcW w:w="1559" w:type="dxa"/>
            <w:tcBorders>
              <w:top w:val="nil"/>
              <w:bottom w:val="nil"/>
            </w:tcBorders>
          </w:tcPr>
          <w:p w14:paraId="0C83678E" w14:textId="77777777" w:rsidR="009C30F0" w:rsidRDefault="009C30F0" w:rsidP="00D77C7B">
            <w:pPr>
              <w:tabs>
                <w:tab w:val="left" w:pos="270"/>
              </w:tabs>
              <w:spacing w:line="360" w:lineRule="auto"/>
              <w:rPr>
                <w:bCs/>
              </w:rPr>
            </w:pPr>
            <w:r>
              <w:rPr>
                <w:bCs/>
              </w:rPr>
              <w:t>0 (0)</w:t>
            </w:r>
          </w:p>
        </w:tc>
        <w:tc>
          <w:tcPr>
            <w:tcW w:w="1691" w:type="dxa"/>
            <w:tcBorders>
              <w:top w:val="nil"/>
              <w:bottom w:val="nil"/>
              <w:right w:val="nil"/>
            </w:tcBorders>
          </w:tcPr>
          <w:p w14:paraId="28286504" w14:textId="77777777" w:rsidR="009C30F0" w:rsidRDefault="009C30F0" w:rsidP="00D77C7B">
            <w:pPr>
              <w:tabs>
                <w:tab w:val="left" w:pos="270"/>
              </w:tabs>
              <w:spacing w:line="360" w:lineRule="auto"/>
              <w:rPr>
                <w:bCs/>
              </w:rPr>
            </w:pPr>
            <w:r>
              <w:rPr>
                <w:bCs/>
              </w:rPr>
              <w:t>19 (28)</w:t>
            </w:r>
          </w:p>
        </w:tc>
      </w:tr>
      <w:tr w:rsidR="009C30F0" w14:paraId="75DF7DA5" w14:textId="77777777" w:rsidTr="00FA64CB">
        <w:tc>
          <w:tcPr>
            <w:tcW w:w="2977" w:type="dxa"/>
            <w:tcBorders>
              <w:top w:val="nil"/>
              <w:left w:val="nil"/>
              <w:bottom w:val="single" w:sz="4" w:space="0" w:color="auto"/>
            </w:tcBorders>
          </w:tcPr>
          <w:p w14:paraId="1EFCB4F8" w14:textId="77777777" w:rsidR="009C30F0" w:rsidRDefault="009C30F0" w:rsidP="00D77C7B">
            <w:pPr>
              <w:tabs>
                <w:tab w:val="left" w:pos="270"/>
              </w:tabs>
              <w:spacing w:line="360" w:lineRule="auto"/>
            </w:pPr>
            <w:r>
              <w:tab/>
              <w:t>HBV DNA&gt; 20,000 IU/ml</w:t>
            </w:r>
          </w:p>
        </w:tc>
        <w:tc>
          <w:tcPr>
            <w:tcW w:w="1711" w:type="dxa"/>
            <w:tcBorders>
              <w:top w:val="nil"/>
              <w:bottom w:val="single" w:sz="4" w:space="0" w:color="auto"/>
            </w:tcBorders>
          </w:tcPr>
          <w:p w14:paraId="5FB75713" w14:textId="77777777" w:rsidR="009C30F0" w:rsidRPr="00AD0EF2" w:rsidRDefault="009C30F0" w:rsidP="00D77C7B">
            <w:pPr>
              <w:tabs>
                <w:tab w:val="left" w:pos="270"/>
              </w:tabs>
              <w:spacing w:line="360" w:lineRule="auto"/>
              <w:rPr>
                <w:bCs/>
              </w:rPr>
            </w:pPr>
            <w:r w:rsidRPr="00AD0EF2">
              <w:rPr>
                <w:bCs/>
              </w:rPr>
              <w:t>1</w:t>
            </w:r>
            <w:r>
              <w:rPr>
                <w:bCs/>
              </w:rPr>
              <w:t>1</w:t>
            </w:r>
            <w:r w:rsidRPr="00AD0EF2">
              <w:rPr>
                <w:bCs/>
              </w:rPr>
              <w:t xml:space="preserve"> (1</w:t>
            </w:r>
            <w:r>
              <w:rPr>
                <w:bCs/>
              </w:rPr>
              <w:t>2</w:t>
            </w:r>
            <w:r w:rsidRPr="00AD0EF2">
              <w:rPr>
                <w:bCs/>
              </w:rPr>
              <w:t>)</w:t>
            </w:r>
          </w:p>
        </w:tc>
        <w:tc>
          <w:tcPr>
            <w:tcW w:w="1559" w:type="dxa"/>
            <w:tcBorders>
              <w:top w:val="nil"/>
              <w:bottom w:val="single" w:sz="4" w:space="0" w:color="auto"/>
            </w:tcBorders>
          </w:tcPr>
          <w:p w14:paraId="17944A99" w14:textId="77777777" w:rsidR="009C30F0" w:rsidRPr="00AD0EF2" w:rsidRDefault="009C30F0" w:rsidP="00D77C7B">
            <w:pPr>
              <w:tabs>
                <w:tab w:val="left" w:pos="270"/>
              </w:tabs>
              <w:spacing w:line="360" w:lineRule="auto"/>
              <w:rPr>
                <w:bCs/>
              </w:rPr>
            </w:pPr>
            <w:r>
              <w:rPr>
                <w:bCs/>
              </w:rPr>
              <w:t>0 (0)</w:t>
            </w:r>
          </w:p>
        </w:tc>
        <w:tc>
          <w:tcPr>
            <w:tcW w:w="1691" w:type="dxa"/>
            <w:tcBorders>
              <w:top w:val="nil"/>
              <w:bottom w:val="single" w:sz="4" w:space="0" w:color="auto"/>
              <w:right w:val="nil"/>
            </w:tcBorders>
          </w:tcPr>
          <w:p w14:paraId="2EFE8921" w14:textId="77777777" w:rsidR="009C30F0" w:rsidRPr="00AD0EF2" w:rsidRDefault="009C30F0" w:rsidP="00D77C7B">
            <w:pPr>
              <w:tabs>
                <w:tab w:val="left" w:pos="270"/>
              </w:tabs>
              <w:spacing w:line="360" w:lineRule="auto"/>
              <w:rPr>
                <w:bCs/>
              </w:rPr>
            </w:pPr>
            <w:r>
              <w:rPr>
                <w:bCs/>
              </w:rPr>
              <w:t>11 (16)</w:t>
            </w:r>
          </w:p>
        </w:tc>
      </w:tr>
      <w:tr w:rsidR="009C30F0" w14:paraId="101E71A1" w14:textId="77777777" w:rsidTr="00FA64CB">
        <w:tc>
          <w:tcPr>
            <w:tcW w:w="2977" w:type="dxa"/>
            <w:tcBorders>
              <w:left w:val="nil"/>
              <w:bottom w:val="nil"/>
            </w:tcBorders>
          </w:tcPr>
          <w:p w14:paraId="19E407CC" w14:textId="45216D4A" w:rsidR="009C30F0" w:rsidRPr="00AD0EF2" w:rsidRDefault="009C30F0" w:rsidP="00D77C7B">
            <w:pPr>
              <w:tabs>
                <w:tab w:val="left" w:pos="270"/>
              </w:tabs>
              <w:spacing w:line="360" w:lineRule="auto"/>
              <w:rPr>
                <w:b/>
                <w:bCs/>
              </w:rPr>
            </w:pPr>
            <w:r w:rsidRPr="00AD0EF2">
              <w:rPr>
                <w:b/>
                <w:bCs/>
              </w:rPr>
              <w:t>ALT (IU/L)</w:t>
            </w:r>
            <w:r w:rsidR="004A55F4">
              <w:rPr>
                <w:b/>
                <w:bCs/>
              </w:rPr>
              <w:t xml:space="preserve"> </w:t>
            </w:r>
            <w:r w:rsidR="004A55F4" w:rsidRPr="0039173E">
              <w:rPr>
                <w:b/>
                <w:bCs/>
                <w:vertAlign w:val="superscript"/>
              </w:rPr>
              <w:t>c</w:t>
            </w:r>
          </w:p>
        </w:tc>
        <w:tc>
          <w:tcPr>
            <w:tcW w:w="1711" w:type="dxa"/>
            <w:tcBorders>
              <w:bottom w:val="nil"/>
            </w:tcBorders>
          </w:tcPr>
          <w:p w14:paraId="5C0BE377" w14:textId="77777777" w:rsidR="009C30F0" w:rsidRPr="00AD0EF2" w:rsidRDefault="009C30F0" w:rsidP="00D77C7B">
            <w:pPr>
              <w:tabs>
                <w:tab w:val="left" w:pos="270"/>
              </w:tabs>
              <w:spacing w:line="360" w:lineRule="auto"/>
              <w:rPr>
                <w:bCs/>
              </w:rPr>
            </w:pPr>
            <w:r w:rsidRPr="00AD0EF2">
              <w:rPr>
                <w:bCs/>
              </w:rPr>
              <w:t>10 (8, 1</w:t>
            </w:r>
            <w:r>
              <w:rPr>
                <w:bCs/>
              </w:rPr>
              <w:t>3</w:t>
            </w:r>
            <w:r w:rsidRPr="00AD0EF2">
              <w:rPr>
                <w:bCs/>
              </w:rPr>
              <w:t>)</w:t>
            </w:r>
          </w:p>
        </w:tc>
        <w:tc>
          <w:tcPr>
            <w:tcW w:w="1559" w:type="dxa"/>
            <w:tcBorders>
              <w:bottom w:val="nil"/>
            </w:tcBorders>
          </w:tcPr>
          <w:p w14:paraId="4F223B93" w14:textId="77777777" w:rsidR="009C30F0" w:rsidRPr="00AD0EF2" w:rsidRDefault="009C30F0" w:rsidP="00D77C7B">
            <w:pPr>
              <w:tabs>
                <w:tab w:val="left" w:pos="270"/>
              </w:tabs>
              <w:spacing w:line="360" w:lineRule="auto"/>
              <w:rPr>
                <w:bCs/>
              </w:rPr>
            </w:pPr>
            <w:r>
              <w:rPr>
                <w:bCs/>
              </w:rPr>
              <w:t>12 (10, 15)</w:t>
            </w:r>
          </w:p>
        </w:tc>
        <w:tc>
          <w:tcPr>
            <w:tcW w:w="1691" w:type="dxa"/>
            <w:tcBorders>
              <w:bottom w:val="nil"/>
              <w:right w:val="nil"/>
            </w:tcBorders>
          </w:tcPr>
          <w:p w14:paraId="6F544D18" w14:textId="77777777" w:rsidR="009C30F0" w:rsidRPr="00AD0EF2" w:rsidRDefault="009C30F0" w:rsidP="00D77C7B">
            <w:pPr>
              <w:tabs>
                <w:tab w:val="left" w:pos="270"/>
              </w:tabs>
              <w:spacing w:line="360" w:lineRule="auto"/>
              <w:rPr>
                <w:bCs/>
              </w:rPr>
            </w:pPr>
            <w:r>
              <w:rPr>
                <w:bCs/>
              </w:rPr>
              <w:t>9 (8, 12)</w:t>
            </w:r>
          </w:p>
        </w:tc>
      </w:tr>
      <w:tr w:rsidR="009C30F0" w14:paraId="4F9C8B98" w14:textId="77777777" w:rsidTr="00FA64CB">
        <w:tc>
          <w:tcPr>
            <w:tcW w:w="2977" w:type="dxa"/>
            <w:tcBorders>
              <w:top w:val="nil"/>
              <w:left w:val="nil"/>
              <w:bottom w:val="nil"/>
            </w:tcBorders>
          </w:tcPr>
          <w:p w14:paraId="7AF9F424" w14:textId="77777777" w:rsidR="009C30F0" w:rsidRDefault="009C30F0" w:rsidP="00D77C7B">
            <w:pPr>
              <w:tabs>
                <w:tab w:val="left" w:pos="270"/>
              </w:tabs>
              <w:spacing w:line="360" w:lineRule="auto"/>
            </w:pPr>
            <w:r>
              <w:tab/>
              <w:t>ALT&gt; ULN</w:t>
            </w:r>
          </w:p>
        </w:tc>
        <w:tc>
          <w:tcPr>
            <w:tcW w:w="1711" w:type="dxa"/>
            <w:tcBorders>
              <w:top w:val="nil"/>
              <w:bottom w:val="nil"/>
            </w:tcBorders>
          </w:tcPr>
          <w:p w14:paraId="6218144B" w14:textId="77777777" w:rsidR="009C30F0" w:rsidRPr="00AD0EF2" w:rsidRDefault="009C30F0" w:rsidP="00D77C7B">
            <w:pPr>
              <w:tabs>
                <w:tab w:val="left" w:pos="270"/>
              </w:tabs>
              <w:spacing w:line="360" w:lineRule="auto"/>
              <w:rPr>
                <w:bCs/>
              </w:rPr>
            </w:pPr>
            <w:r w:rsidRPr="00AD0EF2">
              <w:rPr>
                <w:bCs/>
              </w:rPr>
              <w:t>2 (2)</w:t>
            </w:r>
          </w:p>
        </w:tc>
        <w:tc>
          <w:tcPr>
            <w:tcW w:w="1559" w:type="dxa"/>
            <w:tcBorders>
              <w:top w:val="nil"/>
              <w:bottom w:val="nil"/>
            </w:tcBorders>
          </w:tcPr>
          <w:p w14:paraId="50CF6DF7" w14:textId="77777777" w:rsidR="009C30F0" w:rsidRPr="00AD0EF2" w:rsidRDefault="009C30F0" w:rsidP="00D77C7B">
            <w:pPr>
              <w:tabs>
                <w:tab w:val="left" w:pos="270"/>
              </w:tabs>
              <w:spacing w:line="360" w:lineRule="auto"/>
              <w:rPr>
                <w:bCs/>
              </w:rPr>
            </w:pPr>
            <w:r>
              <w:rPr>
                <w:bCs/>
              </w:rPr>
              <w:t>0 (0)</w:t>
            </w:r>
          </w:p>
        </w:tc>
        <w:tc>
          <w:tcPr>
            <w:tcW w:w="1691" w:type="dxa"/>
            <w:tcBorders>
              <w:top w:val="nil"/>
              <w:bottom w:val="nil"/>
              <w:right w:val="nil"/>
            </w:tcBorders>
          </w:tcPr>
          <w:p w14:paraId="40BA8C13" w14:textId="77777777" w:rsidR="009C30F0" w:rsidRPr="00AD0EF2" w:rsidRDefault="009C30F0" w:rsidP="00D77C7B">
            <w:pPr>
              <w:tabs>
                <w:tab w:val="left" w:pos="270"/>
              </w:tabs>
              <w:spacing w:line="360" w:lineRule="auto"/>
              <w:rPr>
                <w:bCs/>
              </w:rPr>
            </w:pPr>
            <w:r>
              <w:rPr>
                <w:bCs/>
              </w:rPr>
              <w:t>2 (3)</w:t>
            </w:r>
          </w:p>
        </w:tc>
      </w:tr>
      <w:tr w:rsidR="009C30F0" w14:paraId="6C7CA8D5" w14:textId="77777777" w:rsidTr="00FA64CB">
        <w:tc>
          <w:tcPr>
            <w:tcW w:w="2977" w:type="dxa"/>
            <w:tcBorders>
              <w:top w:val="nil"/>
              <w:left w:val="nil"/>
              <w:bottom w:val="single" w:sz="4" w:space="0" w:color="auto"/>
            </w:tcBorders>
          </w:tcPr>
          <w:p w14:paraId="43A42621" w14:textId="77777777" w:rsidR="009C30F0" w:rsidRDefault="009C30F0" w:rsidP="00D77C7B">
            <w:pPr>
              <w:tabs>
                <w:tab w:val="left" w:pos="270"/>
              </w:tabs>
              <w:spacing w:line="360" w:lineRule="auto"/>
            </w:pPr>
            <w:r>
              <w:lastRenderedPageBreak/>
              <w:tab/>
              <w:t>ALT&gt;2x ULN</w:t>
            </w:r>
          </w:p>
        </w:tc>
        <w:tc>
          <w:tcPr>
            <w:tcW w:w="1711" w:type="dxa"/>
            <w:tcBorders>
              <w:top w:val="nil"/>
              <w:bottom w:val="single" w:sz="4" w:space="0" w:color="auto"/>
            </w:tcBorders>
          </w:tcPr>
          <w:p w14:paraId="0B5786A6" w14:textId="77777777" w:rsidR="009C30F0" w:rsidRPr="00975A2E" w:rsidRDefault="009C30F0" w:rsidP="00D77C7B">
            <w:pPr>
              <w:tabs>
                <w:tab w:val="left" w:pos="270"/>
              </w:tabs>
              <w:spacing w:line="360" w:lineRule="auto"/>
              <w:rPr>
                <w:bCs/>
              </w:rPr>
            </w:pPr>
            <w:r w:rsidRPr="00975A2E">
              <w:rPr>
                <w:bCs/>
              </w:rPr>
              <w:t>0 (0)</w:t>
            </w:r>
          </w:p>
        </w:tc>
        <w:tc>
          <w:tcPr>
            <w:tcW w:w="1559" w:type="dxa"/>
            <w:tcBorders>
              <w:top w:val="nil"/>
              <w:bottom w:val="single" w:sz="4" w:space="0" w:color="auto"/>
            </w:tcBorders>
          </w:tcPr>
          <w:p w14:paraId="37D54CCC" w14:textId="77777777" w:rsidR="009C30F0" w:rsidRPr="00975A2E" w:rsidRDefault="009C30F0" w:rsidP="00D77C7B">
            <w:pPr>
              <w:tabs>
                <w:tab w:val="left" w:pos="270"/>
              </w:tabs>
              <w:spacing w:line="360" w:lineRule="auto"/>
              <w:rPr>
                <w:bCs/>
              </w:rPr>
            </w:pPr>
            <w:r>
              <w:rPr>
                <w:bCs/>
              </w:rPr>
              <w:t>0 (0)</w:t>
            </w:r>
          </w:p>
        </w:tc>
        <w:tc>
          <w:tcPr>
            <w:tcW w:w="1691" w:type="dxa"/>
            <w:tcBorders>
              <w:top w:val="nil"/>
              <w:bottom w:val="single" w:sz="4" w:space="0" w:color="auto"/>
              <w:right w:val="nil"/>
            </w:tcBorders>
          </w:tcPr>
          <w:p w14:paraId="0CEFF452" w14:textId="77777777" w:rsidR="009C30F0" w:rsidRPr="00975A2E" w:rsidRDefault="009C30F0" w:rsidP="00D77C7B">
            <w:pPr>
              <w:tabs>
                <w:tab w:val="left" w:pos="270"/>
              </w:tabs>
              <w:spacing w:line="360" w:lineRule="auto"/>
              <w:rPr>
                <w:bCs/>
              </w:rPr>
            </w:pPr>
            <w:r>
              <w:rPr>
                <w:bCs/>
              </w:rPr>
              <w:t>0 (0)</w:t>
            </w:r>
          </w:p>
        </w:tc>
      </w:tr>
      <w:tr w:rsidR="009C30F0" w14:paraId="4707E6B6" w14:textId="77777777" w:rsidTr="00FA64CB">
        <w:tc>
          <w:tcPr>
            <w:tcW w:w="2977" w:type="dxa"/>
            <w:tcBorders>
              <w:left w:val="nil"/>
              <w:bottom w:val="nil"/>
            </w:tcBorders>
          </w:tcPr>
          <w:p w14:paraId="0565D251" w14:textId="77777777" w:rsidR="009C30F0" w:rsidRPr="00975A2E" w:rsidRDefault="009C30F0" w:rsidP="00D77C7B">
            <w:pPr>
              <w:tabs>
                <w:tab w:val="left" w:pos="270"/>
              </w:tabs>
              <w:spacing w:line="360" w:lineRule="auto"/>
              <w:rPr>
                <w:b/>
                <w:bCs/>
              </w:rPr>
            </w:pPr>
            <w:r w:rsidRPr="00975A2E">
              <w:rPr>
                <w:b/>
                <w:bCs/>
              </w:rPr>
              <w:t>Liver stiffness measurement (kPa)</w:t>
            </w:r>
          </w:p>
        </w:tc>
        <w:tc>
          <w:tcPr>
            <w:tcW w:w="1711" w:type="dxa"/>
            <w:tcBorders>
              <w:bottom w:val="nil"/>
            </w:tcBorders>
          </w:tcPr>
          <w:p w14:paraId="2E42264C" w14:textId="77777777" w:rsidR="009C30F0" w:rsidRPr="00975A2E" w:rsidRDefault="009C30F0" w:rsidP="00D77C7B">
            <w:pPr>
              <w:tabs>
                <w:tab w:val="left" w:pos="270"/>
              </w:tabs>
              <w:spacing w:line="360" w:lineRule="auto"/>
              <w:rPr>
                <w:bCs/>
              </w:rPr>
            </w:pPr>
            <w:r>
              <w:rPr>
                <w:bCs/>
              </w:rPr>
              <w:t>4.8 (4.0, 6.4)</w:t>
            </w:r>
          </w:p>
        </w:tc>
        <w:tc>
          <w:tcPr>
            <w:tcW w:w="1559" w:type="dxa"/>
            <w:tcBorders>
              <w:bottom w:val="nil"/>
            </w:tcBorders>
          </w:tcPr>
          <w:p w14:paraId="3AC40647" w14:textId="77777777" w:rsidR="009C30F0" w:rsidRDefault="009C30F0" w:rsidP="00D77C7B">
            <w:pPr>
              <w:tabs>
                <w:tab w:val="left" w:pos="270"/>
              </w:tabs>
              <w:spacing w:line="360" w:lineRule="auto"/>
              <w:rPr>
                <w:bCs/>
              </w:rPr>
            </w:pPr>
            <w:r>
              <w:rPr>
                <w:bCs/>
              </w:rPr>
              <w:t>4.5 (4.0, 5.4)</w:t>
            </w:r>
          </w:p>
        </w:tc>
        <w:tc>
          <w:tcPr>
            <w:tcW w:w="1691" w:type="dxa"/>
            <w:tcBorders>
              <w:bottom w:val="nil"/>
              <w:right w:val="nil"/>
            </w:tcBorders>
          </w:tcPr>
          <w:p w14:paraId="0D31B560" w14:textId="77777777" w:rsidR="009C30F0" w:rsidRDefault="009C30F0" w:rsidP="00D77C7B">
            <w:pPr>
              <w:tabs>
                <w:tab w:val="left" w:pos="270"/>
              </w:tabs>
              <w:spacing w:line="360" w:lineRule="auto"/>
              <w:rPr>
                <w:bCs/>
              </w:rPr>
            </w:pPr>
            <w:r>
              <w:rPr>
                <w:bCs/>
              </w:rPr>
              <w:t>5.1 (4.0, 6.9)</w:t>
            </w:r>
          </w:p>
        </w:tc>
      </w:tr>
      <w:tr w:rsidR="009C30F0" w14:paraId="14D3FF26" w14:textId="77777777" w:rsidTr="00FA64CB">
        <w:tc>
          <w:tcPr>
            <w:tcW w:w="2977" w:type="dxa"/>
            <w:tcBorders>
              <w:top w:val="nil"/>
              <w:left w:val="nil"/>
              <w:bottom w:val="nil"/>
            </w:tcBorders>
          </w:tcPr>
          <w:p w14:paraId="152AAEDC" w14:textId="77777777" w:rsidR="009C30F0" w:rsidRDefault="009C30F0" w:rsidP="00D77C7B">
            <w:pPr>
              <w:tabs>
                <w:tab w:val="left" w:pos="270"/>
              </w:tabs>
              <w:spacing w:line="360" w:lineRule="auto"/>
            </w:pPr>
            <w:r>
              <w:tab/>
            </w:r>
            <w:r>
              <w:rPr>
                <w:rFonts w:cstheme="minorHAnsi"/>
              </w:rPr>
              <w:t>≥</w:t>
            </w:r>
            <w:r>
              <w:t>7.9kPa</w:t>
            </w:r>
          </w:p>
        </w:tc>
        <w:tc>
          <w:tcPr>
            <w:tcW w:w="1711" w:type="dxa"/>
            <w:tcBorders>
              <w:top w:val="nil"/>
              <w:bottom w:val="nil"/>
            </w:tcBorders>
          </w:tcPr>
          <w:p w14:paraId="2182E020" w14:textId="77777777" w:rsidR="009C30F0" w:rsidRPr="00975A2E" w:rsidRDefault="009C30F0" w:rsidP="00D77C7B">
            <w:pPr>
              <w:tabs>
                <w:tab w:val="left" w:pos="270"/>
              </w:tabs>
              <w:spacing w:line="360" w:lineRule="auto"/>
              <w:rPr>
                <w:bCs/>
              </w:rPr>
            </w:pPr>
            <w:r>
              <w:rPr>
                <w:bCs/>
              </w:rPr>
              <w:t>10 (11)</w:t>
            </w:r>
          </w:p>
        </w:tc>
        <w:tc>
          <w:tcPr>
            <w:tcW w:w="1559" w:type="dxa"/>
            <w:tcBorders>
              <w:top w:val="nil"/>
              <w:bottom w:val="nil"/>
            </w:tcBorders>
          </w:tcPr>
          <w:p w14:paraId="34DCF9ED" w14:textId="77777777" w:rsidR="009C30F0" w:rsidRDefault="009C30F0" w:rsidP="00D77C7B">
            <w:pPr>
              <w:tabs>
                <w:tab w:val="left" w:pos="270"/>
              </w:tabs>
              <w:spacing w:line="360" w:lineRule="auto"/>
              <w:rPr>
                <w:bCs/>
              </w:rPr>
            </w:pPr>
            <w:r>
              <w:rPr>
                <w:bCs/>
              </w:rPr>
              <w:t>1 (4)</w:t>
            </w:r>
          </w:p>
        </w:tc>
        <w:tc>
          <w:tcPr>
            <w:tcW w:w="1691" w:type="dxa"/>
            <w:tcBorders>
              <w:top w:val="nil"/>
              <w:bottom w:val="nil"/>
              <w:right w:val="nil"/>
            </w:tcBorders>
          </w:tcPr>
          <w:p w14:paraId="1C6CCBD2" w14:textId="77777777" w:rsidR="009C30F0" w:rsidRDefault="009C30F0" w:rsidP="00D77C7B">
            <w:pPr>
              <w:tabs>
                <w:tab w:val="left" w:pos="270"/>
              </w:tabs>
              <w:spacing w:line="360" w:lineRule="auto"/>
              <w:rPr>
                <w:bCs/>
              </w:rPr>
            </w:pPr>
            <w:r>
              <w:rPr>
                <w:bCs/>
              </w:rPr>
              <w:t>9 (9)</w:t>
            </w:r>
          </w:p>
        </w:tc>
      </w:tr>
      <w:tr w:rsidR="009C30F0" w14:paraId="07D35317" w14:textId="77777777" w:rsidTr="00FA64CB">
        <w:tc>
          <w:tcPr>
            <w:tcW w:w="2977" w:type="dxa"/>
            <w:tcBorders>
              <w:top w:val="nil"/>
              <w:left w:val="nil"/>
            </w:tcBorders>
          </w:tcPr>
          <w:p w14:paraId="23F00FB3" w14:textId="77777777" w:rsidR="009C30F0" w:rsidRDefault="009C30F0" w:rsidP="00D77C7B">
            <w:pPr>
              <w:tabs>
                <w:tab w:val="left" w:pos="270"/>
              </w:tabs>
              <w:spacing w:line="360" w:lineRule="auto"/>
            </w:pPr>
            <w:r>
              <w:tab/>
            </w:r>
            <w:r>
              <w:rPr>
                <w:rFonts w:cstheme="minorHAnsi"/>
              </w:rPr>
              <w:t>≥</w:t>
            </w:r>
            <w:r>
              <w:t>9.5kPa</w:t>
            </w:r>
          </w:p>
        </w:tc>
        <w:tc>
          <w:tcPr>
            <w:tcW w:w="1711" w:type="dxa"/>
            <w:tcBorders>
              <w:top w:val="nil"/>
            </w:tcBorders>
          </w:tcPr>
          <w:p w14:paraId="4B971706" w14:textId="77777777" w:rsidR="009C30F0" w:rsidRPr="00975A2E" w:rsidRDefault="009C30F0" w:rsidP="00D77C7B">
            <w:pPr>
              <w:tabs>
                <w:tab w:val="left" w:pos="270"/>
              </w:tabs>
              <w:spacing w:line="360" w:lineRule="auto"/>
              <w:rPr>
                <w:bCs/>
              </w:rPr>
            </w:pPr>
            <w:r>
              <w:rPr>
                <w:bCs/>
              </w:rPr>
              <w:t>4 (4)</w:t>
            </w:r>
          </w:p>
        </w:tc>
        <w:tc>
          <w:tcPr>
            <w:tcW w:w="1559" w:type="dxa"/>
            <w:tcBorders>
              <w:top w:val="nil"/>
            </w:tcBorders>
          </w:tcPr>
          <w:p w14:paraId="7E5B2894" w14:textId="77777777" w:rsidR="009C30F0" w:rsidRDefault="009C30F0" w:rsidP="00D77C7B">
            <w:pPr>
              <w:tabs>
                <w:tab w:val="left" w:pos="270"/>
              </w:tabs>
              <w:spacing w:line="360" w:lineRule="auto"/>
              <w:rPr>
                <w:bCs/>
              </w:rPr>
            </w:pPr>
            <w:r>
              <w:rPr>
                <w:bCs/>
              </w:rPr>
              <w:t>1 (4)</w:t>
            </w:r>
          </w:p>
        </w:tc>
        <w:tc>
          <w:tcPr>
            <w:tcW w:w="1691" w:type="dxa"/>
            <w:tcBorders>
              <w:top w:val="nil"/>
              <w:right w:val="nil"/>
            </w:tcBorders>
          </w:tcPr>
          <w:p w14:paraId="0A30A915" w14:textId="77777777" w:rsidR="009C30F0" w:rsidRDefault="009C30F0" w:rsidP="00D77C7B">
            <w:pPr>
              <w:tabs>
                <w:tab w:val="left" w:pos="270"/>
              </w:tabs>
              <w:spacing w:line="360" w:lineRule="auto"/>
              <w:rPr>
                <w:bCs/>
              </w:rPr>
            </w:pPr>
            <w:r>
              <w:rPr>
                <w:bCs/>
              </w:rPr>
              <w:t>3 (4)</w:t>
            </w:r>
          </w:p>
        </w:tc>
      </w:tr>
    </w:tbl>
    <w:p w14:paraId="51273F45" w14:textId="2CF6B289" w:rsidR="009C30F0" w:rsidRDefault="009C30F0" w:rsidP="00D77C7B">
      <w:pPr>
        <w:spacing w:line="360" w:lineRule="auto"/>
        <w:rPr>
          <w:bCs/>
          <w:sz w:val="20"/>
          <w:szCs w:val="20"/>
        </w:rPr>
      </w:pPr>
      <w:proofErr w:type="spellStart"/>
      <w:r w:rsidRPr="000C4E49">
        <w:rPr>
          <w:bCs/>
          <w:sz w:val="20"/>
          <w:szCs w:val="20"/>
          <w:vertAlign w:val="superscript"/>
        </w:rPr>
        <w:t>a</w:t>
      </w:r>
      <w:r w:rsidRPr="000C4E49">
        <w:rPr>
          <w:bCs/>
          <w:sz w:val="20"/>
          <w:szCs w:val="20"/>
        </w:rPr>
        <w:t>One</w:t>
      </w:r>
      <w:proofErr w:type="spellEnd"/>
      <w:r w:rsidRPr="000C4E49">
        <w:rPr>
          <w:bCs/>
          <w:sz w:val="20"/>
          <w:szCs w:val="20"/>
        </w:rPr>
        <w:t xml:space="preserve"> participant did not consent to HIV testing</w:t>
      </w:r>
      <w:r>
        <w:rPr>
          <w:bCs/>
          <w:sz w:val="20"/>
          <w:szCs w:val="20"/>
        </w:rPr>
        <w:t xml:space="preserve"> </w:t>
      </w:r>
      <w:r w:rsidRPr="000C4E49">
        <w:rPr>
          <w:bCs/>
          <w:sz w:val="20"/>
          <w:szCs w:val="20"/>
          <w:vertAlign w:val="superscript"/>
        </w:rPr>
        <w:t>b</w:t>
      </w:r>
      <w:r>
        <w:rPr>
          <w:bCs/>
          <w:sz w:val="20"/>
          <w:szCs w:val="20"/>
        </w:rPr>
        <w:t>CD4 count available for 21/23 (91%) of HIV positive individuals</w:t>
      </w:r>
      <w:r w:rsidR="004A55F4">
        <w:rPr>
          <w:bCs/>
          <w:sz w:val="20"/>
          <w:szCs w:val="20"/>
        </w:rPr>
        <w:t xml:space="preserve"> </w:t>
      </w:r>
      <w:r w:rsidR="004A55F4" w:rsidRPr="0039173E">
        <w:rPr>
          <w:bCs/>
          <w:sz w:val="20"/>
          <w:szCs w:val="20"/>
          <w:vertAlign w:val="superscript"/>
        </w:rPr>
        <w:t>c</w:t>
      </w:r>
      <w:r w:rsidR="004A55F4">
        <w:rPr>
          <w:bCs/>
          <w:sz w:val="20"/>
          <w:szCs w:val="20"/>
        </w:rPr>
        <w:t xml:space="preserve"> The assay upper limit of normal was 32 U/L.</w:t>
      </w:r>
    </w:p>
    <w:p w14:paraId="69B31075" w14:textId="77777777" w:rsidR="009C30F0" w:rsidRDefault="009C30F0" w:rsidP="00D77C7B">
      <w:pPr>
        <w:spacing w:line="360" w:lineRule="auto"/>
        <w:rPr>
          <w:bCs/>
          <w:sz w:val="20"/>
          <w:szCs w:val="20"/>
        </w:rPr>
      </w:pPr>
      <w:r w:rsidRPr="004524AF">
        <w:rPr>
          <w:b/>
          <w:sz w:val="20"/>
          <w:szCs w:val="20"/>
        </w:rPr>
        <w:t xml:space="preserve">Abbreviations: </w:t>
      </w:r>
      <w:r>
        <w:rPr>
          <w:bCs/>
          <w:sz w:val="20"/>
          <w:szCs w:val="20"/>
        </w:rPr>
        <w:t>IQR interquartile range; CD4 cluster of differentiation 4; ART antiretroviral therapy; TDF tenofovir disoproxil fumarate; CLD chronic liver disease; HCV hepatitis C virus; HDV hepatitis D virus; Ag/Ab antigen/antibody; HBV hepatitis B virus; ALT alanine transaminase</w:t>
      </w:r>
    </w:p>
    <w:p w14:paraId="158B42E8" w14:textId="77777777" w:rsidR="009C30F0" w:rsidRDefault="009C30F0" w:rsidP="00D77C7B">
      <w:pPr>
        <w:spacing w:line="360" w:lineRule="auto"/>
        <w:rPr>
          <w:b/>
        </w:rPr>
      </w:pPr>
    </w:p>
    <w:p w14:paraId="3D4A4425" w14:textId="77777777" w:rsidR="009C30F0" w:rsidRDefault="009C30F0" w:rsidP="00D77C7B">
      <w:pPr>
        <w:spacing w:line="360" w:lineRule="auto"/>
        <w:rPr>
          <w:b/>
          <w:bCs/>
        </w:rPr>
      </w:pPr>
    </w:p>
    <w:p w14:paraId="7BDD1773" w14:textId="77777777" w:rsidR="0072387A" w:rsidRDefault="0072387A">
      <w:pPr>
        <w:rPr>
          <w:b/>
          <w:bCs/>
        </w:rPr>
      </w:pPr>
      <w:bookmarkStart w:id="12" w:name="_Hlk19632793"/>
      <w:bookmarkStart w:id="13" w:name="_Hlk19630172"/>
      <w:bookmarkStart w:id="14" w:name="_Hlk57794907"/>
      <w:r>
        <w:rPr>
          <w:b/>
          <w:bCs/>
        </w:rPr>
        <w:br w:type="page"/>
      </w:r>
    </w:p>
    <w:p w14:paraId="7A3A7CE1" w14:textId="680751E1" w:rsidR="00BA15C2" w:rsidRDefault="00BA15C2" w:rsidP="00D77C7B">
      <w:pPr>
        <w:spacing w:line="360" w:lineRule="auto"/>
        <w:rPr>
          <w:b/>
          <w:bCs/>
        </w:rPr>
      </w:pPr>
      <w:r>
        <w:rPr>
          <w:b/>
        </w:rPr>
        <w:lastRenderedPageBreak/>
        <w:t>F</w:t>
      </w:r>
      <w:r w:rsidRPr="001B771B">
        <w:rPr>
          <w:b/>
        </w:rPr>
        <w:t>igure</w:t>
      </w:r>
      <w:r>
        <w:rPr>
          <w:b/>
        </w:rPr>
        <w:t xml:space="preserve"> </w:t>
      </w:r>
      <w:proofErr w:type="gramStart"/>
      <w:r>
        <w:rPr>
          <w:b/>
        </w:rPr>
        <w:t>1</w:t>
      </w:r>
      <w:r>
        <w:t xml:space="preserve"> </w:t>
      </w:r>
      <w:r w:rsidRPr="003D142C">
        <w:rPr>
          <w:b/>
          <w:bCs/>
        </w:rPr>
        <w:t>:</w:t>
      </w:r>
      <w:proofErr w:type="gramEnd"/>
      <w:r w:rsidRPr="003D142C">
        <w:rPr>
          <w:b/>
          <w:bCs/>
        </w:rPr>
        <w:t xml:space="preserve"> Flowchart of census and recruitment to the serological survey and community HBV treatment evaluation study</w:t>
      </w:r>
    </w:p>
    <w:p w14:paraId="36AB5BFD" w14:textId="44FDE43B" w:rsidR="009C30F0" w:rsidRPr="00535E73" w:rsidRDefault="007D518C" w:rsidP="00D77C7B">
      <w:pPr>
        <w:spacing w:line="360" w:lineRule="auto"/>
        <w:rPr>
          <w:b/>
        </w:rPr>
      </w:pPr>
      <w:r>
        <w:rPr>
          <w:b/>
          <w:noProof/>
        </w:rPr>
        <w:drawing>
          <wp:inline distT="0" distB="0" distL="0" distR="0" wp14:anchorId="5B29936F" wp14:editId="1E24BC4B">
            <wp:extent cx="4379985" cy="3904496"/>
            <wp:effectExtent l="0" t="0" r="190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79985" cy="3904496"/>
                    </a:xfrm>
                    <a:prstGeom prst="rect">
                      <a:avLst/>
                    </a:prstGeom>
                  </pic:spPr>
                </pic:pic>
              </a:graphicData>
            </a:graphic>
          </wp:inline>
        </w:drawing>
      </w:r>
    </w:p>
    <w:p w14:paraId="2EACFFE8" w14:textId="655581E2" w:rsidR="00BA15C2" w:rsidRDefault="00BA15C2" w:rsidP="00D77C7B">
      <w:pPr>
        <w:spacing w:line="360" w:lineRule="auto"/>
        <w:jc w:val="both"/>
        <w:rPr>
          <w:noProof/>
          <w:sz w:val="20"/>
          <w:vertAlign w:val="superscript"/>
        </w:rPr>
      </w:pPr>
    </w:p>
    <w:p w14:paraId="045DB0E8" w14:textId="77777777" w:rsidR="003D142C" w:rsidRDefault="003D142C" w:rsidP="00D77C7B">
      <w:pPr>
        <w:spacing w:line="360" w:lineRule="auto"/>
        <w:rPr>
          <w:b/>
        </w:rPr>
      </w:pPr>
      <w:bookmarkStart w:id="15" w:name="_Hlk8029316"/>
      <w:bookmarkEnd w:id="12"/>
      <w:r>
        <w:rPr>
          <w:b/>
        </w:rPr>
        <w:br w:type="page"/>
      </w:r>
    </w:p>
    <w:p w14:paraId="3DE235E2" w14:textId="4B9DEB6E" w:rsidR="00BA15C2" w:rsidRDefault="00BA15C2" w:rsidP="00D77C7B">
      <w:pPr>
        <w:spacing w:line="360" w:lineRule="auto"/>
        <w:jc w:val="both"/>
        <w:rPr>
          <w:b/>
          <w:vertAlign w:val="superscript"/>
        </w:rPr>
      </w:pPr>
      <w:r w:rsidRPr="0011223D">
        <w:rPr>
          <w:b/>
        </w:rPr>
        <w:lastRenderedPageBreak/>
        <w:t xml:space="preserve">Figure </w:t>
      </w:r>
      <w:r>
        <w:rPr>
          <w:b/>
        </w:rPr>
        <w:t>2</w:t>
      </w:r>
      <w:r w:rsidRPr="0011223D">
        <w:rPr>
          <w:b/>
        </w:rPr>
        <w:t xml:space="preserve">: Distribution of age and sex in the serosurvey </w:t>
      </w:r>
      <w:r>
        <w:rPr>
          <w:b/>
        </w:rPr>
        <w:t xml:space="preserve">relative to the </w:t>
      </w:r>
      <w:r w:rsidRPr="0011223D">
        <w:rPr>
          <w:b/>
        </w:rPr>
        <w:t>demographic census</w:t>
      </w:r>
      <w:r>
        <w:rPr>
          <w:b/>
        </w:rPr>
        <w:t xml:space="preserve"> </w:t>
      </w:r>
      <w:r w:rsidRPr="0016731D">
        <w:rPr>
          <w:b/>
          <w:vertAlign w:val="superscript"/>
        </w:rPr>
        <w:t>a</w:t>
      </w:r>
    </w:p>
    <w:p w14:paraId="2A39E756" w14:textId="78DED91E" w:rsidR="00BA15C2" w:rsidRDefault="007D518C" w:rsidP="00D77C7B">
      <w:pPr>
        <w:spacing w:line="360" w:lineRule="auto"/>
        <w:jc w:val="both"/>
        <w:rPr>
          <w:b/>
          <w:vertAlign w:val="superscript"/>
        </w:rPr>
      </w:pPr>
      <w:r>
        <w:rPr>
          <w:b/>
          <w:noProof/>
          <w:vertAlign w:val="superscript"/>
        </w:rPr>
        <w:drawing>
          <wp:inline distT="0" distB="0" distL="0" distR="0" wp14:anchorId="183C3F0C" wp14:editId="01CA728C">
            <wp:extent cx="5731510" cy="2720340"/>
            <wp:effectExtent l="0" t="0" r="2540" b="3810"/>
            <wp:docPr id="2" name="Picture 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20340"/>
                    </a:xfrm>
                    <a:prstGeom prst="rect">
                      <a:avLst/>
                    </a:prstGeom>
                  </pic:spPr>
                </pic:pic>
              </a:graphicData>
            </a:graphic>
          </wp:inline>
        </w:drawing>
      </w:r>
    </w:p>
    <w:p w14:paraId="004EBACB" w14:textId="77777777" w:rsidR="00BA15C2" w:rsidRDefault="00BA15C2" w:rsidP="00D77C7B">
      <w:pPr>
        <w:spacing w:line="360" w:lineRule="auto"/>
        <w:jc w:val="both"/>
        <w:rPr>
          <w:b/>
          <w:vertAlign w:val="superscript"/>
        </w:rPr>
      </w:pPr>
    </w:p>
    <w:p w14:paraId="3D4FA02D" w14:textId="77777777" w:rsidR="00BA15C2" w:rsidRPr="003D142C" w:rsidRDefault="00BA15C2" w:rsidP="00D77C7B">
      <w:pPr>
        <w:spacing w:line="360" w:lineRule="auto"/>
        <w:jc w:val="both"/>
        <w:rPr>
          <w:szCs w:val="24"/>
        </w:rPr>
      </w:pPr>
      <w:r w:rsidRPr="003D142C">
        <w:rPr>
          <w:szCs w:val="24"/>
          <w:vertAlign w:val="superscript"/>
        </w:rPr>
        <w:t xml:space="preserve">a </w:t>
      </w:r>
      <w:r w:rsidRPr="003D142C">
        <w:rPr>
          <w:szCs w:val="24"/>
        </w:rPr>
        <w:t>Serosurvey age distribution is layered over census distribution data.</w:t>
      </w:r>
    </w:p>
    <w:p w14:paraId="32C0A142" w14:textId="77777777" w:rsidR="00BA15C2" w:rsidRDefault="00BA15C2" w:rsidP="00D77C7B">
      <w:pPr>
        <w:spacing w:line="360" w:lineRule="auto"/>
        <w:rPr>
          <w:b/>
        </w:rPr>
      </w:pPr>
    </w:p>
    <w:p w14:paraId="22F742AF" w14:textId="77777777" w:rsidR="00BA15C2" w:rsidRDefault="00BA15C2" w:rsidP="00D77C7B">
      <w:pPr>
        <w:spacing w:line="360" w:lineRule="auto"/>
        <w:rPr>
          <w:b/>
        </w:rPr>
      </w:pPr>
      <w:r>
        <w:rPr>
          <w:b/>
        </w:rPr>
        <w:br w:type="page"/>
      </w:r>
    </w:p>
    <w:p w14:paraId="02C60806" w14:textId="77777777" w:rsidR="00BA15C2" w:rsidRDefault="00BA15C2" w:rsidP="00D77C7B">
      <w:pPr>
        <w:spacing w:line="360" w:lineRule="auto"/>
        <w:rPr>
          <w:b/>
        </w:rPr>
      </w:pPr>
      <w:bookmarkStart w:id="16" w:name="_Hlk8027802"/>
      <w:bookmarkEnd w:id="15"/>
      <w:r>
        <w:rPr>
          <w:b/>
        </w:rPr>
        <w:lastRenderedPageBreak/>
        <w:t xml:space="preserve">Figure 3: Prevalence of hepatitis B surface antigen stratified by age and sex groups and HBV vaccine </w:t>
      </w:r>
      <w:proofErr w:type="spellStart"/>
      <w:r>
        <w:rPr>
          <w:b/>
        </w:rPr>
        <w:t>coverage</w:t>
      </w:r>
      <w:r w:rsidRPr="002647AB">
        <w:rPr>
          <w:b/>
          <w:vertAlign w:val="superscript"/>
        </w:rPr>
        <w:t>a</w:t>
      </w:r>
      <w:proofErr w:type="spellEnd"/>
    </w:p>
    <w:p w14:paraId="022E767F" w14:textId="53474908" w:rsidR="00BA15C2" w:rsidRDefault="007D518C" w:rsidP="00D77C7B">
      <w:pPr>
        <w:spacing w:line="360" w:lineRule="auto"/>
        <w:rPr>
          <w:b/>
        </w:rPr>
      </w:pPr>
      <w:r>
        <w:rPr>
          <w:b/>
          <w:noProof/>
        </w:rPr>
        <w:drawing>
          <wp:inline distT="0" distB="0" distL="0" distR="0" wp14:anchorId="70C999C3" wp14:editId="67970991">
            <wp:extent cx="4742698" cy="3471679"/>
            <wp:effectExtent l="0" t="0" r="127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2698" cy="3471679"/>
                    </a:xfrm>
                    <a:prstGeom prst="rect">
                      <a:avLst/>
                    </a:prstGeom>
                  </pic:spPr>
                </pic:pic>
              </a:graphicData>
            </a:graphic>
          </wp:inline>
        </w:drawing>
      </w:r>
    </w:p>
    <w:p w14:paraId="4B848EF9" w14:textId="4EFFFD38" w:rsidR="00BA15C2" w:rsidRDefault="00BA15C2" w:rsidP="00D77C7B">
      <w:pPr>
        <w:spacing w:line="360" w:lineRule="auto"/>
        <w:rPr>
          <w:b/>
        </w:rPr>
      </w:pPr>
    </w:p>
    <w:p w14:paraId="531C93F9" w14:textId="77777777" w:rsidR="00BA15C2" w:rsidRPr="003D142C" w:rsidRDefault="00BA15C2" w:rsidP="00D77C7B">
      <w:pPr>
        <w:spacing w:line="360" w:lineRule="auto"/>
        <w:rPr>
          <w:b/>
          <w:sz w:val="24"/>
          <w:szCs w:val="24"/>
        </w:rPr>
      </w:pPr>
    </w:p>
    <w:bookmarkEnd w:id="16"/>
    <w:p w14:paraId="0A659918" w14:textId="1A595A27" w:rsidR="00BA15C2" w:rsidRPr="000F54E6" w:rsidRDefault="00BA15C2" w:rsidP="00D77C7B">
      <w:pPr>
        <w:spacing w:line="360" w:lineRule="auto"/>
        <w:rPr>
          <w:bCs/>
          <w:sz w:val="20"/>
          <w:szCs w:val="20"/>
          <w:vertAlign w:val="superscript"/>
        </w:rPr>
      </w:pPr>
      <w:proofErr w:type="spellStart"/>
      <w:r w:rsidRPr="003D142C">
        <w:rPr>
          <w:bCs/>
          <w:vertAlign w:val="superscript"/>
        </w:rPr>
        <w:t>a</w:t>
      </w:r>
      <w:r w:rsidRPr="003D142C">
        <w:rPr>
          <w:bCs/>
        </w:rPr>
        <w:t>Vaccine</w:t>
      </w:r>
      <w:proofErr w:type="spellEnd"/>
      <w:r w:rsidRPr="003D142C">
        <w:rPr>
          <w:bCs/>
        </w:rPr>
        <w:t xml:space="preserve"> coverage shown among serosurvey participants born after implementation of the vaccine in 2002</w:t>
      </w:r>
      <w:r w:rsidR="00E478E5" w:rsidRPr="003D142C">
        <w:rPr>
          <w:bCs/>
        </w:rPr>
        <w:t>. Tabulated age and sex stratified prevalence data are shown in appendix 6.</w:t>
      </w:r>
      <w:r w:rsidRPr="000F54E6">
        <w:rPr>
          <w:bCs/>
          <w:sz w:val="20"/>
          <w:szCs w:val="20"/>
        </w:rPr>
        <w:br w:type="page"/>
      </w:r>
    </w:p>
    <w:p w14:paraId="76AED4D4" w14:textId="53638BC6" w:rsidR="00BA15C2" w:rsidRDefault="00BA15C2" w:rsidP="00D77C7B">
      <w:pPr>
        <w:spacing w:line="360" w:lineRule="auto"/>
        <w:rPr>
          <w:b/>
          <w:vertAlign w:val="superscript"/>
        </w:rPr>
      </w:pPr>
      <w:r>
        <w:rPr>
          <w:b/>
        </w:rPr>
        <w:lastRenderedPageBreak/>
        <w:t xml:space="preserve">Figure 4: Outcomes of community clinical evaluation for HBV treatment </w:t>
      </w:r>
      <w:proofErr w:type="spellStart"/>
      <w:r>
        <w:rPr>
          <w:b/>
        </w:rPr>
        <w:t>eligibility</w:t>
      </w:r>
      <w:r w:rsidRPr="00A727D3">
        <w:rPr>
          <w:b/>
          <w:vertAlign w:val="superscript"/>
        </w:rPr>
        <w:t>a</w:t>
      </w:r>
      <w:proofErr w:type="spellEnd"/>
    </w:p>
    <w:p w14:paraId="56A48793" w14:textId="3700ECEE" w:rsidR="009C30F0" w:rsidRPr="00303688" w:rsidRDefault="007D518C" w:rsidP="00D77C7B">
      <w:pPr>
        <w:spacing w:line="360" w:lineRule="auto"/>
        <w:rPr>
          <w:b/>
          <w:noProof/>
        </w:rPr>
      </w:pPr>
      <w:r>
        <w:rPr>
          <w:b/>
          <w:noProof/>
        </w:rPr>
        <w:drawing>
          <wp:inline distT="0" distB="0" distL="0" distR="0" wp14:anchorId="398E373C" wp14:editId="7F6F758D">
            <wp:extent cx="4263656" cy="4940569"/>
            <wp:effectExtent l="0" t="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67038" cy="4944488"/>
                    </a:xfrm>
                    <a:prstGeom prst="rect">
                      <a:avLst/>
                    </a:prstGeom>
                  </pic:spPr>
                </pic:pic>
              </a:graphicData>
            </a:graphic>
          </wp:inline>
        </w:drawing>
      </w:r>
    </w:p>
    <w:p w14:paraId="24EB267D" w14:textId="6102F0B4" w:rsidR="00D66A8C" w:rsidRPr="007D518C" w:rsidRDefault="00BA15C2" w:rsidP="00D77C7B">
      <w:pPr>
        <w:spacing w:line="360" w:lineRule="auto"/>
        <w:rPr>
          <w:bCs/>
        </w:rPr>
      </w:pPr>
      <w:r w:rsidRPr="003D142C">
        <w:rPr>
          <w:bCs/>
        </w:rPr>
        <w:t xml:space="preserve">Abbreviations: TDF tenofovir disoproxil </w:t>
      </w:r>
      <w:proofErr w:type="gramStart"/>
      <w:r w:rsidRPr="003D142C">
        <w:rPr>
          <w:bCs/>
        </w:rPr>
        <w:t>fumarate ;</w:t>
      </w:r>
      <w:proofErr w:type="gramEnd"/>
      <w:r w:rsidRPr="003D142C">
        <w:rPr>
          <w:bCs/>
        </w:rPr>
        <w:t xml:space="preserve"> 3TC lamivudine ; HBsAg hepatitis B surface antigen; HBV hepatitis B virus; WHO World Health Organization; EASL European Association for Study of the Liver; AASLD American Association for the Study of the Liver. </w:t>
      </w:r>
      <w:proofErr w:type="spellStart"/>
      <w:proofErr w:type="gramStart"/>
      <w:r w:rsidRPr="003D142C">
        <w:rPr>
          <w:bCs/>
          <w:vertAlign w:val="superscript"/>
        </w:rPr>
        <w:t>a</w:t>
      </w:r>
      <w:proofErr w:type="spellEnd"/>
      <w:proofErr w:type="gramEnd"/>
      <w:r w:rsidRPr="003D142C">
        <w:rPr>
          <w:bCs/>
        </w:rPr>
        <w:t xml:space="preserve"> Area is proportional to the number of people in each group. Treatment eligibility criteria are considered only for HIV negative individuals, as all HIV positive people should receive ART containing TDF/3TC. </w:t>
      </w:r>
      <w:bookmarkEnd w:id="13"/>
      <w:bookmarkEnd w:id="14"/>
    </w:p>
    <w:sectPr w:rsidR="00D66A8C" w:rsidRPr="007D518C" w:rsidSect="00D77C7B">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auto"/>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A71CA"/>
    <w:multiLevelType w:val="hybridMultilevel"/>
    <w:tmpl w:val="90E0764A"/>
    <w:lvl w:ilvl="0" w:tplc="C004E1F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C60159"/>
    <w:multiLevelType w:val="hybridMultilevel"/>
    <w:tmpl w:val="E39C5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E7A06"/>
    <w:multiLevelType w:val="hybridMultilevel"/>
    <w:tmpl w:val="D73476CA"/>
    <w:lvl w:ilvl="0" w:tplc="4FFE42F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FD5B3E"/>
    <w:multiLevelType w:val="hybridMultilevel"/>
    <w:tmpl w:val="56800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CD63BA"/>
    <w:multiLevelType w:val="hybridMultilevel"/>
    <w:tmpl w:val="5F0A6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F1A43"/>
    <w:multiLevelType w:val="hybridMultilevel"/>
    <w:tmpl w:val="77DE0F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820FD2"/>
    <w:multiLevelType w:val="hybridMultilevel"/>
    <w:tmpl w:val="F342ED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E43A79"/>
    <w:multiLevelType w:val="hybridMultilevel"/>
    <w:tmpl w:val="00367910"/>
    <w:lvl w:ilvl="0" w:tplc="D85491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A21B9D"/>
    <w:multiLevelType w:val="hybridMultilevel"/>
    <w:tmpl w:val="9AC630D2"/>
    <w:lvl w:ilvl="0" w:tplc="E2D248C2">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CB5B3B"/>
    <w:multiLevelType w:val="hybridMultilevel"/>
    <w:tmpl w:val="B1C43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7477D5"/>
    <w:multiLevelType w:val="hybridMultilevel"/>
    <w:tmpl w:val="F8625FC2"/>
    <w:lvl w:ilvl="0" w:tplc="52CCD89A">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9C94218"/>
    <w:multiLevelType w:val="hybridMultilevel"/>
    <w:tmpl w:val="0340F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C016F6"/>
    <w:multiLevelType w:val="hybridMultilevel"/>
    <w:tmpl w:val="2A3A5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0100AB"/>
    <w:multiLevelType w:val="hybridMultilevel"/>
    <w:tmpl w:val="A0883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C42232"/>
    <w:multiLevelType w:val="hybridMultilevel"/>
    <w:tmpl w:val="A3EAC0F2"/>
    <w:lvl w:ilvl="0" w:tplc="10D88610">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D14CB6"/>
    <w:multiLevelType w:val="multilevel"/>
    <w:tmpl w:val="6130CA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A12BE0"/>
    <w:multiLevelType w:val="multilevel"/>
    <w:tmpl w:val="8952A7E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2"/>
  </w:num>
  <w:num w:numId="3">
    <w:abstractNumId w:val="7"/>
  </w:num>
  <w:num w:numId="4">
    <w:abstractNumId w:val="0"/>
  </w:num>
  <w:num w:numId="5">
    <w:abstractNumId w:val="9"/>
  </w:num>
  <w:num w:numId="6">
    <w:abstractNumId w:val="8"/>
  </w:num>
  <w:num w:numId="7">
    <w:abstractNumId w:val="11"/>
  </w:num>
  <w:num w:numId="8">
    <w:abstractNumId w:val="6"/>
  </w:num>
  <w:num w:numId="9">
    <w:abstractNumId w:val="5"/>
  </w:num>
  <w:num w:numId="10">
    <w:abstractNumId w:val="16"/>
  </w:num>
  <w:num w:numId="11">
    <w:abstractNumId w:val="3"/>
  </w:num>
  <w:num w:numId="12">
    <w:abstractNumId w:val="15"/>
  </w:num>
  <w:num w:numId="13">
    <w:abstractNumId w:val="4"/>
  </w:num>
  <w:num w:numId="14">
    <w:abstractNumId w:val="10"/>
  </w:num>
  <w:num w:numId="15">
    <w:abstractNumId w:val="12"/>
  </w:num>
  <w:num w:numId="16">
    <w:abstractNumId w:val="13"/>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p5x0xtx5vdxnefsv3xd9aqfs2pxepxtv0t&quot;&gt;phd ideas_2020&lt;record-ids&gt;&lt;item&gt;1&lt;/item&gt;&lt;item&gt;6&lt;/item&gt;&lt;item&gt;31&lt;/item&gt;&lt;item&gt;37&lt;/item&gt;&lt;item&gt;106&lt;/item&gt;&lt;item&gt;107&lt;/item&gt;&lt;item&gt;138&lt;/item&gt;&lt;item&gt;184&lt;/item&gt;&lt;item&gt;187&lt;/item&gt;&lt;item&gt;263&lt;/item&gt;&lt;item&gt;311&lt;/item&gt;&lt;item&gt;438&lt;/item&gt;&lt;item&gt;439&lt;/item&gt;&lt;item&gt;485&lt;/item&gt;&lt;item&gt;524&lt;/item&gt;&lt;item&gt;530&lt;/item&gt;&lt;item&gt;547&lt;/item&gt;&lt;item&gt;558&lt;/item&gt;&lt;item&gt;560&lt;/item&gt;&lt;item&gt;565&lt;/item&gt;&lt;item&gt;569&lt;/item&gt;&lt;item&gt;659&lt;/item&gt;&lt;item&gt;664&lt;/item&gt;&lt;item&gt;668&lt;/item&gt;&lt;item&gt;671&lt;/item&gt;&lt;item&gt;672&lt;/item&gt;&lt;item&gt;841&lt;/item&gt;&lt;item&gt;1196&lt;/item&gt;&lt;item&gt;1198&lt;/item&gt;&lt;item&gt;1199&lt;/item&gt;&lt;item&gt;1200&lt;/item&gt;&lt;item&gt;1201&lt;/item&gt;&lt;item&gt;1202&lt;/item&gt;&lt;item&gt;1222&lt;/item&gt;&lt;/record-ids&gt;&lt;/item&gt;&lt;/Libraries&gt;"/>
  </w:docVars>
  <w:rsids>
    <w:rsidRoot w:val="00271045"/>
    <w:rsid w:val="0000038C"/>
    <w:rsid w:val="000003FE"/>
    <w:rsid w:val="00003D46"/>
    <w:rsid w:val="00004C72"/>
    <w:rsid w:val="00005D51"/>
    <w:rsid w:val="000163A9"/>
    <w:rsid w:val="000166F6"/>
    <w:rsid w:val="0002164B"/>
    <w:rsid w:val="000226A4"/>
    <w:rsid w:val="00024B1A"/>
    <w:rsid w:val="00027DDB"/>
    <w:rsid w:val="000327C5"/>
    <w:rsid w:val="000359A1"/>
    <w:rsid w:val="000360C5"/>
    <w:rsid w:val="00036553"/>
    <w:rsid w:val="00036571"/>
    <w:rsid w:val="00037054"/>
    <w:rsid w:val="000427A8"/>
    <w:rsid w:val="00043F61"/>
    <w:rsid w:val="0004543D"/>
    <w:rsid w:val="00050F8A"/>
    <w:rsid w:val="00053832"/>
    <w:rsid w:val="000570C1"/>
    <w:rsid w:val="00057C6D"/>
    <w:rsid w:val="00060FE8"/>
    <w:rsid w:val="00061796"/>
    <w:rsid w:val="000631A7"/>
    <w:rsid w:val="00066100"/>
    <w:rsid w:val="00071EFD"/>
    <w:rsid w:val="00072D18"/>
    <w:rsid w:val="00073085"/>
    <w:rsid w:val="000833C5"/>
    <w:rsid w:val="00083CD5"/>
    <w:rsid w:val="000855F9"/>
    <w:rsid w:val="00086745"/>
    <w:rsid w:val="000872CB"/>
    <w:rsid w:val="000924D5"/>
    <w:rsid w:val="000935C7"/>
    <w:rsid w:val="00094937"/>
    <w:rsid w:val="000A001A"/>
    <w:rsid w:val="000A26CA"/>
    <w:rsid w:val="000A5A4A"/>
    <w:rsid w:val="000A5A7A"/>
    <w:rsid w:val="000A6317"/>
    <w:rsid w:val="000A7951"/>
    <w:rsid w:val="000A7F75"/>
    <w:rsid w:val="000B146A"/>
    <w:rsid w:val="000B27B5"/>
    <w:rsid w:val="000B34A7"/>
    <w:rsid w:val="000B4173"/>
    <w:rsid w:val="000B42F6"/>
    <w:rsid w:val="000B6292"/>
    <w:rsid w:val="000C148E"/>
    <w:rsid w:val="000C49A2"/>
    <w:rsid w:val="000C4E49"/>
    <w:rsid w:val="000C6600"/>
    <w:rsid w:val="000D10A3"/>
    <w:rsid w:val="000D3A58"/>
    <w:rsid w:val="000D4F59"/>
    <w:rsid w:val="000D5C16"/>
    <w:rsid w:val="000D611C"/>
    <w:rsid w:val="000D6A65"/>
    <w:rsid w:val="000D6EDC"/>
    <w:rsid w:val="000E41CC"/>
    <w:rsid w:val="000E6DA3"/>
    <w:rsid w:val="000F011D"/>
    <w:rsid w:val="000F045F"/>
    <w:rsid w:val="000F34A8"/>
    <w:rsid w:val="000F53D1"/>
    <w:rsid w:val="000F54E6"/>
    <w:rsid w:val="000F610B"/>
    <w:rsid w:val="00103089"/>
    <w:rsid w:val="0010366E"/>
    <w:rsid w:val="00105466"/>
    <w:rsid w:val="001070D3"/>
    <w:rsid w:val="001079E2"/>
    <w:rsid w:val="00110BB3"/>
    <w:rsid w:val="0011223D"/>
    <w:rsid w:val="00112D36"/>
    <w:rsid w:val="0011358D"/>
    <w:rsid w:val="00116D8F"/>
    <w:rsid w:val="00120F56"/>
    <w:rsid w:val="00120FD1"/>
    <w:rsid w:val="001212B1"/>
    <w:rsid w:val="001219CB"/>
    <w:rsid w:val="00130B95"/>
    <w:rsid w:val="00131A5F"/>
    <w:rsid w:val="001336D3"/>
    <w:rsid w:val="001340D9"/>
    <w:rsid w:val="0014024D"/>
    <w:rsid w:val="00140527"/>
    <w:rsid w:val="00141D07"/>
    <w:rsid w:val="00142E22"/>
    <w:rsid w:val="00142FA2"/>
    <w:rsid w:val="0014325B"/>
    <w:rsid w:val="001438CE"/>
    <w:rsid w:val="001453B8"/>
    <w:rsid w:val="00146922"/>
    <w:rsid w:val="00147FD1"/>
    <w:rsid w:val="001557B9"/>
    <w:rsid w:val="00155818"/>
    <w:rsid w:val="001615DA"/>
    <w:rsid w:val="00163F4D"/>
    <w:rsid w:val="001651CC"/>
    <w:rsid w:val="001669A0"/>
    <w:rsid w:val="0016731D"/>
    <w:rsid w:val="001700E8"/>
    <w:rsid w:val="00172C21"/>
    <w:rsid w:val="00173F14"/>
    <w:rsid w:val="0018214F"/>
    <w:rsid w:val="001827BF"/>
    <w:rsid w:val="001839CA"/>
    <w:rsid w:val="00183A07"/>
    <w:rsid w:val="00184006"/>
    <w:rsid w:val="00184DFF"/>
    <w:rsid w:val="0018760D"/>
    <w:rsid w:val="00190098"/>
    <w:rsid w:val="00190E45"/>
    <w:rsid w:val="00190EEC"/>
    <w:rsid w:val="00191695"/>
    <w:rsid w:val="0019535D"/>
    <w:rsid w:val="001A45A5"/>
    <w:rsid w:val="001B25DB"/>
    <w:rsid w:val="001B7708"/>
    <w:rsid w:val="001B771B"/>
    <w:rsid w:val="001C198C"/>
    <w:rsid w:val="001C1B6C"/>
    <w:rsid w:val="001C5DF4"/>
    <w:rsid w:val="001C6DAF"/>
    <w:rsid w:val="001D0288"/>
    <w:rsid w:val="001D2A0D"/>
    <w:rsid w:val="001D33F1"/>
    <w:rsid w:val="001D4FE0"/>
    <w:rsid w:val="001D68CA"/>
    <w:rsid w:val="001E6A1B"/>
    <w:rsid w:val="001E7195"/>
    <w:rsid w:val="001E763C"/>
    <w:rsid w:val="001F2A9A"/>
    <w:rsid w:val="001F7539"/>
    <w:rsid w:val="00201073"/>
    <w:rsid w:val="00201832"/>
    <w:rsid w:val="00201A75"/>
    <w:rsid w:val="00205658"/>
    <w:rsid w:val="00205826"/>
    <w:rsid w:val="00205CEC"/>
    <w:rsid w:val="0020681D"/>
    <w:rsid w:val="00211D0D"/>
    <w:rsid w:val="00213E23"/>
    <w:rsid w:val="00214375"/>
    <w:rsid w:val="002157E2"/>
    <w:rsid w:val="002165BE"/>
    <w:rsid w:val="00217A3C"/>
    <w:rsid w:val="00221E04"/>
    <w:rsid w:val="00221FDF"/>
    <w:rsid w:val="002245F8"/>
    <w:rsid w:val="00224695"/>
    <w:rsid w:val="0023000A"/>
    <w:rsid w:val="00230119"/>
    <w:rsid w:val="0023225D"/>
    <w:rsid w:val="002335CB"/>
    <w:rsid w:val="002356E6"/>
    <w:rsid w:val="00235B85"/>
    <w:rsid w:val="00237079"/>
    <w:rsid w:val="002403F9"/>
    <w:rsid w:val="00240F98"/>
    <w:rsid w:val="00241ED8"/>
    <w:rsid w:val="00242478"/>
    <w:rsid w:val="0024794D"/>
    <w:rsid w:val="00247B4E"/>
    <w:rsid w:val="002514DA"/>
    <w:rsid w:val="002526ED"/>
    <w:rsid w:val="00257888"/>
    <w:rsid w:val="002647AB"/>
    <w:rsid w:val="00266187"/>
    <w:rsid w:val="00266FA6"/>
    <w:rsid w:val="00271045"/>
    <w:rsid w:val="002717C8"/>
    <w:rsid w:val="00272966"/>
    <w:rsid w:val="00273939"/>
    <w:rsid w:val="00273C93"/>
    <w:rsid w:val="00273EA5"/>
    <w:rsid w:val="00281202"/>
    <w:rsid w:val="002832DF"/>
    <w:rsid w:val="0028427B"/>
    <w:rsid w:val="00290B84"/>
    <w:rsid w:val="0029369A"/>
    <w:rsid w:val="00293ACB"/>
    <w:rsid w:val="002940A0"/>
    <w:rsid w:val="00296547"/>
    <w:rsid w:val="002A0FEF"/>
    <w:rsid w:val="002A1E83"/>
    <w:rsid w:val="002A345B"/>
    <w:rsid w:val="002A5486"/>
    <w:rsid w:val="002A67F5"/>
    <w:rsid w:val="002A7349"/>
    <w:rsid w:val="002B0DC3"/>
    <w:rsid w:val="002B5F0B"/>
    <w:rsid w:val="002C077F"/>
    <w:rsid w:val="002C4C08"/>
    <w:rsid w:val="002C5B86"/>
    <w:rsid w:val="002C6592"/>
    <w:rsid w:val="002C6CC3"/>
    <w:rsid w:val="002D0D12"/>
    <w:rsid w:val="002D15C5"/>
    <w:rsid w:val="002D19F8"/>
    <w:rsid w:val="002D3F29"/>
    <w:rsid w:val="002D5334"/>
    <w:rsid w:val="002D5BA5"/>
    <w:rsid w:val="002D5CEA"/>
    <w:rsid w:val="002D69EF"/>
    <w:rsid w:val="002D6AF3"/>
    <w:rsid w:val="002E0D32"/>
    <w:rsid w:val="002E4548"/>
    <w:rsid w:val="002E6187"/>
    <w:rsid w:val="002F1E9C"/>
    <w:rsid w:val="002F4658"/>
    <w:rsid w:val="002F7BAB"/>
    <w:rsid w:val="00300702"/>
    <w:rsid w:val="00301865"/>
    <w:rsid w:val="00303688"/>
    <w:rsid w:val="003036B7"/>
    <w:rsid w:val="00303F47"/>
    <w:rsid w:val="00304669"/>
    <w:rsid w:val="00306FEE"/>
    <w:rsid w:val="00307531"/>
    <w:rsid w:val="00311265"/>
    <w:rsid w:val="00314BA5"/>
    <w:rsid w:val="00314F77"/>
    <w:rsid w:val="003151C9"/>
    <w:rsid w:val="003154FB"/>
    <w:rsid w:val="00315C66"/>
    <w:rsid w:val="0032258A"/>
    <w:rsid w:val="003226E4"/>
    <w:rsid w:val="003239F3"/>
    <w:rsid w:val="00324A13"/>
    <w:rsid w:val="0032610C"/>
    <w:rsid w:val="00330AF3"/>
    <w:rsid w:val="003320C2"/>
    <w:rsid w:val="0033236F"/>
    <w:rsid w:val="00334973"/>
    <w:rsid w:val="00334C10"/>
    <w:rsid w:val="003354D6"/>
    <w:rsid w:val="00340070"/>
    <w:rsid w:val="00340A39"/>
    <w:rsid w:val="00340FB4"/>
    <w:rsid w:val="00342A04"/>
    <w:rsid w:val="00346BDD"/>
    <w:rsid w:val="003549C3"/>
    <w:rsid w:val="00356CC9"/>
    <w:rsid w:val="00363B51"/>
    <w:rsid w:val="0036412A"/>
    <w:rsid w:val="00376585"/>
    <w:rsid w:val="003765B7"/>
    <w:rsid w:val="003806E1"/>
    <w:rsid w:val="00381798"/>
    <w:rsid w:val="003824EA"/>
    <w:rsid w:val="00383685"/>
    <w:rsid w:val="0038475C"/>
    <w:rsid w:val="003866E2"/>
    <w:rsid w:val="00387732"/>
    <w:rsid w:val="0039173E"/>
    <w:rsid w:val="00393DB1"/>
    <w:rsid w:val="00397F5D"/>
    <w:rsid w:val="003A42EF"/>
    <w:rsid w:val="003A4B19"/>
    <w:rsid w:val="003B0648"/>
    <w:rsid w:val="003B1835"/>
    <w:rsid w:val="003B1A18"/>
    <w:rsid w:val="003B3B6F"/>
    <w:rsid w:val="003B5780"/>
    <w:rsid w:val="003B72E0"/>
    <w:rsid w:val="003C0B9D"/>
    <w:rsid w:val="003C3CA5"/>
    <w:rsid w:val="003C7C84"/>
    <w:rsid w:val="003C7EFE"/>
    <w:rsid w:val="003D12A7"/>
    <w:rsid w:val="003D142C"/>
    <w:rsid w:val="003D31A1"/>
    <w:rsid w:val="003E3AD2"/>
    <w:rsid w:val="003E4403"/>
    <w:rsid w:val="003E4A45"/>
    <w:rsid w:val="003E514A"/>
    <w:rsid w:val="003E51C3"/>
    <w:rsid w:val="003E62A1"/>
    <w:rsid w:val="003E6F5C"/>
    <w:rsid w:val="003F33B6"/>
    <w:rsid w:val="003F4A73"/>
    <w:rsid w:val="00400875"/>
    <w:rsid w:val="00401A1F"/>
    <w:rsid w:val="0040504F"/>
    <w:rsid w:val="0040561B"/>
    <w:rsid w:val="00406F06"/>
    <w:rsid w:val="00407342"/>
    <w:rsid w:val="00412DA3"/>
    <w:rsid w:val="00415FA6"/>
    <w:rsid w:val="00416053"/>
    <w:rsid w:val="00421E19"/>
    <w:rsid w:val="00421E41"/>
    <w:rsid w:val="00423D15"/>
    <w:rsid w:val="00425105"/>
    <w:rsid w:val="0042630B"/>
    <w:rsid w:val="00426513"/>
    <w:rsid w:val="00432774"/>
    <w:rsid w:val="00432831"/>
    <w:rsid w:val="00432EC5"/>
    <w:rsid w:val="00432EC8"/>
    <w:rsid w:val="004353E8"/>
    <w:rsid w:val="0043719B"/>
    <w:rsid w:val="00437E4A"/>
    <w:rsid w:val="00445614"/>
    <w:rsid w:val="0044603D"/>
    <w:rsid w:val="004524AF"/>
    <w:rsid w:val="004546F3"/>
    <w:rsid w:val="0045491D"/>
    <w:rsid w:val="0045534F"/>
    <w:rsid w:val="00462D57"/>
    <w:rsid w:val="00463A66"/>
    <w:rsid w:val="00467A63"/>
    <w:rsid w:val="00471E6B"/>
    <w:rsid w:val="004742A3"/>
    <w:rsid w:val="00476EFA"/>
    <w:rsid w:val="00477B19"/>
    <w:rsid w:val="00481138"/>
    <w:rsid w:val="00486A56"/>
    <w:rsid w:val="004936C7"/>
    <w:rsid w:val="00493C43"/>
    <w:rsid w:val="004A320B"/>
    <w:rsid w:val="004A4E9F"/>
    <w:rsid w:val="004A55F4"/>
    <w:rsid w:val="004A56C4"/>
    <w:rsid w:val="004A7CB4"/>
    <w:rsid w:val="004B2E3F"/>
    <w:rsid w:val="004C0C18"/>
    <w:rsid w:val="004C1049"/>
    <w:rsid w:val="004C17AC"/>
    <w:rsid w:val="004C22C2"/>
    <w:rsid w:val="004C4045"/>
    <w:rsid w:val="004C4C1D"/>
    <w:rsid w:val="004C6C63"/>
    <w:rsid w:val="004C736E"/>
    <w:rsid w:val="004D0EA5"/>
    <w:rsid w:val="004D1A51"/>
    <w:rsid w:val="004D4AD9"/>
    <w:rsid w:val="004D5477"/>
    <w:rsid w:val="004E16E8"/>
    <w:rsid w:val="004E1A29"/>
    <w:rsid w:val="004E24F2"/>
    <w:rsid w:val="004E75F1"/>
    <w:rsid w:val="004F2DED"/>
    <w:rsid w:val="004F3844"/>
    <w:rsid w:val="004F46E4"/>
    <w:rsid w:val="004F582B"/>
    <w:rsid w:val="004F624F"/>
    <w:rsid w:val="004F6C8E"/>
    <w:rsid w:val="005064E5"/>
    <w:rsid w:val="00507FBC"/>
    <w:rsid w:val="00512C44"/>
    <w:rsid w:val="005139EF"/>
    <w:rsid w:val="005166AC"/>
    <w:rsid w:val="00520BD7"/>
    <w:rsid w:val="0052249B"/>
    <w:rsid w:val="005231AB"/>
    <w:rsid w:val="005239E6"/>
    <w:rsid w:val="005257C4"/>
    <w:rsid w:val="0052620C"/>
    <w:rsid w:val="005275C4"/>
    <w:rsid w:val="005307FB"/>
    <w:rsid w:val="00530C28"/>
    <w:rsid w:val="00531076"/>
    <w:rsid w:val="00535C7D"/>
    <w:rsid w:val="00535E73"/>
    <w:rsid w:val="00536679"/>
    <w:rsid w:val="00544A9E"/>
    <w:rsid w:val="005477CE"/>
    <w:rsid w:val="005531EB"/>
    <w:rsid w:val="00555613"/>
    <w:rsid w:val="00555FD9"/>
    <w:rsid w:val="00556330"/>
    <w:rsid w:val="0055737D"/>
    <w:rsid w:val="00562252"/>
    <w:rsid w:val="005624F7"/>
    <w:rsid w:val="005627C7"/>
    <w:rsid w:val="00564250"/>
    <w:rsid w:val="00565FCF"/>
    <w:rsid w:val="00571797"/>
    <w:rsid w:val="00572165"/>
    <w:rsid w:val="0057260C"/>
    <w:rsid w:val="00574E9F"/>
    <w:rsid w:val="0058020C"/>
    <w:rsid w:val="005830D2"/>
    <w:rsid w:val="005832A3"/>
    <w:rsid w:val="00585354"/>
    <w:rsid w:val="00590A9E"/>
    <w:rsid w:val="00594E88"/>
    <w:rsid w:val="005978C8"/>
    <w:rsid w:val="005A3978"/>
    <w:rsid w:val="005A3B2D"/>
    <w:rsid w:val="005A458B"/>
    <w:rsid w:val="005A5D5F"/>
    <w:rsid w:val="005A7F95"/>
    <w:rsid w:val="005B0F21"/>
    <w:rsid w:val="005B4D05"/>
    <w:rsid w:val="005B58FA"/>
    <w:rsid w:val="005B7B94"/>
    <w:rsid w:val="005C0277"/>
    <w:rsid w:val="005C14D1"/>
    <w:rsid w:val="005C1A6C"/>
    <w:rsid w:val="005C27BC"/>
    <w:rsid w:val="005C4AC8"/>
    <w:rsid w:val="005C7056"/>
    <w:rsid w:val="005C7CD4"/>
    <w:rsid w:val="005D04A3"/>
    <w:rsid w:val="005D41E2"/>
    <w:rsid w:val="005D49F6"/>
    <w:rsid w:val="005D538D"/>
    <w:rsid w:val="005E0D0F"/>
    <w:rsid w:val="005E1466"/>
    <w:rsid w:val="005E3BF0"/>
    <w:rsid w:val="005E5118"/>
    <w:rsid w:val="005E6CCB"/>
    <w:rsid w:val="005F1EE0"/>
    <w:rsid w:val="005F7F72"/>
    <w:rsid w:val="00600E2C"/>
    <w:rsid w:val="00605700"/>
    <w:rsid w:val="006074D9"/>
    <w:rsid w:val="00607EE4"/>
    <w:rsid w:val="00610155"/>
    <w:rsid w:val="00610532"/>
    <w:rsid w:val="00611FA6"/>
    <w:rsid w:val="00614A2A"/>
    <w:rsid w:val="00624CFB"/>
    <w:rsid w:val="00625076"/>
    <w:rsid w:val="00627E18"/>
    <w:rsid w:val="00632ECC"/>
    <w:rsid w:val="006341CE"/>
    <w:rsid w:val="00642436"/>
    <w:rsid w:val="006428B2"/>
    <w:rsid w:val="00650C24"/>
    <w:rsid w:val="00651D84"/>
    <w:rsid w:val="006525A5"/>
    <w:rsid w:val="00654823"/>
    <w:rsid w:val="0065661E"/>
    <w:rsid w:val="00657436"/>
    <w:rsid w:val="00660291"/>
    <w:rsid w:val="00660404"/>
    <w:rsid w:val="006632B9"/>
    <w:rsid w:val="00665D73"/>
    <w:rsid w:val="00666FAA"/>
    <w:rsid w:val="00674EA5"/>
    <w:rsid w:val="00675123"/>
    <w:rsid w:val="006819B3"/>
    <w:rsid w:val="00682927"/>
    <w:rsid w:val="00682C6D"/>
    <w:rsid w:val="00695000"/>
    <w:rsid w:val="006963EC"/>
    <w:rsid w:val="0069679B"/>
    <w:rsid w:val="00697A5E"/>
    <w:rsid w:val="006A4301"/>
    <w:rsid w:val="006A5744"/>
    <w:rsid w:val="006B0906"/>
    <w:rsid w:val="006B0A1A"/>
    <w:rsid w:val="006B1011"/>
    <w:rsid w:val="006B1092"/>
    <w:rsid w:val="006B4AEC"/>
    <w:rsid w:val="006B7ECC"/>
    <w:rsid w:val="006C0878"/>
    <w:rsid w:val="006C4C0F"/>
    <w:rsid w:val="006C5A43"/>
    <w:rsid w:val="006D03A6"/>
    <w:rsid w:val="006D2D9A"/>
    <w:rsid w:val="006D3BDA"/>
    <w:rsid w:val="006F154D"/>
    <w:rsid w:val="006F278C"/>
    <w:rsid w:val="006F3489"/>
    <w:rsid w:val="006F6F6F"/>
    <w:rsid w:val="007010A1"/>
    <w:rsid w:val="00701DE4"/>
    <w:rsid w:val="00703BCE"/>
    <w:rsid w:val="007041FC"/>
    <w:rsid w:val="00704751"/>
    <w:rsid w:val="0071337B"/>
    <w:rsid w:val="0071701A"/>
    <w:rsid w:val="0071764D"/>
    <w:rsid w:val="00717D94"/>
    <w:rsid w:val="00722F8F"/>
    <w:rsid w:val="0072387A"/>
    <w:rsid w:val="0072487C"/>
    <w:rsid w:val="00726387"/>
    <w:rsid w:val="007277DE"/>
    <w:rsid w:val="007311E5"/>
    <w:rsid w:val="0073300D"/>
    <w:rsid w:val="00734D6B"/>
    <w:rsid w:val="00735276"/>
    <w:rsid w:val="0074100A"/>
    <w:rsid w:val="00745B75"/>
    <w:rsid w:val="00745E71"/>
    <w:rsid w:val="00745F42"/>
    <w:rsid w:val="00746762"/>
    <w:rsid w:val="007475C9"/>
    <w:rsid w:val="00753088"/>
    <w:rsid w:val="007545BC"/>
    <w:rsid w:val="00757092"/>
    <w:rsid w:val="007633E6"/>
    <w:rsid w:val="00770754"/>
    <w:rsid w:val="00770B79"/>
    <w:rsid w:val="007738E5"/>
    <w:rsid w:val="007749A8"/>
    <w:rsid w:val="00774E2B"/>
    <w:rsid w:val="00781ECE"/>
    <w:rsid w:val="007829A2"/>
    <w:rsid w:val="007842F5"/>
    <w:rsid w:val="00784885"/>
    <w:rsid w:val="007903C4"/>
    <w:rsid w:val="007910CA"/>
    <w:rsid w:val="007918B8"/>
    <w:rsid w:val="0079206E"/>
    <w:rsid w:val="007924FB"/>
    <w:rsid w:val="00793734"/>
    <w:rsid w:val="0079646E"/>
    <w:rsid w:val="007A0767"/>
    <w:rsid w:val="007A0B48"/>
    <w:rsid w:val="007A14BB"/>
    <w:rsid w:val="007A27B0"/>
    <w:rsid w:val="007A3E1C"/>
    <w:rsid w:val="007A59B6"/>
    <w:rsid w:val="007B0E18"/>
    <w:rsid w:val="007B6235"/>
    <w:rsid w:val="007B686B"/>
    <w:rsid w:val="007B6F47"/>
    <w:rsid w:val="007C0596"/>
    <w:rsid w:val="007C10F9"/>
    <w:rsid w:val="007C22CD"/>
    <w:rsid w:val="007C6EC2"/>
    <w:rsid w:val="007C792A"/>
    <w:rsid w:val="007D159C"/>
    <w:rsid w:val="007D2DAF"/>
    <w:rsid w:val="007D3B28"/>
    <w:rsid w:val="007D4B00"/>
    <w:rsid w:val="007D4CD4"/>
    <w:rsid w:val="007D518C"/>
    <w:rsid w:val="007D5503"/>
    <w:rsid w:val="007D5647"/>
    <w:rsid w:val="007D60BB"/>
    <w:rsid w:val="007E0EB1"/>
    <w:rsid w:val="007E58D4"/>
    <w:rsid w:val="007E6978"/>
    <w:rsid w:val="007E69B1"/>
    <w:rsid w:val="007F198E"/>
    <w:rsid w:val="007F2149"/>
    <w:rsid w:val="007F5332"/>
    <w:rsid w:val="007F62C9"/>
    <w:rsid w:val="007F6D83"/>
    <w:rsid w:val="008013E6"/>
    <w:rsid w:val="00801FA6"/>
    <w:rsid w:val="00804F38"/>
    <w:rsid w:val="00806130"/>
    <w:rsid w:val="00806640"/>
    <w:rsid w:val="00810DAC"/>
    <w:rsid w:val="00815275"/>
    <w:rsid w:val="00817978"/>
    <w:rsid w:val="00817FAC"/>
    <w:rsid w:val="00820F8E"/>
    <w:rsid w:val="00823043"/>
    <w:rsid w:val="0082765F"/>
    <w:rsid w:val="00831A1F"/>
    <w:rsid w:val="0083403A"/>
    <w:rsid w:val="008352BC"/>
    <w:rsid w:val="00836195"/>
    <w:rsid w:val="0084538A"/>
    <w:rsid w:val="00847656"/>
    <w:rsid w:val="00851FFC"/>
    <w:rsid w:val="00852113"/>
    <w:rsid w:val="008644E8"/>
    <w:rsid w:val="00867874"/>
    <w:rsid w:val="0087269D"/>
    <w:rsid w:val="00873C8F"/>
    <w:rsid w:val="00873EAB"/>
    <w:rsid w:val="008770F8"/>
    <w:rsid w:val="00881A6A"/>
    <w:rsid w:val="00881F21"/>
    <w:rsid w:val="00882B6C"/>
    <w:rsid w:val="00885325"/>
    <w:rsid w:val="00886B67"/>
    <w:rsid w:val="0089560D"/>
    <w:rsid w:val="0089708C"/>
    <w:rsid w:val="008A343E"/>
    <w:rsid w:val="008A5EC6"/>
    <w:rsid w:val="008A7C2E"/>
    <w:rsid w:val="008A7F46"/>
    <w:rsid w:val="008B0165"/>
    <w:rsid w:val="008B1F18"/>
    <w:rsid w:val="008B2ED3"/>
    <w:rsid w:val="008B3254"/>
    <w:rsid w:val="008B38D0"/>
    <w:rsid w:val="008B42BF"/>
    <w:rsid w:val="008B5E7F"/>
    <w:rsid w:val="008B61D4"/>
    <w:rsid w:val="008B6F87"/>
    <w:rsid w:val="008B7340"/>
    <w:rsid w:val="008C03BF"/>
    <w:rsid w:val="008C436D"/>
    <w:rsid w:val="008D53E1"/>
    <w:rsid w:val="008D672C"/>
    <w:rsid w:val="008D6ECB"/>
    <w:rsid w:val="008D71C9"/>
    <w:rsid w:val="008D7D26"/>
    <w:rsid w:val="008E066C"/>
    <w:rsid w:val="008E4129"/>
    <w:rsid w:val="008E4232"/>
    <w:rsid w:val="008E4EB6"/>
    <w:rsid w:val="008F7027"/>
    <w:rsid w:val="008F71AF"/>
    <w:rsid w:val="008F7C81"/>
    <w:rsid w:val="009056CB"/>
    <w:rsid w:val="009063FC"/>
    <w:rsid w:val="00906AC8"/>
    <w:rsid w:val="009117B8"/>
    <w:rsid w:val="00913EDA"/>
    <w:rsid w:val="0091569D"/>
    <w:rsid w:val="00916B60"/>
    <w:rsid w:val="00917386"/>
    <w:rsid w:val="0092198A"/>
    <w:rsid w:val="00922E66"/>
    <w:rsid w:val="0092769B"/>
    <w:rsid w:val="0093198B"/>
    <w:rsid w:val="00932510"/>
    <w:rsid w:val="00934DA9"/>
    <w:rsid w:val="00936C2A"/>
    <w:rsid w:val="009418BD"/>
    <w:rsid w:val="00946361"/>
    <w:rsid w:val="00951D77"/>
    <w:rsid w:val="009549D6"/>
    <w:rsid w:val="00962FB8"/>
    <w:rsid w:val="0096372B"/>
    <w:rsid w:val="00964491"/>
    <w:rsid w:val="009645DB"/>
    <w:rsid w:val="00964E2F"/>
    <w:rsid w:val="009660DB"/>
    <w:rsid w:val="0097115B"/>
    <w:rsid w:val="00971E00"/>
    <w:rsid w:val="009726A3"/>
    <w:rsid w:val="00973330"/>
    <w:rsid w:val="009748D9"/>
    <w:rsid w:val="00975102"/>
    <w:rsid w:val="00975666"/>
    <w:rsid w:val="00975A2E"/>
    <w:rsid w:val="009760A8"/>
    <w:rsid w:val="0097731F"/>
    <w:rsid w:val="00977BF0"/>
    <w:rsid w:val="00980516"/>
    <w:rsid w:val="009827CE"/>
    <w:rsid w:val="00982CFA"/>
    <w:rsid w:val="0098315B"/>
    <w:rsid w:val="00983ED8"/>
    <w:rsid w:val="009846CB"/>
    <w:rsid w:val="00985AFA"/>
    <w:rsid w:val="009918CC"/>
    <w:rsid w:val="00992270"/>
    <w:rsid w:val="00992556"/>
    <w:rsid w:val="00992AD4"/>
    <w:rsid w:val="00993C38"/>
    <w:rsid w:val="00995FCE"/>
    <w:rsid w:val="00997DDA"/>
    <w:rsid w:val="009A2A6B"/>
    <w:rsid w:val="009A4ED9"/>
    <w:rsid w:val="009A53DC"/>
    <w:rsid w:val="009A6715"/>
    <w:rsid w:val="009A76CC"/>
    <w:rsid w:val="009A77FE"/>
    <w:rsid w:val="009B0D36"/>
    <w:rsid w:val="009B141E"/>
    <w:rsid w:val="009B28CB"/>
    <w:rsid w:val="009B35F3"/>
    <w:rsid w:val="009B4F87"/>
    <w:rsid w:val="009B5BA1"/>
    <w:rsid w:val="009B6C5F"/>
    <w:rsid w:val="009C0756"/>
    <w:rsid w:val="009C30F0"/>
    <w:rsid w:val="009D1299"/>
    <w:rsid w:val="009D2978"/>
    <w:rsid w:val="009D299E"/>
    <w:rsid w:val="009D7B45"/>
    <w:rsid w:val="009E036C"/>
    <w:rsid w:val="009E568D"/>
    <w:rsid w:val="009E65D3"/>
    <w:rsid w:val="009E68F2"/>
    <w:rsid w:val="009E7C07"/>
    <w:rsid w:val="009E7D96"/>
    <w:rsid w:val="009F1418"/>
    <w:rsid w:val="009F2520"/>
    <w:rsid w:val="009F2AF9"/>
    <w:rsid w:val="009F2D5C"/>
    <w:rsid w:val="009F4242"/>
    <w:rsid w:val="009F499A"/>
    <w:rsid w:val="009F5B61"/>
    <w:rsid w:val="009F6995"/>
    <w:rsid w:val="009F7A99"/>
    <w:rsid w:val="00A00456"/>
    <w:rsid w:val="00A02059"/>
    <w:rsid w:val="00A04194"/>
    <w:rsid w:val="00A04CD7"/>
    <w:rsid w:val="00A05283"/>
    <w:rsid w:val="00A05AC3"/>
    <w:rsid w:val="00A10178"/>
    <w:rsid w:val="00A10FE6"/>
    <w:rsid w:val="00A13B65"/>
    <w:rsid w:val="00A151D7"/>
    <w:rsid w:val="00A151E3"/>
    <w:rsid w:val="00A21416"/>
    <w:rsid w:val="00A22974"/>
    <w:rsid w:val="00A303A9"/>
    <w:rsid w:val="00A30664"/>
    <w:rsid w:val="00A33C16"/>
    <w:rsid w:val="00A34ACD"/>
    <w:rsid w:val="00A36E12"/>
    <w:rsid w:val="00A36F20"/>
    <w:rsid w:val="00A37675"/>
    <w:rsid w:val="00A4154C"/>
    <w:rsid w:val="00A4266B"/>
    <w:rsid w:val="00A443E9"/>
    <w:rsid w:val="00A52CC6"/>
    <w:rsid w:val="00A55B84"/>
    <w:rsid w:val="00A574E2"/>
    <w:rsid w:val="00A60464"/>
    <w:rsid w:val="00A60B36"/>
    <w:rsid w:val="00A61A05"/>
    <w:rsid w:val="00A649A5"/>
    <w:rsid w:val="00A65120"/>
    <w:rsid w:val="00A70FD1"/>
    <w:rsid w:val="00A7183C"/>
    <w:rsid w:val="00A727D3"/>
    <w:rsid w:val="00A748B7"/>
    <w:rsid w:val="00A877B5"/>
    <w:rsid w:val="00A91163"/>
    <w:rsid w:val="00A91FBC"/>
    <w:rsid w:val="00A97FC7"/>
    <w:rsid w:val="00AA3735"/>
    <w:rsid w:val="00AA781A"/>
    <w:rsid w:val="00AB0DFB"/>
    <w:rsid w:val="00AB0FDB"/>
    <w:rsid w:val="00AB6103"/>
    <w:rsid w:val="00AC3753"/>
    <w:rsid w:val="00AC4313"/>
    <w:rsid w:val="00AC5E7F"/>
    <w:rsid w:val="00AC60E4"/>
    <w:rsid w:val="00AD0C67"/>
    <w:rsid w:val="00AD0EF2"/>
    <w:rsid w:val="00AD2933"/>
    <w:rsid w:val="00AD4192"/>
    <w:rsid w:val="00AD6ECD"/>
    <w:rsid w:val="00AE1202"/>
    <w:rsid w:val="00AE5CDD"/>
    <w:rsid w:val="00AF02AE"/>
    <w:rsid w:val="00AF1055"/>
    <w:rsid w:val="00AF30FD"/>
    <w:rsid w:val="00AF56EF"/>
    <w:rsid w:val="00B003D4"/>
    <w:rsid w:val="00B021D8"/>
    <w:rsid w:val="00B02A11"/>
    <w:rsid w:val="00B0628A"/>
    <w:rsid w:val="00B0736B"/>
    <w:rsid w:val="00B074C3"/>
    <w:rsid w:val="00B12557"/>
    <w:rsid w:val="00B12F21"/>
    <w:rsid w:val="00B14C70"/>
    <w:rsid w:val="00B15E09"/>
    <w:rsid w:val="00B15F9A"/>
    <w:rsid w:val="00B22E52"/>
    <w:rsid w:val="00B24BD6"/>
    <w:rsid w:val="00B25685"/>
    <w:rsid w:val="00B27058"/>
    <w:rsid w:val="00B2761A"/>
    <w:rsid w:val="00B30537"/>
    <w:rsid w:val="00B33CDE"/>
    <w:rsid w:val="00B350E4"/>
    <w:rsid w:val="00B42031"/>
    <w:rsid w:val="00B428F8"/>
    <w:rsid w:val="00B42EE0"/>
    <w:rsid w:val="00B458E2"/>
    <w:rsid w:val="00B4667B"/>
    <w:rsid w:val="00B473B2"/>
    <w:rsid w:val="00B47EB9"/>
    <w:rsid w:val="00B53870"/>
    <w:rsid w:val="00B55003"/>
    <w:rsid w:val="00B56A7B"/>
    <w:rsid w:val="00B56D84"/>
    <w:rsid w:val="00B60F32"/>
    <w:rsid w:val="00B71E65"/>
    <w:rsid w:val="00B71F91"/>
    <w:rsid w:val="00B73819"/>
    <w:rsid w:val="00B74F43"/>
    <w:rsid w:val="00B74FFF"/>
    <w:rsid w:val="00B77698"/>
    <w:rsid w:val="00B83F65"/>
    <w:rsid w:val="00B86BD6"/>
    <w:rsid w:val="00B90870"/>
    <w:rsid w:val="00B95631"/>
    <w:rsid w:val="00B96A01"/>
    <w:rsid w:val="00BA0A8B"/>
    <w:rsid w:val="00BA15C2"/>
    <w:rsid w:val="00BA5F22"/>
    <w:rsid w:val="00BA79F3"/>
    <w:rsid w:val="00BB45B7"/>
    <w:rsid w:val="00BC31DE"/>
    <w:rsid w:val="00BC5462"/>
    <w:rsid w:val="00BE010D"/>
    <w:rsid w:val="00BE5619"/>
    <w:rsid w:val="00BE7FF5"/>
    <w:rsid w:val="00BF376A"/>
    <w:rsid w:val="00BF3D4E"/>
    <w:rsid w:val="00BF53D2"/>
    <w:rsid w:val="00BF6472"/>
    <w:rsid w:val="00C01EEB"/>
    <w:rsid w:val="00C020F3"/>
    <w:rsid w:val="00C0329F"/>
    <w:rsid w:val="00C03B93"/>
    <w:rsid w:val="00C06424"/>
    <w:rsid w:val="00C105D0"/>
    <w:rsid w:val="00C11FC3"/>
    <w:rsid w:val="00C1449E"/>
    <w:rsid w:val="00C167C2"/>
    <w:rsid w:val="00C20E9E"/>
    <w:rsid w:val="00C2141F"/>
    <w:rsid w:val="00C24377"/>
    <w:rsid w:val="00C25805"/>
    <w:rsid w:val="00C277FA"/>
    <w:rsid w:val="00C3667F"/>
    <w:rsid w:val="00C4008D"/>
    <w:rsid w:val="00C4229D"/>
    <w:rsid w:val="00C42CCE"/>
    <w:rsid w:val="00C430AE"/>
    <w:rsid w:val="00C47728"/>
    <w:rsid w:val="00C50CB0"/>
    <w:rsid w:val="00C519EF"/>
    <w:rsid w:val="00C6006A"/>
    <w:rsid w:val="00C62DBB"/>
    <w:rsid w:val="00C64227"/>
    <w:rsid w:val="00C64596"/>
    <w:rsid w:val="00C7165A"/>
    <w:rsid w:val="00C758D3"/>
    <w:rsid w:val="00C75EF8"/>
    <w:rsid w:val="00C77353"/>
    <w:rsid w:val="00C80C29"/>
    <w:rsid w:val="00C863B3"/>
    <w:rsid w:val="00C874D8"/>
    <w:rsid w:val="00C87649"/>
    <w:rsid w:val="00C90F91"/>
    <w:rsid w:val="00C93A51"/>
    <w:rsid w:val="00C94C5A"/>
    <w:rsid w:val="00C95955"/>
    <w:rsid w:val="00C964C9"/>
    <w:rsid w:val="00C9675D"/>
    <w:rsid w:val="00CA0FF1"/>
    <w:rsid w:val="00CA10E3"/>
    <w:rsid w:val="00CA3E86"/>
    <w:rsid w:val="00CB07A7"/>
    <w:rsid w:val="00CB16E4"/>
    <w:rsid w:val="00CC035D"/>
    <w:rsid w:val="00CC2C16"/>
    <w:rsid w:val="00CC662F"/>
    <w:rsid w:val="00CC7859"/>
    <w:rsid w:val="00CD024A"/>
    <w:rsid w:val="00CD0D73"/>
    <w:rsid w:val="00CD4437"/>
    <w:rsid w:val="00CD581A"/>
    <w:rsid w:val="00CE3B44"/>
    <w:rsid w:val="00CE7983"/>
    <w:rsid w:val="00CF1185"/>
    <w:rsid w:val="00CF1A59"/>
    <w:rsid w:val="00CF3969"/>
    <w:rsid w:val="00CF6E27"/>
    <w:rsid w:val="00CF7AF1"/>
    <w:rsid w:val="00CF7FFE"/>
    <w:rsid w:val="00D020AB"/>
    <w:rsid w:val="00D05371"/>
    <w:rsid w:val="00D106CA"/>
    <w:rsid w:val="00D14D48"/>
    <w:rsid w:val="00D23899"/>
    <w:rsid w:val="00D25CED"/>
    <w:rsid w:val="00D26BAD"/>
    <w:rsid w:val="00D27733"/>
    <w:rsid w:val="00D27E90"/>
    <w:rsid w:val="00D30C7B"/>
    <w:rsid w:val="00D36153"/>
    <w:rsid w:val="00D37F42"/>
    <w:rsid w:val="00D44A01"/>
    <w:rsid w:val="00D46E1D"/>
    <w:rsid w:val="00D547F0"/>
    <w:rsid w:val="00D5544A"/>
    <w:rsid w:val="00D55B34"/>
    <w:rsid w:val="00D564B2"/>
    <w:rsid w:val="00D56FB2"/>
    <w:rsid w:val="00D602C2"/>
    <w:rsid w:val="00D605CA"/>
    <w:rsid w:val="00D65652"/>
    <w:rsid w:val="00D66A8C"/>
    <w:rsid w:val="00D66CCA"/>
    <w:rsid w:val="00D67025"/>
    <w:rsid w:val="00D67C73"/>
    <w:rsid w:val="00D71EF0"/>
    <w:rsid w:val="00D7270E"/>
    <w:rsid w:val="00D72F84"/>
    <w:rsid w:val="00D7393F"/>
    <w:rsid w:val="00D7471B"/>
    <w:rsid w:val="00D77155"/>
    <w:rsid w:val="00D77C7B"/>
    <w:rsid w:val="00D80926"/>
    <w:rsid w:val="00D81F4B"/>
    <w:rsid w:val="00D83262"/>
    <w:rsid w:val="00D867B4"/>
    <w:rsid w:val="00D91D10"/>
    <w:rsid w:val="00D92486"/>
    <w:rsid w:val="00D9396D"/>
    <w:rsid w:val="00D974C3"/>
    <w:rsid w:val="00DA0306"/>
    <w:rsid w:val="00DA094E"/>
    <w:rsid w:val="00DB177D"/>
    <w:rsid w:val="00DB42D3"/>
    <w:rsid w:val="00DB68F6"/>
    <w:rsid w:val="00DB722E"/>
    <w:rsid w:val="00DC2AB4"/>
    <w:rsid w:val="00DC7A97"/>
    <w:rsid w:val="00DD049E"/>
    <w:rsid w:val="00DD0DD2"/>
    <w:rsid w:val="00DD13DB"/>
    <w:rsid w:val="00DD3373"/>
    <w:rsid w:val="00DE13C9"/>
    <w:rsid w:val="00DE2379"/>
    <w:rsid w:val="00DF2643"/>
    <w:rsid w:val="00DF7FF1"/>
    <w:rsid w:val="00E0057D"/>
    <w:rsid w:val="00E005F7"/>
    <w:rsid w:val="00E00601"/>
    <w:rsid w:val="00E012EC"/>
    <w:rsid w:val="00E05991"/>
    <w:rsid w:val="00E06F39"/>
    <w:rsid w:val="00E077C9"/>
    <w:rsid w:val="00E10BE1"/>
    <w:rsid w:val="00E111E0"/>
    <w:rsid w:val="00E11CFA"/>
    <w:rsid w:val="00E1223C"/>
    <w:rsid w:val="00E13049"/>
    <w:rsid w:val="00E1383B"/>
    <w:rsid w:val="00E14015"/>
    <w:rsid w:val="00E170E4"/>
    <w:rsid w:val="00E20C5B"/>
    <w:rsid w:val="00E21726"/>
    <w:rsid w:val="00E231EF"/>
    <w:rsid w:val="00E24053"/>
    <w:rsid w:val="00E27484"/>
    <w:rsid w:val="00E2771F"/>
    <w:rsid w:val="00E30773"/>
    <w:rsid w:val="00E30CE8"/>
    <w:rsid w:val="00E344EF"/>
    <w:rsid w:val="00E3672B"/>
    <w:rsid w:val="00E41D2C"/>
    <w:rsid w:val="00E4677F"/>
    <w:rsid w:val="00E478E5"/>
    <w:rsid w:val="00E50495"/>
    <w:rsid w:val="00E52EB5"/>
    <w:rsid w:val="00E55EA2"/>
    <w:rsid w:val="00E602EF"/>
    <w:rsid w:val="00E60F4C"/>
    <w:rsid w:val="00E60FAB"/>
    <w:rsid w:val="00E66207"/>
    <w:rsid w:val="00E66E1F"/>
    <w:rsid w:val="00E70B27"/>
    <w:rsid w:val="00E724E1"/>
    <w:rsid w:val="00E726BA"/>
    <w:rsid w:val="00E73F15"/>
    <w:rsid w:val="00E77299"/>
    <w:rsid w:val="00E80470"/>
    <w:rsid w:val="00E81B04"/>
    <w:rsid w:val="00E82454"/>
    <w:rsid w:val="00E86F38"/>
    <w:rsid w:val="00E87652"/>
    <w:rsid w:val="00EA3BEE"/>
    <w:rsid w:val="00EA56FE"/>
    <w:rsid w:val="00EB2C97"/>
    <w:rsid w:val="00EB327B"/>
    <w:rsid w:val="00EB375C"/>
    <w:rsid w:val="00EB7273"/>
    <w:rsid w:val="00EB78A6"/>
    <w:rsid w:val="00EB7A31"/>
    <w:rsid w:val="00EC0AC4"/>
    <w:rsid w:val="00EC1B84"/>
    <w:rsid w:val="00EC39AA"/>
    <w:rsid w:val="00EC7661"/>
    <w:rsid w:val="00ED19DF"/>
    <w:rsid w:val="00ED2E2A"/>
    <w:rsid w:val="00ED37F5"/>
    <w:rsid w:val="00ED42D1"/>
    <w:rsid w:val="00ED5BCD"/>
    <w:rsid w:val="00ED7640"/>
    <w:rsid w:val="00ED769A"/>
    <w:rsid w:val="00ED7E52"/>
    <w:rsid w:val="00EE26E8"/>
    <w:rsid w:val="00EE3232"/>
    <w:rsid w:val="00EE610F"/>
    <w:rsid w:val="00EE6310"/>
    <w:rsid w:val="00EE6F39"/>
    <w:rsid w:val="00EF03C0"/>
    <w:rsid w:val="00EF11C8"/>
    <w:rsid w:val="00EF2831"/>
    <w:rsid w:val="00EF49B6"/>
    <w:rsid w:val="00F00CAC"/>
    <w:rsid w:val="00F0222E"/>
    <w:rsid w:val="00F02A3F"/>
    <w:rsid w:val="00F0463D"/>
    <w:rsid w:val="00F059E1"/>
    <w:rsid w:val="00F07CC0"/>
    <w:rsid w:val="00F14776"/>
    <w:rsid w:val="00F213B2"/>
    <w:rsid w:val="00F22431"/>
    <w:rsid w:val="00F229BB"/>
    <w:rsid w:val="00F264F0"/>
    <w:rsid w:val="00F268A3"/>
    <w:rsid w:val="00F27976"/>
    <w:rsid w:val="00F476E9"/>
    <w:rsid w:val="00F47943"/>
    <w:rsid w:val="00F52080"/>
    <w:rsid w:val="00F53741"/>
    <w:rsid w:val="00F61570"/>
    <w:rsid w:val="00F61AA3"/>
    <w:rsid w:val="00F6438E"/>
    <w:rsid w:val="00F65875"/>
    <w:rsid w:val="00F67850"/>
    <w:rsid w:val="00F67D96"/>
    <w:rsid w:val="00F70182"/>
    <w:rsid w:val="00F70CEC"/>
    <w:rsid w:val="00F726E7"/>
    <w:rsid w:val="00F734B2"/>
    <w:rsid w:val="00F757CF"/>
    <w:rsid w:val="00F76317"/>
    <w:rsid w:val="00F776B8"/>
    <w:rsid w:val="00F776BB"/>
    <w:rsid w:val="00F77DEA"/>
    <w:rsid w:val="00F81EE1"/>
    <w:rsid w:val="00F85D7F"/>
    <w:rsid w:val="00F87AFF"/>
    <w:rsid w:val="00F90D30"/>
    <w:rsid w:val="00F922C5"/>
    <w:rsid w:val="00F97B35"/>
    <w:rsid w:val="00F97BA0"/>
    <w:rsid w:val="00FA2542"/>
    <w:rsid w:val="00FA27AE"/>
    <w:rsid w:val="00FA3016"/>
    <w:rsid w:val="00FA3694"/>
    <w:rsid w:val="00FA4D43"/>
    <w:rsid w:val="00FA5C77"/>
    <w:rsid w:val="00FA64CB"/>
    <w:rsid w:val="00FB1EBB"/>
    <w:rsid w:val="00FB3A49"/>
    <w:rsid w:val="00FC13CE"/>
    <w:rsid w:val="00FC2BB9"/>
    <w:rsid w:val="00FC50A7"/>
    <w:rsid w:val="00FC5CD0"/>
    <w:rsid w:val="00FC5FB7"/>
    <w:rsid w:val="00FC6A54"/>
    <w:rsid w:val="00FC6C65"/>
    <w:rsid w:val="00FC718A"/>
    <w:rsid w:val="00FC73E6"/>
    <w:rsid w:val="00FD5581"/>
    <w:rsid w:val="00FD65B8"/>
    <w:rsid w:val="00FE0EC9"/>
    <w:rsid w:val="00FE5EB9"/>
    <w:rsid w:val="00FE6042"/>
    <w:rsid w:val="00FE77E1"/>
    <w:rsid w:val="00FF16DD"/>
    <w:rsid w:val="00FF2C38"/>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76306"/>
  <w15:chartTrackingRefBased/>
  <w15:docId w15:val="{B3392CA8-4B23-442C-8BDC-9E8FE8189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0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44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4437"/>
    <w:rPr>
      <w:rFonts w:ascii="Calibri" w:hAnsi="Calibri" w:cs="Calibri"/>
      <w:noProof/>
      <w:lang w:val="en-US"/>
    </w:rPr>
  </w:style>
  <w:style w:type="paragraph" w:customStyle="1" w:styleId="EndNoteBibliography">
    <w:name w:val="EndNote Bibliography"/>
    <w:basedOn w:val="Normal"/>
    <w:link w:val="EndNoteBibliographyChar"/>
    <w:rsid w:val="00CD44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4437"/>
    <w:rPr>
      <w:rFonts w:ascii="Calibri" w:hAnsi="Calibri" w:cs="Calibri"/>
      <w:noProof/>
      <w:lang w:val="en-US"/>
    </w:rPr>
  </w:style>
  <w:style w:type="character" w:styleId="Hyperlink">
    <w:name w:val="Hyperlink"/>
    <w:basedOn w:val="DefaultParagraphFont"/>
    <w:uiPriority w:val="99"/>
    <w:unhideWhenUsed/>
    <w:rsid w:val="00393DB1"/>
    <w:rPr>
      <w:color w:val="0563C1" w:themeColor="hyperlink"/>
      <w:u w:val="single"/>
    </w:rPr>
  </w:style>
  <w:style w:type="character" w:styleId="UnresolvedMention">
    <w:name w:val="Unresolved Mention"/>
    <w:basedOn w:val="DefaultParagraphFont"/>
    <w:uiPriority w:val="99"/>
    <w:semiHidden/>
    <w:unhideWhenUsed/>
    <w:rsid w:val="00393DB1"/>
    <w:rPr>
      <w:color w:val="605E5C"/>
      <w:shd w:val="clear" w:color="auto" w:fill="E1DFDD"/>
    </w:rPr>
  </w:style>
  <w:style w:type="paragraph" w:styleId="BalloonText">
    <w:name w:val="Balloon Text"/>
    <w:basedOn w:val="Normal"/>
    <w:link w:val="BalloonTextChar"/>
    <w:uiPriority w:val="99"/>
    <w:semiHidden/>
    <w:unhideWhenUsed/>
    <w:rsid w:val="001122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23D"/>
    <w:rPr>
      <w:rFonts w:ascii="Segoe UI" w:hAnsi="Segoe UI" w:cs="Segoe UI"/>
      <w:sz w:val="18"/>
      <w:szCs w:val="18"/>
    </w:rPr>
  </w:style>
  <w:style w:type="table" w:styleId="TableGrid">
    <w:name w:val="Table Grid"/>
    <w:basedOn w:val="TableNormal"/>
    <w:uiPriority w:val="39"/>
    <w:rsid w:val="00CE3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81F21"/>
    <w:pPr>
      <w:ind w:left="720"/>
      <w:contextualSpacing/>
    </w:pPr>
  </w:style>
  <w:style w:type="character" w:styleId="Strong">
    <w:name w:val="Strong"/>
    <w:basedOn w:val="DefaultParagraphFont"/>
    <w:uiPriority w:val="22"/>
    <w:qFormat/>
    <w:rsid w:val="00F6438E"/>
    <w:rPr>
      <w:b/>
      <w:bCs/>
    </w:rPr>
  </w:style>
  <w:style w:type="character" w:styleId="CommentReference">
    <w:name w:val="annotation reference"/>
    <w:basedOn w:val="DefaultParagraphFont"/>
    <w:uiPriority w:val="99"/>
    <w:semiHidden/>
    <w:unhideWhenUsed/>
    <w:rsid w:val="008E4232"/>
    <w:rPr>
      <w:sz w:val="16"/>
      <w:szCs w:val="16"/>
    </w:rPr>
  </w:style>
  <w:style w:type="paragraph" w:styleId="CommentText">
    <w:name w:val="annotation text"/>
    <w:basedOn w:val="Normal"/>
    <w:link w:val="CommentTextChar"/>
    <w:uiPriority w:val="99"/>
    <w:semiHidden/>
    <w:unhideWhenUsed/>
    <w:rsid w:val="008E4232"/>
    <w:pPr>
      <w:spacing w:line="240" w:lineRule="auto"/>
    </w:pPr>
    <w:rPr>
      <w:sz w:val="20"/>
      <w:szCs w:val="20"/>
    </w:rPr>
  </w:style>
  <w:style w:type="character" w:customStyle="1" w:styleId="CommentTextChar">
    <w:name w:val="Comment Text Char"/>
    <w:basedOn w:val="DefaultParagraphFont"/>
    <w:link w:val="CommentText"/>
    <w:uiPriority w:val="99"/>
    <w:semiHidden/>
    <w:rsid w:val="008E4232"/>
    <w:rPr>
      <w:sz w:val="20"/>
      <w:szCs w:val="20"/>
    </w:rPr>
  </w:style>
  <w:style w:type="paragraph" w:styleId="CommentSubject">
    <w:name w:val="annotation subject"/>
    <w:basedOn w:val="CommentText"/>
    <w:next w:val="CommentText"/>
    <w:link w:val="CommentSubjectChar"/>
    <w:uiPriority w:val="99"/>
    <w:semiHidden/>
    <w:unhideWhenUsed/>
    <w:rsid w:val="008E4232"/>
    <w:rPr>
      <w:b/>
      <w:bCs/>
    </w:rPr>
  </w:style>
  <w:style w:type="character" w:customStyle="1" w:styleId="CommentSubjectChar">
    <w:name w:val="Comment Subject Char"/>
    <w:basedOn w:val="CommentTextChar"/>
    <w:link w:val="CommentSubject"/>
    <w:uiPriority w:val="99"/>
    <w:semiHidden/>
    <w:rsid w:val="008E4232"/>
    <w:rPr>
      <w:b/>
      <w:bCs/>
      <w:sz w:val="20"/>
      <w:szCs w:val="20"/>
    </w:rPr>
  </w:style>
  <w:style w:type="paragraph" w:styleId="NormalWeb">
    <w:name w:val="Normal (Web)"/>
    <w:basedOn w:val="Normal"/>
    <w:uiPriority w:val="99"/>
    <w:semiHidden/>
    <w:unhideWhenUsed/>
    <w:rsid w:val="00397F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D77C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46443">
      <w:bodyDiv w:val="1"/>
      <w:marLeft w:val="0"/>
      <w:marRight w:val="0"/>
      <w:marTop w:val="0"/>
      <w:marBottom w:val="0"/>
      <w:divBdr>
        <w:top w:val="none" w:sz="0" w:space="0" w:color="auto"/>
        <w:left w:val="none" w:sz="0" w:space="0" w:color="auto"/>
        <w:bottom w:val="none" w:sz="0" w:space="0" w:color="auto"/>
        <w:right w:val="none" w:sz="0" w:space="0" w:color="auto"/>
      </w:divBdr>
      <w:divsChild>
        <w:div w:id="1630475434">
          <w:marLeft w:val="0"/>
          <w:marRight w:val="0"/>
          <w:marTop w:val="150"/>
          <w:marBottom w:val="270"/>
          <w:divBdr>
            <w:top w:val="none" w:sz="0" w:space="0" w:color="auto"/>
            <w:left w:val="none" w:sz="0" w:space="0" w:color="auto"/>
            <w:bottom w:val="none" w:sz="0" w:space="0" w:color="auto"/>
            <w:right w:val="none" w:sz="0" w:space="0" w:color="auto"/>
          </w:divBdr>
        </w:div>
        <w:div w:id="1560745475">
          <w:marLeft w:val="0"/>
          <w:marRight w:val="0"/>
          <w:marTop w:val="150"/>
          <w:marBottom w:val="270"/>
          <w:divBdr>
            <w:top w:val="none" w:sz="0" w:space="0" w:color="auto"/>
            <w:left w:val="none" w:sz="0" w:space="0" w:color="auto"/>
            <w:bottom w:val="none" w:sz="0" w:space="0" w:color="auto"/>
            <w:right w:val="none" w:sz="0" w:space="0" w:color="auto"/>
          </w:divBdr>
        </w:div>
        <w:div w:id="2096586497">
          <w:marLeft w:val="0"/>
          <w:marRight w:val="0"/>
          <w:marTop w:val="150"/>
          <w:marBottom w:val="270"/>
          <w:divBdr>
            <w:top w:val="none" w:sz="0" w:space="0" w:color="auto"/>
            <w:left w:val="none" w:sz="0" w:space="0" w:color="auto"/>
            <w:bottom w:val="none" w:sz="0" w:space="0" w:color="auto"/>
            <w:right w:val="none" w:sz="0" w:space="0" w:color="auto"/>
          </w:divBdr>
        </w:div>
        <w:div w:id="1311909756">
          <w:marLeft w:val="0"/>
          <w:marRight w:val="0"/>
          <w:marTop w:val="150"/>
          <w:marBottom w:val="270"/>
          <w:divBdr>
            <w:top w:val="none" w:sz="0" w:space="0" w:color="auto"/>
            <w:left w:val="none" w:sz="0" w:space="0" w:color="auto"/>
            <w:bottom w:val="none" w:sz="0" w:space="0" w:color="auto"/>
            <w:right w:val="none" w:sz="0" w:space="0" w:color="auto"/>
          </w:divBdr>
        </w:div>
        <w:div w:id="1649936751">
          <w:marLeft w:val="0"/>
          <w:marRight w:val="0"/>
          <w:marTop w:val="150"/>
          <w:marBottom w:val="270"/>
          <w:divBdr>
            <w:top w:val="none" w:sz="0" w:space="0" w:color="auto"/>
            <w:left w:val="none" w:sz="0" w:space="0" w:color="auto"/>
            <w:bottom w:val="none" w:sz="0" w:space="0" w:color="auto"/>
            <w:right w:val="none" w:sz="0" w:space="0" w:color="auto"/>
          </w:divBdr>
        </w:div>
      </w:divsChild>
    </w:div>
    <w:div w:id="396129103">
      <w:bodyDiv w:val="1"/>
      <w:marLeft w:val="0"/>
      <w:marRight w:val="0"/>
      <w:marTop w:val="0"/>
      <w:marBottom w:val="0"/>
      <w:divBdr>
        <w:top w:val="none" w:sz="0" w:space="0" w:color="auto"/>
        <w:left w:val="none" w:sz="0" w:space="0" w:color="auto"/>
        <w:bottom w:val="none" w:sz="0" w:space="0" w:color="auto"/>
        <w:right w:val="none" w:sz="0" w:space="0" w:color="auto"/>
      </w:divBdr>
    </w:div>
    <w:div w:id="815141972">
      <w:bodyDiv w:val="1"/>
      <w:marLeft w:val="0"/>
      <w:marRight w:val="0"/>
      <w:marTop w:val="0"/>
      <w:marBottom w:val="0"/>
      <w:divBdr>
        <w:top w:val="none" w:sz="0" w:space="0" w:color="auto"/>
        <w:left w:val="none" w:sz="0" w:space="0" w:color="auto"/>
        <w:bottom w:val="none" w:sz="0" w:space="0" w:color="auto"/>
        <w:right w:val="none" w:sz="0" w:space="0" w:color="auto"/>
      </w:divBdr>
    </w:div>
    <w:div w:id="920942413">
      <w:bodyDiv w:val="1"/>
      <w:marLeft w:val="0"/>
      <w:marRight w:val="0"/>
      <w:marTop w:val="0"/>
      <w:marBottom w:val="0"/>
      <w:divBdr>
        <w:top w:val="none" w:sz="0" w:space="0" w:color="auto"/>
        <w:left w:val="none" w:sz="0" w:space="0" w:color="auto"/>
        <w:bottom w:val="none" w:sz="0" w:space="0" w:color="auto"/>
        <w:right w:val="none" w:sz="0" w:space="0" w:color="auto"/>
      </w:divBdr>
    </w:div>
    <w:div w:id="1477717193">
      <w:bodyDiv w:val="1"/>
      <w:marLeft w:val="0"/>
      <w:marRight w:val="0"/>
      <w:marTop w:val="0"/>
      <w:marBottom w:val="0"/>
      <w:divBdr>
        <w:top w:val="none" w:sz="0" w:space="0" w:color="auto"/>
        <w:left w:val="none" w:sz="0" w:space="0" w:color="auto"/>
        <w:bottom w:val="none" w:sz="0" w:space="0" w:color="auto"/>
        <w:right w:val="none" w:sz="0" w:space="0" w:color="auto"/>
      </w:divBdr>
    </w:div>
    <w:div w:id="1638561858">
      <w:bodyDiv w:val="1"/>
      <w:marLeft w:val="0"/>
      <w:marRight w:val="0"/>
      <w:marTop w:val="0"/>
      <w:marBottom w:val="0"/>
      <w:divBdr>
        <w:top w:val="none" w:sz="0" w:space="0" w:color="auto"/>
        <w:left w:val="none" w:sz="0" w:space="0" w:color="auto"/>
        <w:bottom w:val="none" w:sz="0" w:space="0" w:color="auto"/>
        <w:right w:val="none" w:sz="0" w:space="0" w:color="auto"/>
      </w:divBdr>
    </w:div>
    <w:div w:id="1820535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co.iarc.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agordon@liverpool.ac.uk"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tockdale@liverpool.ac.uk"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3AC8B-4C56-44EB-96B2-9C2AFEEAE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8823</Words>
  <Characters>5029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dale, Alexander</dc:creator>
  <cp:keywords/>
  <dc:description/>
  <cp:lastModifiedBy>Stockdale, Alexander</cp:lastModifiedBy>
  <cp:revision>2</cp:revision>
  <cp:lastPrinted>2021-01-05T14:16:00Z</cp:lastPrinted>
  <dcterms:created xsi:type="dcterms:W3CDTF">2021-11-10T10:25:00Z</dcterms:created>
  <dcterms:modified xsi:type="dcterms:W3CDTF">2021-11-10T10:25:00Z</dcterms:modified>
</cp:coreProperties>
</file>